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0DA6889D" w:rsidR="00D02CEC" w:rsidRPr="003407A9" w:rsidRDefault="007A7DFA" w:rsidP="00D02CEC">
      <w:pPr>
        <w:spacing w:after="0" w:line="360" w:lineRule="auto"/>
        <w:rPr>
          <w:rFonts w:ascii="Segoe UI" w:eastAsia="Times New Roman" w:hAnsi="Segoe UI" w:cs="Segoe UI"/>
          <w:sz w:val="28"/>
          <w:szCs w:val="28"/>
        </w:rPr>
      </w:pPr>
      <w:bookmarkStart w:id="0" w:name="_Hlk156995151"/>
      <w:bookmarkEnd w:id="0"/>
      <w:r w:rsidRPr="003407A9">
        <w:rPr>
          <w:rFonts w:eastAsia="Times New Roman" w:cstheme="minorHAnsi"/>
          <w:b/>
          <w:bCs/>
          <w:sz w:val="28"/>
          <w:szCs w:val="28"/>
        </w:rPr>
        <w:t>TITLE:</w:t>
      </w:r>
      <w:r w:rsidRPr="003407A9">
        <w:rPr>
          <w:rFonts w:ascii="Segoe UI" w:eastAsia="Times New Roman" w:hAnsi="Segoe UI" w:cs="Segoe UI"/>
          <w:sz w:val="28"/>
          <w:szCs w:val="28"/>
        </w:rPr>
        <w:t xml:space="preserve"> </w:t>
      </w:r>
      <w:ins w:id="1" w:author="EDUARDO FERNANDEZ PASCUAL" w:date="2024-03-05T09:24:00Z">
        <w:r w:rsidR="00291E15">
          <w:rPr>
            <w:rFonts w:eastAsia="Times New Roman" w:cstheme="minorHAnsi"/>
            <w:sz w:val="28"/>
            <w:szCs w:val="28"/>
          </w:rPr>
          <w:t xml:space="preserve">Functional </w:t>
        </w:r>
      </w:ins>
      <w:del w:id="2" w:author="EDUARDO FERNANDEZ PASCUAL" w:date="2024-03-05T09:24:00Z">
        <w:r w:rsidR="00D02CEC" w:rsidRPr="003407A9" w:rsidDel="00291E15">
          <w:rPr>
            <w:rFonts w:eastAsia="Times New Roman" w:cstheme="minorHAnsi"/>
            <w:sz w:val="28"/>
            <w:szCs w:val="28"/>
          </w:rPr>
          <w:delText>I</w:delText>
        </w:r>
      </w:del>
      <w:ins w:id="3" w:author="EDUARDO FERNANDEZ PASCUAL" w:date="2024-03-05T09:24:00Z">
        <w:r w:rsidR="00291E15">
          <w:rPr>
            <w:rFonts w:eastAsia="Times New Roman" w:cstheme="minorHAnsi"/>
            <w:sz w:val="28"/>
            <w:szCs w:val="28"/>
          </w:rPr>
          <w:t>i</w:t>
        </w:r>
      </w:ins>
      <w:r w:rsidR="00D02CEC" w:rsidRPr="003407A9">
        <w:rPr>
          <w:rFonts w:eastAsia="Times New Roman" w:cstheme="minorHAnsi"/>
          <w:sz w:val="28"/>
          <w:szCs w:val="28"/>
        </w:rPr>
        <w:t xml:space="preserve">ntraspecific </w:t>
      </w:r>
      <w:del w:id="4" w:author="EDUARDO FERNANDEZ PASCUAL" w:date="2024-03-05T09:22:00Z">
        <w:r w:rsidR="00D02CEC" w:rsidRPr="003407A9" w:rsidDel="00291E15">
          <w:rPr>
            <w:rFonts w:eastAsia="Times New Roman" w:cstheme="minorHAnsi"/>
            <w:sz w:val="28"/>
            <w:szCs w:val="28"/>
          </w:rPr>
          <w:delText>variability</w:delText>
        </w:r>
      </w:del>
      <w:ins w:id="5" w:author="EDUARDO FERNANDEZ PASCUAL" w:date="2024-03-05T09:22:00Z">
        <w:r w:rsidR="00291E15">
          <w:rPr>
            <w:rFonts w:eastAsia="Times New Roman" w:cstheme="minorHAnsi"/>
            <w:sz w:val="28"/>
            <w:szCs w:val="28"/>
          </w:rPr>
          <w:t>variation</w:t>
        </w:r>
      </w:ins>
      <w:r w:rsidR="00D02CEC" w:rsidRPr="003407A9">
        <w:rPr>
          <w:rFonts w:eastAsia="Times New Roman" w:cstheme="minorHAnsi"/>
          <w:sz w:val="28"/>
          <w:szCs w:val="28"/>
        </w:rPr>
        <w:t xml:space="preserve"> in </w:t>
      </w:r>
      <w:ins w:id="6" w:author="EDUARDO FERNANDEZ PASCUAL" w:date="2024-03-05T10:26:00Z">
        <w:r w:rsidR="00421536">
          <w:rPr>
            <w:rFonts w:eastAsia="Times New Roman" w:cstheme="minorHAnsi"/>
            <w:sz w:val="28"/>
            <w:szCs w:val="28"/>
          </w:rPr>
          <w:t xml:space="preserve">the base water potential for </w:t>
        </w:r>
      </w:ins>
      <w:ins w:id="7" w:author="EDUARDO FERNANDEZ PASCUAL" w:date="2024-03-05T09:25:00Z">
        <w:r w:rsidR="00291E15">
          <w:rPr>
            <w:rFonts w:eastAsia="Times New Roman" w:cstheme="minorHAnsi"/>
            <w:sz w:val="28"/>
            <w:szCs w:val="28"/>
          </w:rPr>
          <w:t xml:space="preserve">seed </w:t>
        </w:r>
      </w:ins>
      <w:r w:rsidR="001F5DC7">
        <w:rPr>
          <w:rFonts w:eastAsia="Times New Roman" w:cstheme="minorHAnsi"/>
          <w:sz w:val="28"/>
          <w:szCs w:val="28"/>
        </w:rPr>
        <w:t xml:space="preserve">germination </w:t>
      </w:r>
      <w:del w:id="8" w:author="EDUARDO FERNANDEZ PASCUAL" w:date="2024-03-05T10:26:00Z">
        <w:r w:rsidR="005C4D1E" w:rsidDel="00421536">
          <w:rPr>
            <w:rFonts w:eastAsia="Times New Roman" w:cstheme="minorHAnsi"/>
            <w:sz w:val="28"/>
            <w:szCs w:val="28"/>
          </w:rPr>
          <w:delText>under</w:delText>
        </w:r>
        <w:r w:rsidR="00D81704" w:rsidDel="00421536">
          <w:rPr>
            <w:rFonts w:eastAsia="Times New Roman" w:cstheme="minorHAnsi"/>
            <w:sz w:val="28"/>
            <w:szCs w:val="28"/>
          </w:rPr>
          <w:delText xml:space="preserve"> water stress</w:delText>
        </w:r>
        <w:r w:rsidR="00D02CEC" w:rsidRPr="003407A9" w:rsidDel="00421536">
          <w:rPr>
            <w:rFonts w:eastAsia="Times New Roman" w:cstheme="minorHAnsi"/>
            <w:sz w:val="28"/>
            <w:szCs w:val="28"/>
          </w:rPr>
          <w:delText xml:space="preserve"> </w:delText>
        </w:r>
      </w:del>
      <w:del w:id="9" w:author="EDUARDO FERNANDEZ PASCUAL" w:date="2024-03-05T09:24:00Z">
        <w:r w:rsidR="00D02CEC" w:rsidRPr="003407A9" w:rsidDel="00291E15">
          <w:rPr>
            <w:rFonts w:eastAsia="Times New Roman" w:cstheme="minorHAnsi"/>
            <w:sz w:val="28"/>
            <w:szCs w:val="28"/>
          </w:rPr>
          <w:delText>shows a</w:delText>
        </w:r>
        <w:r w:rsidR="008A4957" w:rsidDel="00291E15">
          <w:rPr>
            <w:rFonts w:eastAsia="Times New Roman" w:cstheme="minorHAnsi"/>
            <w:sz w:val="28"/>
            <w:szCs w:val="28"/>
          </w:rPr>
          <w:delText xml:space="preserve"> seed</w:delText>
        </w:r>
        <w:r w:rsidR="00D02CEC" w:rsidRPr="003407A9" w:rsidDel="00291E15">
          <w:rPr>
            <w:rFonts w:eastAsia="Times New Roman" w:cstheme="minorHAnsi"/>
            <w:sz w:val="28"/>
            <w:szCs w:val="28"/>
          </w:rPr>
          <w:delText xml:space="preserve"> functional response to</w:delText>
        </w:r>
      </w:del>
      <w:ins w:id="10" w:author="EDUARDO FERNANDEZ PASCUAL" w:date="2024-03-05T09:24:00Z">
        <w:r w:rsidR="00291E15">
          <w:rPr>
            <w:rFonts w:eastAsia="Times New Roman" w:cstheme="minorHAnsi"/>
            <w:sz w:val="28"/>
            <w:szCs w:val="28"/>
          </w:rPr>
          <w:t>along</w:t>
        </w:r>
      </w:ins>
      <w:r w:rsidR="00D02CEC" w:rsidRPr="003407A9">
        <w:rPr>
          <w:rFonts w:eastAsia="Times New Roman" w:cstheme="minorHAnsi"/>
          <w:sz w:val="28"/>
          <w:szCs w:val="28"/>
        </w:rPr>
        <w:t xml:space="preserve"> soil microclimat</w:t>
      </w:r>
      <w:r w:rsidR="00E80D5B">
        <w:rPr>
          <w:rFonts w:eastAsia="Times New Roman" w:cstheme="minorHAnsi"/>
          <w:sz w:val="28"/>
          <w:szCs w:val="28"/>
        </w:rPr>
        <w:t>ic gradients</w:t>
      </w:r>
      <w:r w:rsidR="00CE026B" w:rsidRPr="003407A9">
        <w:rPr>
          <w:rFonts w:eastAsia="Times New Roman" w:cstheme="minorHAnsi"/>
          <w:sz w:val="28"/>
          <w:szCs w:val="28"/>
        </w:rPr>
        <w:t>.</w:t>
      </w:r>
    </w:p>
    <w:p w14:paraId="2A6A26B0" w14:textId="5431B9DF" w:rsidR="00D02CEC" w:rsidRPr="001265D3" w:rsidRDefault="00D02CEC" w:rsidP="00EE2B1C">
      <w:pPr>
        <w:spacing w:after="0" w:line="360" w:lineRule="auto"/>
        <w:rPr>
          <w:rFonts w:eastAsia="Times New Roman" w:cstheme="minorHAnsi"/>
          <w:b/>
          <w:bCs/>
          <w:lang w:val="es-CO"/>
        </w:rPr>
      </w:pPr>
      <w:proofErr w:type="spellStart"/>
      <w:r w:rsidRPr="001265D3">
        <w:rPr>
          <w:rFonts w:eastAsia="Times New Roman" w:cstheme="minorHAnsi"/>
          <w:b/>
          <w:bCs/>
          <w:lang w:val="es-CO"/>
        </w:rPr>
        <w:t>Author</w:t>
      </w:r>
      <w:proofErr w:type="spellEnd"/>
      <w:del w:id="11" w:author="EDUARDO FERNANDEZ PASCUAL" w:date="2024-03-05T09:22:00Z">
        <w:r w:rsidRPr="001265D3" w:rsidDel="00291E15">
          <w:rPr>
            <w:rFonts w:eastAsia="Times New Roman" w:cstheme="minorHAnsi"/>
            <w:b/>
            <w:bCs/>
            <w:lang w:val="es-CO"/>
          </w:rPr>
          <w:delText>s</w:delText>
        </w:r>
      </w:del>
      <w:r w:rsidRPr="001265D3">
        <w:rPr>
          <w:rFonts w:eastAsia="Times New Roman" w:cstheme="minorHAnsi"/>
          <w:b/>
          <w:bCs/>
          <w:lang w:val="es-CO"/>
        </w:rPr>
        <w:t xml:space="preserve"> </w:t>
      </w:r>
      <w:proofErr w:type="spellStart"/>
      <w:r w:rsidRPr="001265D3">
        <w:rPr>
          <w:rFonts w:eastAsia="Times New Roman" w:cstheme="minorHAnsi"/>
          <w:b/>
          <w:bCs/>
          <w:lang w:val="es-CO"/>
        </w:rPr>
        <w:t>list</w:t>
      </w:r>
      <w:proofErr w:type="spellEnd"/>
    </w:p>
    <w:p w14:paraId="697E92B9" w14:textId="258728D0" w:rsidR="00D02CEC" w:rsidRPr="001265D3" w:rsidRDefault="00D02CEC" w:rsidP="00EE2B1C">
      <w:pPr>
        <w:spacing w:after="0" w:line="360" w:lineRule="auto"/>
        <w:rPr>
          <w:rFonts w:eastAsia="Times New Roman" w:cstheme="minorHAnsi"/>
          <w:lang w:val="es-CO"/>
        </w:rPr>
      </w:pPr>
      <w:r w:rsidRPr="001265D3">
        <w:rPr>
          <w:rFonts w:eastAsia="Times New Roman" w:cstheme="minorHAnsi"/>
          <w:lang w:val="es-CO"/>
        </w:rPr>
        <w:t xml:space="preserve">Espinosa del Alba, C., Cruz-Tejada, D., Jiménez-Alfaro, </w:t>
      </w:r>
      <w:r w:rsidR="00D87E7E" w:rsidRPr="001265D3">
        <w:rPr>
          <w:rFonts w:eastAsia="Times New Roman" w:cstheme="minorHAnsi"/>
          <w:lang w:val="es-CO"/>
        </w:rPr>
        <w:t>B.,</w:t>
      </w:r>
      <w:r w:rsidR="00FC3071" w:rsidRPr="001265D3">
        <w:rPr>
          <w:rFonts w:eastAsia="Times New Roman" w:cstheme="minorHAnsi"/>
          <w:lang w:val="es-CO"/>
        </w:rPr>
        <w:t xml:space="preserve"> and E. Fernández-Pascual. </w:t>
      </w:r>
    </w:p>
    <w:p w14:paraId="7AC3759B" w14:textId="7B2FF1F8" w:rsidR="00D02CEC" w:rsidRPr="003407A9" w:rsidRDefault="00D02CEC" w:rsidP="00EE2B1C">
      <w:pPr>
        <w:spacing w:after="0" w:line="360" w:lineRule="auto"/>
        <w:rPr>
          <w:rFonts w:eastAsia="Times New Roman" w:cstheme="minorHAnsi"/>
          <w:b/>
          <w:bCs/>
        </w:rPr>
      </w:pPr>
      <w:commentRangeStart w:id="12"/>
      <w:r w:rsidRPr="003407A9">
        <w:rPr>
          <w:rFonts w:eastAsia="Times New Roman" w:cstheme="minorHAnsi"/>
          <w:b/>
          <w:bCs/>
        </w:rPr>
        <w:t>Affiliations</w:t>
      </w:r>
      <w:commentRangeEnd w:id="12"/>
      <w:r w:rsidR="00291E15">
        <w:rPr>
          <w:rStyle w:val="Refdecomentario"/>
        </w:rPr>
        <w:commentReference w:id="12"/>
      </w:r>
    </w:p>
    <w:p w14:paraId="48F64F48" w14:textId="385BB012" w:rsidR="00131116" w:rsidRPr="00705EDD" w:rsidRDefault="00EE2B1C" w:rsidP="00EE2B1C">
      <w:pPr>
        <w:spacing w:after="0" w:line="360" w:lineRule="auto"/>
        <w:textAlignment w:val="baseline"/>
        <w:rPr>
          <w:rFonts w:eastAsia="Times New Roman" w:cstheme="minorHAnsi"/>
          <w:color w:val="000000"/>
          <w:lang w:val="es-ES" w:eastAsia="ca-ES"/>
        </w:rPr>
      </w:pPr>
      <w:r w:rsidRPr="003407A9">
        <w:rPr>
          <w:rFonts w:eastAsia="Times New Roman" w:cstheme="minorHAnsi"/>
          <w:color w:val="000000"/>
          <w:lang w:eastAsia="ca-ES"/>
        </w:rPr>
        <w:t xml:space="preserve">IMIB - </w:t>
      </w:r>
      <w:r w:rsidR="00131116" w:rsidRPr="003407A9">
        <w:rPr>
          <w:rFonts w:eastAsia="Times New Roman" w:cstheme="minorHAnsi"/>
          <w:color w:val="000000"/>
          <w:lang w:eastAsia="ca-ES"/>
        </w:rPr>
        <w:t>Biodiversity Research Institute</w:t>
      </w:r>
      <w:r w:rsidRPr="003407A9">
        <w:rPr>
          <w:rFonts w:eastAsia="Times New Roman" w:cstheme="minorHAnsi"/>
          <w:color w:val="000000"/>
          <w:lang w:eastAsia="ca-ES"/>
        </w:rPr>
        <w:t xml:space="preserve"> </w:t>
      </w:r>
      <w:r w:rsidR="00131116" w:rsidRPr="003407A9">
        <w:rPr>
          <w:rFonts w:eastAsia="Times New Roman" w:cstheme="minorHAnsi"/>
          <w:color w:val="000000"/>
          <w:lang w:eastAsia="ca-ES"/>
        </w:rPr>
        <w:t>(Univ</w:t>
      </w:r>
      <w:ins w:id="13" w:author="EDUARDO FERNANDEZ PASCUAL" w:date="2024-03-05T09:23:00Z">
        <w:r w:rsidR="00291E15">
          <w:rPr>
            <w:rFonts w:eastAsia="Times New Roman" w:cstheme="minorHAnsi"/>
            <w:color w:val="000000"/>
            <w:lang w:eastAsia="ca-ES"/>
          </w:rPr>
          <w:t>ersity of</w:t>
        </w:r>
      </w:ins>
      <w:del w:id="14" w:author="EDUARDO FERNANDEZ PASCUAL" w:date="2024-03-05T09:23:00Z">
        <w:r w:rsidR="00131116" w:rsidRPr="003407A9" w:rsidDel="00291E15">
          <w:rPr>
            <w:rFonts w:eastAsia="Times New Roman" w:cstheme="minorHAnsi"/>
            <w:color w:val="000000"/>
            <w:lang w:eastAsia="ca-ES"/>
          </w:rPr>
          <w:delText>.</w:delText>
        </w:r>
      </w:del>
      <w:r w:rsidR="00131116" w:rsidRPr="003407A9">
        <w:rPr>
          <w:rFonts w:eastAsia="Times New Roman" w:cstheme="minorHAnsi"/>
          <w:color w:val="000000"/>
          <w:lang w:eastAsia="ca-ES"/>
        </w:rPr>
        <w:t xml:space="preserve"> </w:t>
      </w:r>
      <w:r w:rsidR="00131116" w:rsidRPr="00705EDD">
        <w:rPr>
          <w:rFonts w:eastAsia="Times New Roman" w:cstheme="minorHAnsi"/>
          <w:color w:val="000000"/>
          <w:lang w:val="es-ES" w:eastAsia="ca-ES"/>
        </w:rPr>
        <w:t>Oviedo-CSIC-</w:t>
      </w:r>
      <w:proofErr w:type="spellStart"/>
      <w:r w:rsidR="00131116" w:rsidRPr="00705EDD">
        <w:rPr>
          <w:rFonts w:eastAsia="Times New Roman" w:cstheme="minorHAnsi"/>
          <w:color w:val="000000"/>
          <w:lang w:val="es-ES" w:eastAsia="ca-ES"/>
        </w:rPr>
        <w:t>Princ</w:t>
      </w:r>
      <w:ins w:id="15" w:author="EDUARDO FERNANDEZ PASCUAL" w:date="2024-03-05T09:24:00Z">
        <w:r w:rsidR="00291E15">
          <w:rPr>
            <w:rFonts w:eastAsia="Times New Roman" w:cstheme="minorHAnsi"/>
            <w:color w:val="000000"/>
            <w:lang w:val="es-ES" w:eastAsia="ca-ES"/>
          </w:rPr>
          <w:t>ipality</w:t>
        </w:r>
        <w:proofErr w:type="spellEnd"/>
        <w:r w:rsidR="00291E15">
          <w:rPr>
            <w:rFonts w:eastAsia="Times New Roman" w:cstheme="minorHAnsi"/>
            <w:color w:val="000000"/>
            <w:lang w:val="es-ES" w:eastAsia="ca-ES"/>
          </w:rPr>
          <w:t xml:space="preserve"> </w:t>
        </w:r>
        <w:proofErr w:type="spellStart"/>
        <w:r w:rsidR="00291E15">
          <w:rPr>
            <w:rFonts w:eastAsia="Times New Roman" w:cstheme="minorHAnsi"/>
            <w:color w:val="000000"/>
            <w:lang w:val="es-ES" w:eastAsia="ca-ES"/>
          </w:rPr>
          <w:t>of</w:t>
        </w:r>
      </w:ins>
      <w:proofErr w:type="spellEnd"/>
      <w:del w:id="16" w:author="EDUARDO FERNANDEZ PASCUAL" w:date="2024-03-05T09:24:00Z">
        <w:r w:rsidR="00131116" w:rsidRPr="00705EDD" w:rsidDel="00291E15">
          <w:rPr>
            <w:rFonts w:eastAsia="Times New Roman" w:cstheme="minorHAnsi"/>
            <w:color w:val="000000"/>
            <w:lang w:val="es-ES" w:eastAsia="ca-ES"/>
          </w:rPr>
          <w:delText>.</w:delText>
        </w:r>
      </w:del>
      <w:r w:rsidR="00131116" w:rsidRPr="00705EDD">
        <w:rPr>
          <w:rFonts w:eastAsia="Times New Roman" w:cstheme="minorHAnsi"/>
          <w:color w:val="000000"/>
          <w:lang w:val="es-ES" w:eastAsia="ca-ES"/>
        </w:rPr>
        <w:t xml:space="preserve"> Asturias)</w:t>
      </w:r>
      <w:ins w:id="17" w:author="EDUARDO FERNANDEZ PASCUAL" w:date="2024-03-05T09:23:00Z">
        <w:r w:rsidR="00291E15">
          <w:rPr>
            <w:rFonts w:eastAsia="Times New Roman" w:cstheme="minorHAnsi"/>
            <w:color w:val="000000"/>
            <w:lang w:val="es-ES" w:eastAsia="ca-ES"/>
          </w:rPr>
          <w:t xml:space="preserve">, </w:t>
        </w:r>
        <w:proofErr w:type="spellStart"/>
        <w:r w:rsidR="00291E15">
          <w:rPr>
            <w:rFonts w:eastAsia="Times New Roman" w:cstheme="minorHAnsi"/>
            <w:color w:val="000000"/>
            <w:lang w:val="es-ES" w:eastAsia="ca-ES"/>
          </w:rPr>
          <w:t>University</w:t>
        </w:r>
        <w:proofErr w:type="spellEnd"/>
        <w:r w:rsidR="00291E15">
          <w:rPr>
            <w:rFonts w:eastAsia="Times New Roman" w:cstheme="minorHAnsi"/>
            <w:color w:val="000000"/>
            <w:lang w:val="es-ES" w:eastAsia="ca-ES"/>
          </w:rPr>
          <w:t xml:space="preserve"> </w:t>
        </w:r>
        <w:proofErr w:type="spellStart"/>
        <w:r w:rsidR="00291E15">
          <w:rPr>
            <w:rFonts w:eastAsia="Times New Roman" w:cstheme="minorHAnsi"/>
            <w:color w:val="000000"/>
            <w:lang w:val="es-ES" w:eastAsia="ca-ES"/>
          </w:rPr>
          <w:t>of</w:t>
        </w:r>
        <w:proofErr w:type="spellEnd"/>
        <w:r w:rsidR="00291E15">
          <w:rPr>
            <w:rFonts w:eastAsia="Times New Roman" w:cstheme="minorHAnsi"/>
            <w:color w:val="000000"/>
            <w:lang w:val="es-ES" w:eastAsia="ca-ES"/>
          </w:rPr>
          <w:t xml:space="preserve"> Oviedo</w:t>
        </w:r>
      </w:ins>
      <w:r w:rsidR="00131116" w:rsidRPr="00705EDD">
        <w:rPr>
          <w:rFonts w:eastAsia="Times New Roman" w:cstheme="minorHAnsi"/>
          <w:color w:val="000000"/>
          <w:lang w:val="es-ES" w:eastAsia="ca-ES"/>
        </w:rPr>
        <w:t xml:space="preserve">, 33600 Mieres, </w:t>
      </w:r>
      <w:proofErr w:type="spellStart"/>
      <w:r w:rsidR="00131116" w:rsidRPr="00705EDD">
        <w:rPr>
          <w:rFonts w:eastAsia="Times New Roman" w:cstheme="minorHAnsi"/>
          <w:color w:val="000000"/>
          <w:lang w:val="es-ES" w:eastAsia="ca-ES"/>
        </w:rPr>
        <w:t>Spain</w:t>
      </w:r>
      <w:proofErr w:type="spellEnd"/>
      <w:r w:rsidR="00131116" w:rsidRPr="00705EDD">
        <w:rPr>
          <w:rFonts w:eastAsia="Times New Roman" w:cstheme="minorHAnsi"/>
          <w:color w:val="000000"/>
          <w:lang w:val="es-ES" w:eastAsia="ca-ES"/>
        </w:rPr>
        <w:t xml:space="preserve">. </w:t>
      </w:r>
    </w:p>
    <w:p w14:paraId="2AB92EBC" w14:textId="078C1DFB" w:rsidR="00D02CEC" w:rsidRPr="00705EDD" w:rsidRDefault="007934BC" w:rsidP="00EE2B1C">
      <w:pPr>
        <w:spacing w:after="0" w:line="360" w:lineRule="auto"/>
        <w:rPr>
          <w:rFonts w:eastAsia="Times New Roman" w:cstheme="minorHAnsi"/>
          <w:lang w:val="es-ES"/>
        </w:rPr>
      </w:pPr>
      <w:proofErr w:type="spellStart"/>
      <w:r w:rsidRPr="00705EDD">
        <w:rPr>
          <w:rFonts w:eastAsia="Times New Roman" w:cstheme="minorHAnsi"/>
          <w:lang w:val="es-ES"/>
        </w:rPr>
        <w:t>University</w:t>
      </w:r>
      <w:proofErr w:type="spellEnd"/>
      <w:r w:rsidRPr="00705EDD">
        <w:rPr>
          <w:rFonts w:eastAsia="Times New Roman" w:cstheme="minorHAnsi"/>
          <w:lang w:val="es-ES"/>
        </w:rPr>
        <w:t xml:space="preserve"> </w:t>
      </w:r>
      <w:proofErr w:type="spellStart"/>
      <w:r w:rsidRPr="00705EDD">
        <w:rPr>
          <w:rFonts w:eastAsia="Times New Roman" w:cstheme="minorHAnsi"/>
          <w:lang w:val="es-ES"/>
        </w:rPr>
        <w:t>of</w:t>
      </w:r>
      <w:proofErr w:type="spellEnd"/>
      <w:r w:rsidRPr="00705EDD">
        <w:rPr>
          <w:rFonts w:eastAsia="Times New Roman" w:cstheme="minorHAnsi"/>
          <w:lang w:val="es-ES"/>
        </w:rPr>
        <w:t xml:space="preserve"> </w:t>
      </w:r>
      <w:r w:rsidR="00131116" w:rsidRPr="00705EDD">
        <w:rPr>
          <w:rFonts w:eastAsia="Times New Roman" w:cstheme="minorHAnsi"/>
          <w:lang w:val="es-ES"/>
        </w:rPr>
        <w:t>Pisa</w:t>
      </w:r>
      <w:r w:rsidR="0093394D" w:rsidRPr="00705EDD">
        <w:rPr>
          <w:rFonts w:eastAsia="Times New Roman" w:cstheme="minorHAnsi"/>
          <w:lang w:val="es-ES"/>
        </w:rPr>
        <w:t xml:space="preserve">, </w:t>
      </w:r>
      <w:r w:rsidR="007544A2" w:rsidRPr="00705EDD">
        <w:rPr>
          <w:rFonts w:eastAsia="Times New Roman" w:cstheme="minorHAnsi"/>
          <w:lang w:val="es-ES"/>
        </w:rPr>
        <w:t>56126</w:t>
      </w:r>
      <w:r w:rsidR="00B443A2" w:rsidRPr="00705EDD">
        <w:rPr>
          <w:rFonts w:eastAsia="Times New Roman" w:cstheme="minorHAnsi"/>
          <w:lang w:val="es-ES"/>
        </w:rPr>
        <w:t xml:space="preserve"> Pisa</w:t>
      </w:r>
      <w:r w:rsidR="007544A2" w:rsidRPr="00705EDD">
        <w:rPr>
          <w:rFonts w:eastAsia="Times New Roman" w:cstheme="minorHAnsi"/>
          <w:lang w:val="es-ES"/>
        </w:rPr>
        <w:t xml:space="preserve">, </w:t>
      </w:r>
      <w:proofErr w:type="spellStart"/>
      <w:r w:rsidR="0093394D" w:rsidRPr="00705EDD">
        <w:rPr>
          <w:rFonts w:eastAsia="Times New Roman" w:cstheme="minorHAnsi"/>
          <w:lang w:val="es-ES"/>
        </w:rPr>
        <w:t>Italy</w:t>
      </w:r>
      <w:proofErr w:type="spellEnd"/>
      <w:r w:rsidR="0093394D" w:rsidRPr="00705EDD">
        <w:rPr>
          <w:rFonts w:eastAsia="Times New Roman" w:cstheme="minorHAnsi"/>
          <w:lang w:val="es-ES"/>
        </w:rPr>
        <w:t>.</w:t>
      </w:r>
    </w:p>
    <w:p w14:paraId="44EBCF98" w14:textId="77777777" w:rsidR="00B57E65" w:rsidRPr="001265D3" w:rsidRDefault="007934BC" w:rsidP="00EE2B1C">
      <w:pPr>
        <w:pStyle w:val="Textoindependiente"/>
        <w:rPr>
          <w:rFonts w:asciiTheme="minorHAnsi" w:hAnsiTheme="minorHAnsi" w:cstheme="minorHAnsi"/>
          <w:sz w:val="22"/>
          <w:szCs w:val="22"/>
          <w:lang w:val="es-CO" w:eastAsia="ca-ES"/>
        </w:rPr>
      </w:pPr>
      <w:proofErr w:type="spellStart"/>
      <w:r w:rsidRPr="001265D3">
        <w:rPr>
          <w:rFonts w:asciiTheme="minorHAnsi" w:hAnsiTheme="minorHAnsi" w:cstheme="minorHAnsi"/>
          <w:b/>
          <w:bCs/>
          <w:sz w:val="22"/>
          <w:szCs w:val="22"/>
          <w:lang w:val="es-CO" w:eastAsia="ca-ES"/>
        </w:rPr>
        <w:t>Correspondence</w:t>
      </w:r>
      <w:proofErr w:type="spellEnd"/>
      <w:r w:rsidRPr="001265D3">
        <w:rPr>
          <w:rFonts w:asciiTheme="minorHAnsi" w:hAnsiTheme="minorHAnsi" w:cstheme="minorHAnsi"/>
          <w:b/>
          <w:bCs/>
          <w:sz w:val="22"/>
          <w:szCs w:val="22"/>
          <w:lang w:val="es-CO" w:eastAsia="ca-ES"/>
        </w:rPr>
        <w:t xml:space="preserve"> </w:t>
      </w:r>
      <w:proofErr w:type="spellStart"/>
      <w:r w:rsidRPr="001265D3">
        <w:rPr>
          <w:rFonts w:asciiTheme="minorHAnsi" w:hAnsiTheme="minorHAnsi" w:cstheme="minorHAnsi"/>
          <w:b/>
          <w:bCs/>
          <w:sz w:val="22"/>
          <w:szCs w:val="22"/>
          <w:lang w:val="es-CO" w:eastAsia="ca-ES"/>
        </w:rPr>
        <w:t>author</w:t>
      </w:r>
      <w:proofErr w:type="spellEnd"/>
      <w:r w:rsidRPr="001265D3">
        <w:rPr>
          <w:rFonts w:asciiTheme="minorHAnsi" w:hAnsiTheme="minorHAnsi" w:cstheme="minorHAnsi"/>
          <w:sz w:val="22"/>
          <w:szCs w:val="22"/>
          <w:lang w:val="es-CO" w:eastAsia="ca-ES"/>
        </w:rPr>
        <w:t xml:space="preserve">: </w:t>
      </w:r>
    </w:p>
    <w:p w14:paraId="1E5F6EA8" w14:textId="6CCE6454" w:rsidR="007934BC" w:rsidRPr="001265D3" w:rsidRDefault="007934BC" w:rsidP="00EE2B1C">
      <w:pPr>
        <w:pStyle w:val="Textoindependiente"/>
        <w:rPr>
          <w:rFonts w:asciiTheme="minorHAnsi" w:hAnsiTheme="minorHAnsi" w:cstheme="minorHAnsi"/>
          <w:sz w:val="22"/>
          <w:szCs w:val="22"/>
          <w:lang w:val="es-CO" w:eastAsia="ca-ES"/>
        </w:rPr>
      </w:pPr>
      <w:r w:rsidRPr="001265D3">
        <w:rPr>
          <w:rFonts w:asciiTheme="minorHAnsi" w:hAnsiTheme="minorHAnsi" w:cstheme="minorHAnsi"/>
          <w:sz w:val="22"/>
          <w:szCs w:val="22"/>
          <w:lang w:val="es-CO"/>
        </w:rPr>
        <w:t>Clara Espinosa Del Alba</w:t>
      </w:r>
      <w:r w:rsidRPr="001265D3">
        <w:rPr>
          <w:rFonts w:asciiTheme="minorHAnsi" w:eastAsia="Times New Roman" w:hAnsiTheme="minorHAnsi" w:cstheme="minorHAnsi"/>
          <w:color w:val="000000"/>
          <w:sz w:val="22"/>
          <w:szCs w:val="22"/>
          <w:lang w:val="es-CO" w:eastAsia="ca-ES"/>
        </w:rPr>
        <w:t xml:space="preserve">. </w:t>
      </w:r>
      <w:r w:rsidRPr="001265D3">
        <w:rPr>
          <w:rFonts w:asciiTheme="minorHAnsi" w:hAnsiTheme="minorHAnsi" w:cstheme="minorHAnsi"/>
          <w:sz w:val="22"/>
          <w:szCs w:val="22"/>
          <w:lang w:val="es-CO"/>
        </w:rPr>
        <w:t xml:space="preserve"> Email: </w:t>
      </w:r>
      <w:hyperlink r:id="rId12" w:history="1">
        <w:r w:rsidRPr="001265D3">
          <w:rPr>
            <w:rStyle w:val="Hipervnculo"/>
            <w:rFonts w:asciiTheme="minorHAnsi" w:hAnsiTheme="minorHAnsi" w:cstheme="minorHAnsi"/>
            <w:sz w:val="22"/>
            <w:szCs w:val="22"/>
            <w:lang w:val="es-CO"/>
          </w:rPr>
          <w:t>espinosaclara@uniovi.es</w:t>
        </w:r>
      </w:hyperlink>
    </w:p>
    <w:p w14:paraId="3CC53057" w14:textId="0E1146F0" w:rsidR="00D02CEC" w:rsidRPr="001265D3" w:rsidRDefault="00D02CEC" w:rsidP="00EE2B1C">
      <w:pPr>
        <w:spacing w:after="0" w:line="360" w:lineRule="auto"/>
        <w:rPr>
          <w:rFonts w:eastAsia="Times New Roman" w:cstheme="minorHAnsi"/>
          <w:b/>
          <w:bCs/>
          <w:lang w:val="es-CO"/>
        </w:rPr>
      </w:pPr>
      <w:r w:rsidRPr="001265D3">
        <w:rPr>
          <w:rFonts w:eastAsia="Times New Roman" w:cstheme="minorHAnsi"/>
          <w:b/>
          <w:bCs/>
          <w:lang w:val="es-CO"/>
        </w:rPr>
        <w:t>ORCID</w:t>
      </w:r>
    </w:p>
    <w:p w14:paraId="630B0B1F" w14:textId="0D3FEFAA" w:rsidR="00D02CEC" w:rsidRPr="001265D3" w:rsidRDefault="007934BC" w:rsidP="00EE2B1C">
      <w:pPr>
        <w:spacing w:after="0" w:line="360" w:lineRule="auto"/>
        <w:textAlignment w:val="baseline"/>
        <w:rPr>
          <w:rFonts w:cstheme="minorHAnsi"/>
          <w:u w:val="single"/>
          <w:lang w:val="es-CO"/>
        </w:rPr>
      </w:pPr>
      <w:r w:rsidRPr="001265D3">
        <w:rPr>
          <w:rFonts w:eastAsia="Times New Roman" w:cstheme="minorHAnsi"/>
          <w:lang w:val="es-CO"/>
        </w:rPr>
        <w:t xml:space="preserve">Clara </w:t>
      </w:r>
      <w:r w:rsidR="00D02CEC" w:rsidRPr="001265D3">
        <w:rPr>
          <w:rFonts w:eastAsia="Times New Roman" w:cstheme="minorHAnsi"/>
          <w:lang w:val="es-CO"/>
        </w:rPr>
        <w:t>Espinosa del Alba</w:t>
      </w:r>
      <w:r w:rsidR="003B08F1" w:rsidRPr="001265D3">
        <w:rPr>
          <w:rFonts w:cstheme="minorHAnsi"/>
          <w:lang w:val="es-CO"/>
        </w:rPr>
        <w:t xml:space="preserve">. </w:t>
      </w:r>
      <w:r w:rsidR="00DB652F" w:rsidRPr="001265D3">
        <w:rPr>
          <w:rStyle w:val="Hipervnculo"/>
          <w:rFonts w:cstheme="minorHAnsi"/>
          <w:lang w:val="es-CO"/>
        </w:rPr>
        <w:t>https://orcid.org/0000-0001-8634-5808</w:t>
      </w:r>
    </w:p>
    <w:p w14:paraId="265BD304" w14:textId="76347B1C" w:rsidR="00317A21" w:rsidRDefault="007934BC" w:rsidP="00EE2B1C">
      <w:pPr>
        <w:spacing w:after="0" w:line="360" w:lineRule="auto"/>
        <w:rPr>
          <w:rFonts w:eastAsia="Times New Roman" w:cstheme="minorHAnsi"/>
          <w:lang w:val="es-CO"/>
        </w:rPr>
      </w:pPr>
      <w:r w:rsidRPr="00395E4C">
        <w:rPr>
          <w:rFonts w:eastAsia="Times New Roman" w:cstheme="minorHAnsi"/>
          <w:lang w:val="es-CO"/>
        </w:rPr>
        <w:t xml:space="preserve">Diana </w:t>
      </w:r>
      <w:r w:rsidR="00D02CEC" w:rsidRPr="00395E4C">
        <w:rPr>
          <w:rFonts w:eastAsia="Times New Roman" w:cstheme="minorHAnsi"/>
          <w:lang w:val="es-CO"/>
        </w:rPr>
        <w:t>Cruz-Tejada</w:t>
      </w:r>
      <w:r w:rsidR="00317A21">
        <w:rPr>
          <w:rFonts w:eastAsia="Times New Roman" w:cstheme="minorHAnsi"/>
          <w:lang w:val="es-CO"/>
        </w:rPr>
        <w:t>.</w:t>
      </w:r>
      <w:r w:rsidR="00D02CEC" w:rsidRPr="00395E4C">
        <w:rPr>
          <w:rFonts w:eastAsia="Times New Roman" w:cstheme="minorHAnsi"/>
          <w:lang w:val="es-CO"/>
        </w:rPr>
        <w:t xml:space="preserve"> </w:t>
      </w:r>
      <w:hyperlink r:id="rId13" w:history="1">
        <w:r w:rsidR="00317A21" w:rsidRPr="00CE0F89">
          <w:rPr>
            <w:rStyle w:val="Hipervnculo"/>
            <w:rFonts w:eastAsia="Times New Roman" w:cstheme="minorHAnsi"/>
            <w:lang w:val="es-CO"/>
          </w:rPr>
          <w:t>https://orcid.org/0000-0003-3220-1619</w:t>
        </w:r>
      </w:hyperlink>
    </w:p>
    <w:p w14:paraId="58E41EFC" w14:textId="77777777" w:rsidR="00FC3071" w:rsidRPr="00317A21" w:rsidRDefault="00FC3071" w:rsidP="00EE2B1C">
      <w:pPr>
        <w:spacing w:after="0" w:line="360" w:lineRule="auto"/>
        <w:rPr>
          <w:rFonts w:cstheme="minorHAnsi"/>
          <w:color w:val="0563C1" w:themeColor="hyperlink"/>
          <w:u w:val="single"/>
          <w:lang w:val="es-CO"/>
        </w:rPr>
      </w:pPr>
      <w:r w:rsidRPr="001265D3">
        <w:rPr>
          <w:rFonts w:eastAsia="Times New Roman" w:cstheme="minorHAnsi"/>
          <w:lang w:val="es-CO"/>
        </w:rPr>
        <w:t xml:space="preserve">Borja Jiménez-Alfaro. </w:t>
      </w:r>
      <w:hyperlink r:id="rId14" w:history="1">
        <w:r w:rsidRPr="00317A21">
          <w:rPr>
            <w:rStyle w:val="Hipervnculo"/>
            <w:rFonts w:cstheme="minorHAnsi"/>
            <w:lang w:val="es-CO"/>
          </w:rPr>
          <w:t>https://orcid.org/0000-0001-6601-9597</w:t>
        </w:r>
      </w:hyperlink>
    </w:p>
    <w:p w14:paraId="4FCCCF6A" w14:textId="18434706" w:rsidR="00D02CEC" w:rsidRPr="00317A21" w:rsidRDefault="007934BC" w:rsidP="00EE2B1C">
      <w:pPr>
        <w:spacing w:after="0" w:line="360" w:lineRule="auto"/>
        <w:rPr>
          <w:rFonts w:eastAsia="Times New Roman" w:cstheme="minorHAnsi"/>
          <w:lang w:val="es-CO"/>
        </w:rPr>
      </w:pPr>
      <w:r w:rsidRPr="00317A21">
        <w:rPr>
          <w:rFonts w:eastAsia="Times New Roman" w:cstheme="minorHAnsi"/>
          <w:lang w:val="es-CO"/>
        </w:rPr>
        <w:t xml:space="preserve">Eduardo </w:t>
      </w:r>
      <w:r w:rsidR="00D02CEC" w:rsidRPr="00317A21">
        <w:rPr>
          <w:rFonts w:eastAsia="Times New Roman" w:cstheme="minorHAnsi"/>
          <w:lang w:val="es-CO"/>
        </w:rPr>
        <w:t>Fernández-Pascual</w:t>
      </w:r>
      <w:r w:rsidR="003B08F1" w:rsidRPr="00317A21">
        <w:rPr>
          <w:rFonts w:eastAsia="Times New Roman" w:cstheme="minorHAnsi"/>
          <w:lang w:val="es-CO"/>
        </w:rPr>
        <w:t>.</w:t>
      </w:r>
      <w:r w:rsidR="00D02CEC" w:rsidRPr="00317A21">
        <w:rPr>
          <w:rFonts w:eastAsia="Times New Roman" w:cstheme="minorHAnsi"/>
          <w:lang w:val="es-CO"/>
        </w:rPr>
        <w:t xml:space="preserve"> </w:t>
      </w:r>
      <w:hyperlink r:id="rId15" w:history="1">
        <w:r w:rsidR="003B08F1" w:rsidRPr="00317A21">
          <w:rPr>
            <w:rStyle w:val="Hipervnculo"/>
            <w:rFonts w:cstheme="minorHAnsi"/>
            <w:lang w:val="es-CO"/>
          </w:rPr>
          <w:t>https://orcid.org/0000-0002-4743-9577</w:t>
        </w:r>
      </w:hyperlink>
    </w:p>
    <w:p w14:paraId="7502E08F" w14:textId="2FF6AD18" w:rsidR="00F24945" w:rsidRPr="00705EDD" w:rsidRDefault="00F24945" w:rsidP="00EE2B1C">
      <w:pPr>
        <w:spacing w:line="360" w:lineRule="auto"/>
        <w:jc w:val="both"/>
        <w:rPr>
          <w:b/>
          <w:bCs/>
          <w:lang w:val="en-US"/>
        </w:rPr>
      </w:pPr>
      <w:r w:rsidRPr="00705EDD">
        <w:rPr>
          <w:b/>
          <w:bCs/>
          <w:lang w:val="en-US"/>
        </w:rPr>
        <w:t>Acknowledgements</w:t>
      </w:r>
    </w:p>
    <w:p w14:paraId="2B75FDCF" w14:textId="4FFD9648" w:rsidR="00FC3071" w:rsidRPr="008A61A3" w:rsidRDefault="008A61A3" w:rsidP="008A61A3">
      <w:pPr>
        <w:spacing w:line="360" w:lineRule="auto"/>
        <w:jc w:val="both"/>
        <w:rPr>
          <w:lang w:val="es-ES"/>
        </w:rPr>
      </w:pPr>
      <w:r>
        <w:t xml:space="preserve">We want to thank </w:t>
      </w:r>
      <w:r w:rsidR="00E97096" w:rsidRPr="003407A9">
        <w:t xml:space="preserve">Maria </w:t>
      </w:r>
      <w:r w:rsidR="00A81C91" w:rsidRPr="003407A9">
        <w:t xml:space="preserve">Pérez Vallejo </w:t>
      </w:r>
      <w:r w:rsidR="00E97096" w:rsidRPr="003407A9">
        <w:t>for invaluable research assistance in the laboratory work</w:t>
      </w:r>
      <w:r w:rsidR="00A81C91" w:rsidRPr="003407A9">
        <w:t xml:space="preserve"> and</w:t>
      </w:r>
      <w:r w:rsidR="007D08E1" w:rsidRPr="003407A9">
        <w:t xml:space="preserve"> Victor </w:t>
      </w:r>
      <w:r w:rsidR="00BC0FDC" w:rsidRPr="003407A9">
        <w:t xml:space="preserve">González García </w:t>
      </w:r>
      <w:r w:rsidR="007D08E1" w:rsidRPr="003407A9">
        <w:t xml:space="preserve">for </w:t>
      </w:r>
      <w:r w:rsidR="0005063B" w:rsidRPr="003407A9">
        <w:t>field support.</w:t>
      </w:r>
      <w:r>
        <w:t xml:space="preserve"> </w:t>
      </w:r>
      <w:r w:rsidR="006F4C73" w:rsidRPr="003407A9">
        <w:rPr>
          <w:lang w:eastAsia="ca-ES"/>
        </w:rPr>
        <w:t>This research was funded by the Spanish Research Agency (AEI/10.13039/501100011033).</w:t>
      </w:r>
      <w:r w:rsidR="009D2490" w:rsidRPr="003407A9">
        <w:rPr>
          <w:lang w:eastAsia="ca-ES"/>
        </w:rPr>
        <w:t xml:space="preserve"> </w:t>
      </w:r>
      <w:r w:rsidR="006F4C73" w:rsidRPr="008A61A3">
        <w:rPr>
          <w:lang w:val="es-ES" w:eastAsia="ca-ES"/>
        </w:rPr>
        <w:t xml:space="preserve">SEEDALP: Seed </w:t>
      </w:r>
      <w:proofErr w:type="spellStart"/>
      <w:r w:rsidR="006F4C73" w:rsidRPr="008A61A3">
        <w:rPr>
          <w:lang w:val="es-ES" w:eastAsia="ca-ES"/>
        </w:rPr>
        <w:t>ecological</w:t>
      </w:r>
      <w:proofErr w:type="spellEnd"/>
      <w:r w:rsidR="006F4C73" w:rsidRPr="008A61A3">
        <w:rPr>
          <w:lang w:val="es-ES" w:eastAsia="ca-ES"/>
        </w:rPr>
        <w:t xml:space="preserve"> </w:t>
      </w:r>
      <w:proofErr w:type="spellStart"/>
      <w:r w:rsidR="006F4C73" w:rsidRPr="008A61A3">
        <w:rPr>
          <w:lang w:val="es-ES" w:eastAsia="ca-ES"/>
        </w:rPr>
        <w:t>spectrum</w:t>
      </w:r>
      <w:proofErr w:type="spellEnd"/>
      <w:r w:rsidR="006F4C73" w:rsidRPr="008A61A3">
        <w:rPr>
          <w:lang w:val="es-ES" w:eastAsia="ca-ES"/>
        </w:rPr>
        <w:t xml:space="preserve"> </w:t>
      </w:r>
      <w:proofErr w:type="spellStart"/>
      <w:r w:rsidR="006F4C73" w:rsidRPr="008A61A3">
        <w:rPr>
          <w:lang w:val="es-ES" w:eastAsia="ca-ES"/>
        </w:rPr>
        <w:t>of</w:t>
      </w:r>
      <w:proofErr w:type="spellEnd"/>
      <w:r w:rsidR="006F4C73" w:rsidRPr="008A61A3">
        <w:rPr>
          <w:lang w:val="es-ES" w:eastAsia="ca-ES"/>
        </w:rPr>
        <w:t xml:space="preserve"> alpine </w:t>
      </w:r>
      <w:proofErr w:type="spellStart"/>
      <w:r w:rsidR="006F4C73" w:rsidRPr="008A61A3">
        <w:rPr>
          <w:lang w:val="es-ES" w:eastAsia="ca-ES"/>
        </w:rPr>
        <w:t>plant</w:t>
      </w:r>
      <w:proofErr w:type="spellEnd"/>
      <w:r w:rsidR="006F4C73" w:rsidRPr="008A61A3">
        <w:rPr>
          <w:lang w:val="es-ES" w:eastAsia="ca-ES"/>
        </w:rPr>
        <w:t xml:space="preserve"> </w:t>
      </w:r>
      <w:proofErr w:type="spellStart"/>
      <w:r w:rsidR="006F4C73" w:rsidRPr="008A61A3">
        <w:rPr>
          <w:lang w:val="es-ES" w:eastAsia="ca-ES"/>
        </w:rPr>
        <w:t>communities</w:t>
      </w:r>
      <w:proofErr w:type="spellEnd"/>
      <w:r w:rsidR="006F4C73" w:rsidRPr="008A61A3">
        <w:rPr>
          <w:lang w:val="es-ES" w:eastAsia="ca-ES"/>
        </w:rPr>
        <w:t xml:space="preserve"> (MCI-20-PID2019-108636GA-I00)</w:t>
      </w:r>
      <w:r>
        <w:rPr>
          <w:lang w:val="es-ES" w:eastAsia="ca-ES"/>
        </w:rPr>
        <w:t xml:space="preserve">; </w:t>
      </w:r>
      <w:r w:rsidR="006F4C73" w:rsidRPr="00317A21">
        <w:rPr>
          <w:lang w:val="es-CO"/>
        </w:rPr>
        <w:t xml:space="preserve">MCI-21-PRE2020-092874: Ayudas para Contratos Predoctorales para la Formación de Doctores </w:t>
      </w:r>
      <w:r w:rsidR="00E9466D">
        <w:rPr>
          <w:lang w:val="es-CO"/>
        </w:rPr>
        <w:t>–</w:t>
      </w:r>
      <w:r w:rsidR="006F4C73" w:rsidRPr="00317A21">
        <w:rPr>
          <w:lang w:val="es-CO"/>
        </w:rPr>
        <w:t xml:space="preserve"> F</w:t>
      </w:r>
      <w:r w:rsidR="00E9466D">
        <w:rPr>
          <w:lang w:val="es-CO"/>
        </w:rPr>
        <w:t>ormación personal investigador</w:t>
      </w:r>
      <w:r w:rsidR="006F4C73" w:rsidRPr="00317A21">
        <w:rPr>
          <w:lang w:val="es-CO"/>
        </w:rPr>
        <w:t xml:space="preserve"> - FPI - del Ministerio de Ciencia e Innovación</w:t>
      </w:r>
      <w:r>
        <w:rPr>
          <w:lang w:val="es-CO" w:eastAsia="ca-ES"/>
        </w:rPr>
        <w:t xml:space="preserve"> and</w:t>
      </w:r>
      <w:r w:rsidR="00EE2B1C" w:rsidRPr="00317A21">
        <w:rPr>
          <w:lang w:val="es-CO" w:eastAsia="ca-ES"/>
        </w:rPr>
        <w:t xml:space="preserve"> </w:t>
      </w:r>
      <w:r w:rsidR="008E6F90" w:rsidRPr="00E9466D">
        <w:rPr>
          <w:lang w:val="es-ES" w:eastAsia="ca-ES"/>
        </w:rPr>
        <w:t xml:space="preserve">SV-23-GIJON-JBA: </w:t>
      </w:r>
      <w:r w:rsidR="00D13E57">
        <w:rPr>
          <w:lang w:val="es-ES" w:eastAsia="ca-ES"/>
        </w:rPr>
        <w:t xml:space="preserve">Ayuntamiento de </w:t>
      </w:r>
      <w:r w:rsidR="008E6F90" w:rsidRPr="00E9466D">
        <w:rPr>
          <w:lang w:val="es-ES" w:eastAsia="ca-ES"/>
        </w:rPr>
        <w:t>G</w:t>
      </w:r>
      <w:r w:rsidR="00D13E57">
        <w:rPr>
          <w:lang w:val="es-ES" w:eastAsia="ca-ES"/>
        </w:rPr>
        <w:t>ijón</w:t>
      </w:r>
      <w:ins w:id="18" w:author="EDUARDO FERNANDEZ PASCUAL" w:date="2024-03-05T09:25:00Z">
        <w:r w:rsidR="00291E15">
          <w:rPr>
            <w:lang w:val="es-ES" w:eastAsia="ca-ES"/>
          </w:rPr>
          <w:t>/Xixón</w:t>
        </w:r>
      </w:ins>
      <w:r w:rsidR="008E6F90" w:rsidRPr="00E9466D">
        <w:rPr>
          <w:lang w:val="es-ES" w:eastAsia="ca-ES"/>
        </w:rPr>
        <w:t xml:space="preserve"> - J</w:t>
      </w:r>
      <w:r w:rsidR="00D13E57">
        <w:rPr>
          <w:lang w:val="es-ES" w:eastAsia="ca-ES"/>
        </w:rPr>
        <w:t>ardín</w:t>
      </w:r>
      <w:r w:rsidR="008E6F90" w:rsidRPr="00E9466D">
        <w:rPr>
          <w:lang w:val="es-ES" w:eastAsia="ca-ES"/>
        </w:rPr>
        <w:t xml:space="preserve"> B</w:t>
      </w:r>
      <w:r w:rsidR="00D13E57">
        <w:rPr>
          <w:lang w:val="es-ES" w:eastAsia="ca-ES"/>
        </w:rPr>
        <w:t>otánico</w:t>
      </w:r>
      <w:r w:rsidR="008E6F90" w:rsidRPr="00E9466D">
        <w:rPr>
          <w:lang w:val="es-ES" w:eastAsia="ca-ES"/>
        </w:rPr>
        <w:t xml:space="preserve"> A</w:t>
      </w:r>
      <w:r w:rsidR="00D13E57">
        <w:rPr>
          <w:lang w:val="es-ES" w:eastAsia="ca-ES"/>
        </w:rPr>
        <w:t>tlántico</w:t>
      </w:r>
      <w:r w:rsidR="008E6F90" w:rsidRPr="00E9466D">
        <w:rPr>
          <w:lang w:val="es-ES" w:eastAsia="ca-ES"/>
        </w:rPr>
        <w:t xml:space="preserve"> 2022-2026</w:t>
      </w:r>
      <w:r w:rsidR="00D13E57">
        <w:rPr>
          <w:lang w:val="es-ES" w:eastAsia="ca-ES"/>
        </w:rPr>
        <w:t>.</w:t>
      </w:r>
    </w:p>
    <w:p w14:paraId="0A6DCE4E" w14:textId="77777777" w:rsidR="00F24945" w:rsidRPr="00C51647" w:rsidRDefault="00F24945" w:rsidP="00EE2B1C">
      <w:pPr>
        <w:spacing w:line="360" w:lineRule="auto"/>
        <w:jc w:val="both"/>
        <w:rPr>
          <w:b/>
          <w:bCs/>
        </w:rPr>
      </w:pPr>
      <w:r w:rsidRPr="00C51647">
        <w:rPr>
          <w:b/>
          <w:bCs/>
        </w:rPr>
        <w:t>Author contributions</w:t>
      </w:r>
    </w:p>
    <w:p w14:paraId="58EC1C7B" w14:textId="094F5227" w:rsidR="00E97096" w:rsidRPr="003407A9" w:rsidRDefault="00884CE3" w:rsidP="00EE2B1C">
      <w:pPr>
        <w:spacing w:line="360" w:lineRule="auto"/>
        <w:jc w:val="both"/>
      </w:pPr>
      <w:r>
        <w:t xml:space="preserve">BJA obtained the funding. </w:t>
      </w:r>
      <w:r w:rsidR="007D08E1" w:rsidRPr="003407A9">
        <w:t>EFP</w:t>
      </w:r>
      <w:r w:rsidR="00E51014" w:rsidRPr="003407A9">
        <w:t>, BJA</w:t>
      </w:r>
      <w:r w:rsidR="007D08E1" w:rsidRPr="003407A9">
        <w:t xml:space="preserve"> and CE conceived </w:t>
      </w:r>
      <w:r w:rsidR="0005063B" w:rsidRPr="003407A9">
        <w:t>the</w:t>
      </w:r>
      <w:r w:rsidR="007D08E1" w:rsidRPr="003407A9">
        <w:t xml:space="preserve"> idea and designed </w:t>
      </w:r>
      <w:r w:rsidR="0005063B" w:rsidRPr="003407A9">
        <w:t xml:space="preserve">the </w:t>
      </w:r>
      <w:r w:rsidR="007D08E1" w:rsidRPr="003407A9">
        <w:t xml:space="preserve">methodology. </w:t>
      </w:r>
      <w:r w:rsidR="0005063B" w:rsidRPr="003407A9">
        <w:t>CE and DCT</w:t>
      </w:r>
      <w:r w:rsidR="0098493E" w:rsidRPr="003407A9">
        <w:t xml:space="preserve"> collected the data. CE and EFP analysed the data. CE led the writing of the manuscript</w:t>
      </w:r>
      <w:r w:rsidR="00EA1EB0" w:rsidRPr="003407A9">
        <w:t xml:space="preserve">. All authors contributed critically to the drafts and gave final approval for publication. </w:t>
      </w:r>
    </w:p>
    <w:p w14:paraId="31903FA8" w14:textId="77777777" w:rsidR="00F24945" w:rsidRPr="003407A9" w:rsidRDefault="00F24945" w:rsidP="00EE2B1C">
      <w:pPr>
        <w:spacing w:line="360" w:lineRule="auto"/>
        <w:jc w:val="both"/>
        <w:rPr>
          <w:b/>
          <w:bCs/>
        </w:rPr>
      </w:pPr>
      <w:r w:rsidRPr="003407A9">
        <w:rPr>
          <w:b/>
          <w:bCs/>
        </w:rPr>
        <w:t>Data availability statement</w:t>
      </w:r>
    </w:p>
    <w:p w14:paraId="49E691EC" w14:textId="7418480B" w:rsidR="00EA1EB0" w:rsidRPr="003407A9" w:rsidRDefault="00EA1EB0" w:rsidP="00EE2B1C">
      <w:pPr>
        <w:spacing w:line="360" w:lineRule="auto"/>
        <w:jc w:val="both"/>
      </w:pPr>
      <w:commentRangeStart w:id="19"/>
      <w:r w:rsidRPr="003407A9">
        <w:t xml:space="preserve">Raw data and </w:t>
      </w:r>
      <w:r w:rsidR="00470240" w:rsidRPr="003407A9">
        <w:t xml:space="preserve">R </w:t>
      </w:r>
      <w:r w:rsidRPr="003407A9">
        <w:t xml:space="preserve">script </w:t>
      </w:r>
      <w:r w:rsidR="00470240" w:rsidRPr="003407A9">
        <w:t>for analysis are available in GitHub (XXX)</w:t>
      </w:r>
      <w:commentRangeEnd w:id="19"/>
      <w:r w:rsidR="000B611B">
        <w:rPr>
          <w:rStyle w:val="Refdecomentario"/>
        </w:rPr>
        <w:commentReference w:id="19"/>
      </w:r>
    </w:p>
    <w:p w14:paraId="05E6E827" w14:textId="77777777" w:rsidR="00F24945" w:rsidRPr="003407A9" w:rsidRDefault="00F24945" w:rsidP="00EE2B1C">
      <w:pPr>
        <w:spacing w:line="360" w:lineRule="auto"/>
        <w:jc w:val="both"/>
        <w:rPr>
          <w:b/>
          <w:bCs/>
        </w:rPr>
      </w:pPr>
      <w:r w:rsidRPr="003407A9">
        <w:rPr>
          <w:b/>
          <w:bCs/>
        </w:rPr>
        <w:t>Conflict of interest statement</w:t>
      </w:r>
    </w:p>
    <w:p w14:paraId="1CF43B08" w14:textId="38B6CCC1" w:rsidR="00F24945" w:rsidRPr="003407A9" w:rsidRDefault="005C7D56" w:rsidP="00EE2B1C">
      <w:pPr>
        <w:spacing w:after="0" w:line="360" w:lineRule="auto"/>
        <w:rPr>
          <w:rFonts w:eastAsia="Times New Roman" w:cstheme="minorHAnsi"/>
        </w:rPr>
      </w:pPr>
      <w:r w:rsidRPr="003407A9">
        <w:rPr>
          <w:rFonts w:eastAsia="Times New Roman" w:cstheme="minorHAnsi"/>
        </w:rPr>
        <w:lastRenderedPageBreak/>
        <w:t>None declared</w:t>
      </w:r>
      <w:r w:rsidR="00F24945" w:rsidRPr="003407A9">
        <w:rPr>
          <w:b/>
          <w:bCs/>
        </w:rPr>
        <w:br w:type="page"/>
      </w:r>
    </w:p>
    <w:p w14:paraId="35FBC942" w14:textId="07B96BD6" w:rsidR="0069060F" w:rsidRPr="003407A9" w:rsidRDefault="0069060F" w:rsidP="002D07AE">
      <w:pPr>
        <w:spacing w:line="360" w:lineRule="auto"/>
        <w:jc w:val="both"/>
        <w:rPr>
          <w:b/>
          <w:bCs/>
        </w:rPr>
      </w:pPr>
      <w:r w:rsidRPr="003407A9">
        <w:rPr>
          <w:b/>
          <w:bCs/>
        </w:rPr>
        <w:lastRenderedPageBreak/>
        <w:t>Abstract</w:t>
      </w:r>
      <w:r w:rsidR="00E64758" w:rsidRPr="003407A9">
        <w:rPr>
          <w:b/>
          <w:bCs/>
        </w:rPr>
        <w:t xml:space="preserve"> </w:t>
      </w:r>
      <w:r w:rsidR="00E64758" w:rsidRPr="003407A9">
        <w:t>(350 words max)</w:t>
      </w:r>
      <w:r w:rsidR="00C26A02" w:rsidRPr="003407A9">
        <w:t xml:space="preserve"> </w:t>
      </w:r>
    </w:p>
    <w:p w14:paraId="5BEED173" w14:textId="2ED4D572" w:rsidR="00572139" w:rsidRDefault="00FA508B" w:rsidP="002D07AE">
      <w:pPr>
        <w:spacing w:line="360" w:lineRule="auto"/>
        <w:jc w:val="both"/>
        <w:rPr>
          <w:ins w:id="20" w:author="EDUARDO FERNANDEZ PASCUAL" w:date="2024-03-05T09:45:00Z"/>
        </w:rPr>
      </w:pPr>
      <w:r w:rsidRPr="003407A9">
        <w:t xml:space="preserve">1. </w:t>
      </w:r>
      <w:r w:rsidR="00464D56" w:rsidRPr="003407A9">
        <w:t>Intraspecific v</w:t>
      </w:r>
      <w:r w:rsidR="0083629D">
        <w:t>ariation</w:t>
      </w:r>
      <w:r w:rsidR="0081459B" w:rsidRPr="003407A9">
        <w:t xml:space="preserve"> </w:t>
      </w:r>
      <w:del w:id="21" w:author="EDUARDO FERNANDEZ PASCUAL" w:date="2024-03-05T09:53:00Z">
        <w:r w:rsidR="0081459B" w:rsidRPr="003407A9" w:rsidDel="00EC1EF1">
          <w:delText xml:space="preserve">plays a </w:delText>
        </w:r>
        <w:r w:rsidR="00D335F0" w:rsidDel="00EC1EF1">
          <w:delText>crucial</w:delText>
        </w:r>
        <w:r w:rsidR="0081459B" w:rsidRPr="003407A9" w:rsidDel="00EC1EF1">
          <w:delText xml:space="preserve"> role</w:delText>
        </w:r>
      </w:del>
      <w:ins w:id="22" w:author="EDUARDO FERNANDEZ PASCUAL" w:date="2024-03-05T09:53:00Z">
        <w:r w:rsidR="00EC1EF1">
          <w:t>exists</w:t>
        </w:r>
      </w:ins>
      <w:r w:rsidR="00A31D4A" w:rsidRPr="003407A9">
        <w:t xml:space="preserve"> in a wide </w:t>
      </w:r>
      <w:r w:rsidR="00C2035D" w:rsidRPr="003407A9">
        <w:t>range</w:t>
      </w:r>
      <w:r w:rsidR="00A31D4A" w:rsidRPr="003407A9">
        <w:t xml:space="preserve"> of biological processes</w:t>
      </w:r>
      <w:del w:id="23" w:author="EDUARDO FERNANDEZ PASCUAL" w:date="2024-03-05T09:40:00Z">
        <w:r w:rsidR="00A31D4A" w:rsidRPr="003407A9" w:rsidDel="007C2621">
          <w:delText xml:space="preserve"> and </w:delText>
        </w:r>
        <w:r w:rsidR="008D3FCA" w:rsidDel="007C2621">
          <w:delText>u</w:delText>
        </w:r>
        <w:r w:rsidR="002413DE" w:rsidRPr="003407A9" w:rsidDel="007C2621">
          <w:delText>nder global change</w:delText>
        </w:r>
      </w:del>
      <w:del w:id="24" w:author="EDUARDO FERNANDEZ PASCUAL" w:date="2024-03-05T09:49:00Z">
        <w:r w:rsidR="00526365" w:rsidRPr="003407A9" w:rsidDel="00660BE0">
          <w:delText>,</w:delText>
        </w:r>
        <w:r w:rsidR="002413DE" w:rsidRPr="003407A9" w:rsidDel="00660BE0">
          <w:delText xml:space="preserve"> </w:delText>
        </w:r>
      </w:del>
      <w:del w:id="25" w:author="EDUARDO FERNANDEZ PASCUAL" w:date="2024-03-05T09:47:00Z">
        <w:r w:rsidR="00993CA1" w:rsidDel="00222D5E">
          <w:delText>shaping</w:delText>
        </w:r>
        <w:r w:rsidR="00526365" w:rsidRPr="003407A9" w:rsidDel="00222D5E">
          <w:delText xml:space="preserve"> plant</w:delText>
        </w:r>
      </w:del>
      <w:ins w:id="26" w:author="EDUARDO FERNANDEZ PASCUAL" w:date="2024-03-05T09:49:00Z">
        <w:r w:rsidR="00660BE0">
          <w:t xml:space="preserve"> and is the source for</w:t>
        </w:r>
      </w:ins>
      <w:r w:rsidR="00526365" w:rsidRPr="003407A9">
        <w:t xml:space="preserve"> </w:t>
      </w:r>
      <w:ins w:id="27" w:author="EDUARDO FERNANDEZ PASCUAL" w:date="2024-03-05T09:47:00Z">
        <w:r w:rsidR="00222D5E">
          <w:t xml:space="preserve">species </w:t>
        </w:r>
      </w:ins>
      <w:r w:rsidR="00526365" w:rsidRPr="003407A9">
        <w:t>adaptation</w:t>
      </w:r>
      <w:r w:rsidR="00F5499B" w:rsidRPr="003407A9">
        <w:t xml:space="preserve"> </w:t>
      </w:r>
      <w:del w:id="28" w:author="EDUARDO FERNANDEZ PASCUAL" w:date="2024-03-05T09:44:00Z">
        <w:r w:rsidR="00F5499B" w:rsidRPr="003407A9" w:rsidDel="00481049">
          <w:delText>and regeneration</w:delText>
        </w:r>
      </w:del>
      <w:ins w:id="29" w:author="EDUARDO FERNANDEZ PASCUAL" w:date="2024-03-05T09:44:00Z">
        <w:r w:rsidR="00481049">
          <w:t>to</w:t>
        </w:r>
      </w:ins>
      <w:ins w:id="30" w:author="EDUARDO FERNANDEZ PASCUAL" w:date="2024-03-05T09:40:00Z">
        <w:r w:rsidR="007C2621" w:rsidRPr="003407A9">
          <w:t xml:space="preserve"> </w:t>
        </w:r>
      </w:ins>
      <w:ins w:id="31" w:author="EDUARDO FERNANDEZ PASCUAL" w:date="2024-03-05T10:04:00Z">
        <w:r w:rsidR="00527413">
          <w:t>environmental</w:t>
        </w:r>
      </w:ins>
      <w:ins w:id="32" w:author="EDUARDO FERNANDEZ PASCUAL" w:date="2024-03-05T09:40:00Z">
        <w:r w:rsidR="007C2621" w:rsidRPr="003407A9">
          <w:t xml:space="preserve"> change</w:t>
        </w:r>
      </w:ins>
      <w:ins w:id="33" w:author="EDUARDO FERNANDEZ PASCUAL" w:date="2024-03-05T10:04:00Z">
        <w:r w:rsidR="00527413">
          <w:t>s</w:t>
        </w:r>
      </w:ins>
      <w:r w:rsidR="00F5499B" w:rsidRPr="003407A9">
        <w:t>.</w:t>
      </w:r>
      <w:ins w:id="34" w:author="EDUARDO FERNANDEZ PASCUAL" w:date="2024-03-05T09:45:00Z">
        <w:r w:rsidR="001459B8">
          <w:t xml:space="preserve"> Plant </w:t>
        </w:r>
      </w:ins>
      <w:ins w:id="35" w:author="EDUARDO FERNANDEZ PASCUAL" w:date="2024-03-05T10:04:00Z">
        <w:r w:rsidR="00A0684F">
          <w:t>reproducti</w:t>
        </w:r>
      </w:ins>
      <w:ins w:id="36" w:author="EDUARDO FERNANDEZ PASCUAL" w:date="2024-03-05T10:05:00Z">
        <w:r w:rsidR="00A0684F">
          <w:t>on</w:t>
        </w:r>
      </w:ins>
      <w:ins w:id="37" w:author="EDUARDO FERNANDEZ PASCUAL" w:date="2024-03-05T09:45:00Z">
        <w:r w:rsidR="001459B8">
          <w:t xml:space="preserve"> by seed</w:t>
        </w:r>
      </w:ins>
      <w:r w:rsidR="00965923" w:rsidRPr="003407A9">
        <w:t xml:space="preserve"> </w:t>
      </w:r>
      <w:ins w:id="38" w:author="EDUARDO FERNANDEZ PASCUAL" w:date="2024-03-05T10:19:00Z">
        <w:r w:rsidR="00F14CEB">
          <w:t>relies on</w:t>
        </w:r>
      </w:ins>
      <w:ins w:id="39" w:author="EDUARDO FERNANDEZ PASCUAL" w:date="2024-03-05T09:48:00Z">
        <w:r w:rsidR="007A5ECB">
          <w:t xml:space="preserve"> seed germination, a physiological process regulated by environmental </w:t>
        </w:r>
      </w:ins>
      <w:ins w:id="40" w:author="EDUARDO FERNANDEZ PASCUAL" w:date="2024-03-05T09:50:00Z">
        <w:r w:rsidR="00CB2B26">
          <w:t>temperature</w:t>
        </w:r>
        <w:r w:rsidR="00CB2B26">
          <w:t xml:space="preserve"> and </w:t>
        </w:r>
      </w:ins>
      <w:ins w:id="41" w:author="EDUARDO FERNANDEZ PASCUAL" w:date="2024-03-05T09:48:00Z">
        <w:r w:rsidR="00415C96">
          <w:t>water availability.</w:t>
        </w:r>
      </w:ins>
      <w:ins w:id="42" w:author="EDUARDO FERNANDEZ PASCUAL" w:date="2024-03-05T09:50:00Z">
        <w:r w:rsidR="00CB2B26">
          <w:t xml:space="preserve"> Intraspecific variation in the thermal thresholds for germination is</w:t>
        </w:r>
      </w:ins>
      <w:ins w:id="43" w:author="EDUARDO FERNANDEZ PASCUAL" w:date="2024-03-05T09:51:00Z">
        <w:r w:rsidR="00101C98">
          <w:t xml:space="preserve"> widespread </w:t>
        </w:r>
      </w:ins>
      <w:ins w:id="44" w:author="EDUARDO FERNANDEZ PASCUAL" w:date="2024-03-05T10:19:00Z">
        <w:r w:rsidR="00A2477A">
          <w:t xml:space="preserve">in the seed plants </w:t>
        </w:r>
      </w:ins>
      <w:ins w:id="45" w:author="EDUARDO FERNANDEZ PASCUAL" w:date="2024-03-05T09:51:00Z">
        <w:r w:rsidR="00101C98">
          <w:t xml:space="preserve">and has been </w:t>
        </w:r>
      </w:ins>
      <w:ins w:id="46" w:author="EDUARDO FERNANDEZ PASCUAL" w:date="2024-03-05T09:54:00Z">
        <w:r w:rsidR="00547D00">
          <w:t xml:space="preserve">the </w:t>
        </w:r>
      </w:ins>
      <w:ins w:id="47" w:author="EDUARDO FERNANDEZ PASCUAL" w:date="2024-03-05T09:51:00Z">
        <w:r w:rsidR="00101C98">
          <w:t xml:space="preserve">subject </w:t>
        </w:r>
      </w:ins>
      <w:ins w:id="48" w:author="EDUARDO FERNANDEZ PASCUAL" w:date="2024-03-05T09:54:00Z">
        <w:r w:rsidR="00547D00">
          <w:t>of</w:t>
        </w:r>
      </w:ins>
      <w:ins w:id="49" w:author="EDUARDO FERNANDEZ PASCUAL" w:date="2024-03-05T09:51:00Z">
        <w:r w:rsidR="00101C98">
          <w:t xml:space="preserve"> abundant research. However, much less in known about </w:t>
        </w:r>
        <w:r w:rsidR="00797450">
          <w:t xml:space="preserve">intraspecific variation in </w:t>
        </w:r>
      </w:ins>
      <w:ins w:id="50" w:author="EDUARDO FERNANDEZ PASCUAL" w:date="2024-03-05T09:54:00Z">
        <w:r w:rsidR="00137DFA">
          <w:t xml:space="preserve">the </w:t>
        </w:r>
      </w:ins>
      <w:ins w:id="51" w:author="EDUARDO FERNANDEZ PASCUAL" w:date="2024-03-05T09:51:00Z">
        <w:r w:rsidR="00797450">
          <w:t>water thresholds for seed germination</w:t>
        </w:r>
      </w:ins>
      <w:ins w:id="52" w:author="EDUARDO FERNANDEZ PASCUAL" w:date="2024-03-05T09:52:00Z">
        <w:r w:rsidR="00797450">
          <w:t>.</w:t>
        </w:r>
      </w:ins>
      <w:ins w:id="53" w:author="EDUARDO FERNANDEZ PASCUAL" w:date="2024-03-05T09:48:00Z">
        <w:r w:rsidR="00415C96">
          <w:t xml:space="preserve"> </w:t>
        </w:r>
      </w:ins>
      <w:ins w:id="54" w:author="EDUARDO FERNANDEZ PASCUAL" w:date="2024-03-05T09:52:00Z">
        <w:r w:rsidR="00E2581E">
          <w:t>T</w:t>
        </w:r>
        <w:r w:rsidR="00E2581E" w:rsidRPr="003407A9">
          <w:t xml:space="preserve">he extent </w:t>
        </w:r>
      </w:ins>
      <w:ins w:id="55" w:author="EDUARDO FERNANDEZ PASCUAL" w:date="2024-03-05T09:55:00Z">
        <w:r w:rsidR="00DE336A">
          <w:t xml:space="preserve">and scale </w:t>
        </w:r>
      </w:ins>
      <w:ins w:id="56" w:author="EDUARDO FERNANDEZ PASCUAL" w:date="2024-03-05T09:52:00Z">
        <w:r w:rsidR="00E2581E" w:rsidRPr="003407A9">
          <w:t xml:space="preserve">of intraspecific </w:t>
        </w:r>
        <w:r w:rsidR="00E2581E">
          <w:t>variation</w:t>
        </w:r>
        <w:r w:rsidR="00E2581E" w:rsidRPr="003407A9">
          <w:t xml:space="preserve"> </w:t>
        </w:r>
        <w:r w:rsidR="00E2581E">
          <w:t>in the</w:t>
        </w:r>
        <w:r w:rsidR="00E2581E" w:rsidRPr="003407A9">
          <w:t xml:space="preserve"> germination base water potential</w:t>
        </w:r>
        <w:r w:rsidR="00E2581E">
          <w:t xml:space="preserve"> (i.e. </w:t>
        </w:r>
      </w:ins>
      <w:ins w:id="57" w:author="EDUARDO FERNANDEZ PASCUAL" w:date="2024-03-05T09:55:00Z">
        <w:r w:rsidR="002E72EB">
          <w:t xml:space="preserve">the </w:t>
        </w:r>
      </w:ins>
      <w:ins w:id="58" w:author="EDUARDO FERNANDEZ PASCUAL" w:date="2024-03-05T09:52:00Z">
        <w:r w:rsidR="00E2581E">
          <w:t xml:space="preserve">minimum </w:t>
        </w:r>
      </w:ins>
      <w:ins w:id="59" w:author="EDUARDO FERNANDEZ PASCUAL" w:date="2024-03-05T09:55:00Z">
        <w:r w:rsidR="002E72EB">
          <w:t xml:space="preserve">amount of </w:t>
        </w:r>
      </w:ins>
      <w:ins w:id="60" w:author="EDUARDO FERNANDEZ PASCUAL" w:date="2024-03-05T09:52:00Z">
        <w:r w:rsidR="00E2581E">
          <w:t xml:space="preserve">water </w:t>
        </w:r>
      </w:ins>
      <w:ins w:id="61" w:author="EDUARDO FERNANDEZ PASCUAL" w:date="2024-03-05T09:55:00Z">
        <w:r w:rsidR="002E72EB">
          <w:t>required</w:t>
        </w:r>
      </w:ins>
      <w:ins w:id="62" w:author="EDUARDO FERNANDEZ PASCUAL" w:date="2024-03-05T09:52:00Z">
        <w:r w:rsidR="00E2581E">
          <w:t xml:space="preserve"> for germination)</w:t>
        </w:r>
        <w:r w:rsidR="00E2581E" w:rsidRPr="003407A9">
          <w:t xml:space="preserve"> </w:t>
        </w:r>
      </w:ins>
      <w:ins w:id="63" w:author="EDUARDO FERNANDEZ PASCUAL" w:date="2024-03-05T09:53:00Z">
        <w:r w:rsidR="00CC09A7">
          <w:t xml:space="preserve">can be </w:t>
        </w:r>
      </w:ins>
      <w:ins w:id="64" w:author="EDUARDO FERNANDEZ PASCUAL" w:date="2024-03-05T09:56:00Z">
        <w:r w:rsidR="00DE336A">
          <w:t>of</w:t>
        </w:r>
      </w:ins>
      <w:ins w:id="65" w:author="EDUARDO FERNANDEZ PASCUAL" w:date="2024-03-05T09:53:00Z">
        <w:r w:rsidR="00CC09A7">
          <w:t xml:space="preserve"> high ecological significan</w:t>
        </w:r>
      </w:ins>
      <w:ins w:id="66" w:author="EDUARDO FERNANDEZ PASCUAL" w:date="2024-03-05T09:56:00Z">
        <w:r w:rsidR="00DE336A">
          <w:t>ce</w:t>
        </w:r>
      </w:ins>
      <w:ins w:id="67" w:author="EDUARDO FERNANDEZ PASCUAL" w:date="2024-03-05T09:53:00Z">
        <w:r w:rsidR="00CC09A7">
          <w:t xml:space="preserve"> in water-limited ecosystems</w:t>
        </w:r>
      </w:ins>
      <w:ins w:id="68" w:author="EDUARDO FERNANDEZ PASCUAL" w:date="2024-03-05T09:56:00Z">
        <w:r w:rsidR="007B69E6">
          <w:t xml:space="preserve">, but this </w:t>
        </w:r>
      </w:ins>
      <w:ins w:id="69" w:author="EDUARDO FERNANDEZ PASCUAL" w:date="2024-03-05T10:05:00Z">
        <w:r w:rsidR="007B6B05">
          <w:t>functionality</w:t>
        </w:r>
      </w:ins>
      <w:ins w:id="70" w:author="EDUARDO FERNANDEZ PASCUAL" w:date="2024-03-05T09:57:00Z">
        <w:r w:rsidR="007B69E6">
          <w:t xml:space="preserve"> has never been tested at microclimatic scales.</w:t>
        </w:r>
      </w:ins>
    </w:p>
    <w:p w14:paraId="20836E10" w14:textId="2E3269A3" w:rsidR="00526365" w:rsidRPr="003407A9" w:rsidDel="009C142F" w:rsidRDefault="00B07430" w:rsidP="002D07AE">
      <w:pPr>
        <w:spacing w:line="360" w:lineRule="auto"/>
        <w:jc w:val="both"/>
        <w:rPr>
          <w:del w:id="71" w:author="EDUARDO FERNANDEZ PASCUAL" w:date="2024-03-05T09:58:00Z"/>
        </w:rPr>
      </w:pPr>
      <w:del w:id="72" w:author="EDUARDO FERNANDEZ PASCUAL" w:date="2024-03-05T09:58:00Z">
        <w:r w:rsidDel="009C142F">
          <w:delText xml:space="preserve">In alpine </w:delText>
        </w:r>
      </w:del>
      <w:del w:id="73" w:author="EDUARDO FERNANDEZ PASCUAL" w:date="2024-03-05T09:41:00Z">
        <w:r w:rsidDel="003B7E16">
          <w:delText>habitats</w:delText>
        </w:r>
      </w:del>
      <w:del w:id="74" w:author="EDUARDO FERNANDEZ PASCUAL" w:date="2024-03-05T09:58:00Z">
        <w:r w:rsidDel="009C142F">
          <w:delText xml:space="preserve">, </w:delText>
        </w:r>
      </w:del>
      <w:del w:id="75" w:author="EDUARDO FERNANDEZ PASCUAL" w:date="2024-03-05T09:42:00Z">
        <w:r w:rsidDel="00216B59">
          <w:delText>d</w:delText>
        </w:r>
        <w:r w:rsidR="007F4C31" w:rsidDel="00216B59">
          <w:delText xml:space="preserve">espite </w:delText>
        </w:r>
        <w:r w:rsidR="00364D9D" w:rsidDel="00216B59">
          <w:delText xml:space="preserve">the topographic-derived </w:delText>
        </w:r>
        <w:r w:rsidDel="00216B59">
          <w:delText>microclimat</w:delText>
        </w:r>
        <w:r w:rsidR="00D2177F" w:rsidDel="00216B59">
          <w:delText>e</w:delText>
        </w:r>
        <w:r w:rsidR="00B2078E" w:rsidDel="00216B59">
          <w:delText xml:space="preserve"> </w:delText>
        </w:r>
        <w:r w:rsidR="00364D9D" w:rsidDel="00216B59">
          <w:delText xml:space="preserve">that </w:delText>
        </w:r>
        <w:r w:rsidR="00B2078E" w:rsidDel="00216B59">
          <w:delText xml:space="preserve">might </w:delText>
        </w:r>
        <w:r w:rsidR="003D4075" w:rsidDel="00216B59">
          <w:delText>buffer</w:delText>
        </w:r>
        <w:r w:rsidR="007F4C31" w:rsidRPr="003407A9" w:rsidDel="00216B59">
          <w:delText xml:space="preserve"> </w:delText>
        </w:r>
        <w:r w:rsidR="00C23F6D" w:rsidDel="00216B59">
          <w:delText xml:space="preserve">the </w:delText>
        </w:r>
        <w:r w:rsidR="007F4C31" w:rsidRPr="003407A9" w:rsidDel="00216B59">
          <w:delText>detrimental effects</w:delText>
        </w:r>
        <w:r w:rsidR="009F448B" w:rsidDel="00216B59">
          <w:delText xml:space="preserve"> </w:delText>
        </w:r>
        <w:r w:rsidR="003A68B3" w:rsidDel="00216B59">
          <w:delText xml:space="preserve">of climate </w:delText>
        </w:r>
        <w:r w:rsidR="008D4634" w:rsidDel="00216B59">
          <w:delText>change</w:delText>
        </w:r>
        <w:r w:rsidR="009F448B" w:rsidDel="00216B59">
          <w:delText xml:space="preserve">, </w:delText>
        </w:r>
      </w:del>
      <w:del w:id="76" w:author="EDUARDO FERNANDEZ PASCUAL" w:date="2024-03-05T09:58:00Z">
        <w:r w:rsidR="00F25AB2" w:rsidDel="009C142F">
          <w:delText>plant communities</w:delText>
        </w:r>
        <w:r w:rsidR="009F448B" w:rsidDel="009C142F">
          <w:delText xml:space="preserve"> </w:delText>
        </w:r>
        <w:r w:rsidR="00965923" w:rsidRPr="003407A9" w:rsidDel="009C142F">
          <w:delText xml:space="preserve">are </w:delText>
        </w:r>
      </w:del>
      <w:del w:id="77" w:author="EDUARDO FERNANDEZ PASCUAL" w:date="2024-03-05T09:42:00Z">
        <w:r w:rsidR="00D4336D" w:rsidRPr="003407A9" w:rsidDel="00216B59">
          <w:delText xml:space="preserve">suggested </w:delText>
        </w:r>
      </w:del>
      <w:del w:id="78" w:author="EDUARDO FERNANDEZ PASCUAL" w:date="2024-03-05T09:58:00Z">
        <w:r w:rsidR="00D4336D" w:rsidRPr="003407A9" w:rsidDel="009C142F">
          <w:delText xml:space="preserve">to be highly </w:delText>
        </w:r>
        <w:r w:rsidR="00026B5A" w:rsidRPr="003407A9" w:rsidDel="009C142F">
          <w:delText xml:space="preserve">vulnerable </w:delText>
        </w:r>
        <w:r w:rsidR="00B31C4B" w:rsidDel="009C142F">
          <w:delText>as</w:delText>
        </w:r>
        <w:r w:rsidR="00B31C4B" w:rsidRPr="003407A9" w:rsidDel="009C142F">
          <w:delText xml:space="preserve"> </w:delText>
        </w:r>
        <w:r w:rsidR="00622957" w:rsidDel="009C142F">
          <w:delText xml:space="preserve">the </w:delText>
        </w:r>
        <w:r w:rsidR="00B31C4B" w:rsidDel="009C142F">
          <w:delText xml:space="preserve">warming </w:delText>
        </w:r>
        <w:r w:rsidR="00DD37AA" w:rsidDel="009C142F">
          <w:delText xml:space="preserve">rate </w:delText>
        </w:r>
        <w:r w:rsidR="00B31C4B" w:rsidDel="009C142F">
          <w:delText>increases</w:delText>
        </w:r>
        <w:r w:rsidR="006857C9" w:rsidDel="009C142F">
          <w:delText xml:space="preserve"> and the patterns of water availability become more unpredictable</w:delText>
        </w:r>
        <w:r w:rsidR="00D4336D" w:rsidRPr="003407A9" w:rsidDel="009C142F">
          <w:delText>.</w:delText>
        </w:r>
        <w:r w:rsidR="00636AD4" w:rsidDel="009C142F">
          <w:delText xml:space="preserve"> </w:delText>
        </w:r>
        <w:r w:rsidR="00622957" w:rsidDel="009C142F">
          <w:delText xml:space="preserve">Whilst </w:delText>
        </w:r>
        <w:r w:rsidR="00B92E3D" w:rsidRPr="003407A9" w:rsidDel="009C142F">
          <w:delText>warming effects</w:delText>
        </w:r>
        <w:r w:rsidR="00002F49" w:rsidRPr="003407A9" w:rsidDel="009C142F">
          <w:delText xml:space="preserve"> on germination</w:delText>
        </w:r>
        <w:r w:rsidR="00B92E3D" w:rsidRPr="003407A9" w:rsidDel="009C142F">
          <w:delText xml:space="preserve"> have been </w:delText>
        </w:r>
        <w:r w:rsidR="00EC237A" w:rsidRPr="003407A9" w:rsidDel="009C142F">
          <w:delText>better studied,</w:delText>
        </w:r>
        <w:r w:rsidR="00FE00D3" w:rsidDel="009C142F">
          <w:delText xml:space="preserve"> we still lack information</w:delText>
        </w:r>
        <w:r w:rsidR="00F878A2" w:rsidDel="009C142F">
          <w:delText xml:space="preserve"> about the</w:delText>
        </w:r>
        <w:r w:rsidR="00EC237A" w:rsidRPr="003407A9" w:rsidDel="009C142F">
          <w:delText xml:space="preserve"> responses to water stres</w:delText>
        </w:r>
        <w:r w:rsidR="002C0D5A" w:rsidDel="009C142F">
          <w:delText>s</w:delText>
        </w:r>
        <w:r w:rsidR="00A43C95" w:rsidDel="009C142F">
          <w:delText xml:space="preserve">. </w:delText>
        </w:r>
        <w:r w:rsidR="00B717F2" w:rsidRPr="003407A9" w:rsidDel="009C142F">
          <w:delText xml:space="preserve">Particularly, </w:delText>
        </w:r>
        <w:r w:rsidR="00441513" w:rsidDel="009C142F">
          <w:delText>w</w:delText>
        </w:r>
        <w:r w:rsidR="003D4075" w:rsidDel="009C142F">
          <w:delText>h</w:delText>
        </w:r>
        <w:r w:rsidR="00441513" w:rsidDel="009C142F">
          <w:delText xml:space="preserve">ich is </w:delText>
        </w:r>
      </w:del>
      <w:del w:id="79" w:author="EDUARDO FERNANDEZ PASCUAL" w:date="2024-03-05T09:52:00Z">
        <w:r w:rsidR="00B717F2" w:rsidRPr="003407A9" w:rsidDel="00E2581E">
          <w:delText>t</w:delText>
        </w:r>
        <w:r w:rsidR="008C5EAF" w:rsidRPr="003407A9" w:rsidDel="00E2581E">
          <w:delText xml:space="preserve">he </w:delText>
        </w:r>
        <w:r w:rsidR="00FE505C" w:rsidRPr="003407A9" w:rsidDel="00E2581E">
          <w:delText>extent</w:delText>
        </w:r>
        <w:r w:rsidR="008C5EAF" w:rsidRPr="003407A9" w:rsidDel="00E2581E">
          <w:delText xml:space="preserve"> and functionality of intraspecific </w:delText>
        </w:r>
      </w:del>
      <w:del w:id="80" w:author="EDUARDO FERNANDEZ PASCUAL" w:date="2024-03-05T09:21:00Z">
        <w:r w:rsidR="008C5EAF" w:rsidRPr="003407A9" w:rsidDel="00291E15">
          <w:delText>variability</w:delText>
        </w:r>
      </w:del>
      <w:del w:id="81" w:author="EDUARDO FERNANDEZ PASCUAL" w:date="2024-03-05T09:52:00Z">
        <w:r w:rsidR="008C5EAF" w:rsidRPr="003407A9" w:rsidDel="00E2581E">
          <w:delText xml:space="preserve"> of germination </w:delText>
        </w:r>
        <w:r w:rsidR="00DB07C0" w:rsidRPr="003407A9" w:rsidDel="00E2581E">
          <w:delText>base water potential</w:delText>
        </w:r>
        <w:r w:rsidR="00A43C95" w:rsidDel="00E2581E">
          <w:delText xml:space="preserve"> (</w:delText>
        </w:r>
        <w:r w:rsidR="003D4075" w:rsidDel="00E2581E">
          <w:delText xml:space="preserve">i.e. </w:delText>
        </w:r>
        <w:r w:rsidR="00EE5B77" w:rsidDel="00E2581E">
          <w:delText>minimum water threshold for germination)</w:delText>
        </w:r>
        <w:r w:rsidR="00DB07C0" w:rsidRPr="003407A9" w:rsidDel="00E2581E">
          <w:delText xml:space="preserve"> </w:delText>
        </w:r>
        <w:r w:rsidR="008C5EAF" w:rsidRPr="003407A9" w:rsidDel="00E2581E">
          <w:delText>along local water availability</w:delText>
        </w:r>
        <w:r w:rsidR="00FE505C" w:rsidRPr="003407A9" w:rsidDel="00E2581E">
          <w:delText xml:space="preserve"> </w:delText>
        </w:r>
        <w:r w:rsidR="00892EB1" w:rsidRPr="003407A9" w:rsidDel="00E2581E">
          <w:delText>microclimatic gradient</w:delText>
        </w:r>
        <w:r w:rsidR="00B717F2" w:rsidRPr="003407A9" w:rsidDel="00E2581E">
          <w:delText xml:space="preserve">s. </w:delText>
        </w:r>
      </w:del>
    </w:p>
    <w:p w14:paraId="15375AB3" w14:textId="7DEDC782" w:rsidR="0081459B" w:rsidRPr="003407A9" w:rsidRDefault="00FA508B" w:rsidP="00EF314C">
      <w:pPr>
        <w:spacing w:line="360" w:lineRule="auto"/>
        <w:jc w:val="both"/>
      </w:pPr>
      <w:r w:rsidRPr="003407A9">
        <w:t>2.</w:t>
      </w:r>
      <w:r w:rsidR="008F5605" w:rsidRPr="003407A9">
        <w:t xml:space="preserve"> </w:t>
      </w:r>
      <w:del w:id="82" w:author="EDUARDO FERNANDEZ PASCUAL" w:date="2024-03-05T09:57:00Z">
        <w:r w:rsidR="00B717F2" w:rsidRPr="003407A9" w:rsidDel="004F1193">
          <w:delText xml:space="preserve">To </w:delText>
        </w:r>
      </w:del>
      <w:ins w:id="83" w:author="EDUARDO FERNANDEZ PASCUAL" w:date="2024-03-05T09:57:00Z">
        <w:r w:rsidR="004F1193">
          <w:t>We</w:t>
        </w:r>
        <w:r w:rsidR="004F1193" w:rsidRPr="003407A9">
          <w:t xml:space="preserve"> </w:t>
        </w:r>
      </w:ins>
      <w:del w:id="84" w:author="EDUARDO FERNANDEZ PASCUAL" w:date="2024-03-05T10:03:00Z">
        <w:r w:rsidR="00B717F2" w:rsidRPr="003407A9" w:rsidDel="00983C96">
          <w:delText xml:space="preserve">address </w:delText>
        </w:r>
        <w:r w:rsidR="00BE30E4" w:rsidRPr="003407A9" w:rsidDel="00983C96">
          <w:delText xml:space="preserve">this </w:delText>
        </w:r>
        <w:r w:rsidR="00871EBD" w:rsidDel="00983C96">
          <w:delText>question</w:delText>
        </w:r>
      </w:del>
      <w:ins w:id="85" w:author="EDUARDO FERNANDEZ PASCUAL" w:date="2024-03-05T10:03:00Z">
        <w:r w:rsidR="00983C96">
          <w:t xml:space="preserve">tested the </w:t>
        </w:r>
      </w:ins>
      <w:ins w:id="86" w:author="EDUARDO FERNANDEZ PASCUAL" w:date="2024-03-05T10:16:00Z">
        <w:r w:rsidR="00BA7E22" w:rsidRPr="00BA7E22">
          <w:t xml:space="preserve">hypothesis that </w:t>
        </w:r>
      </w:ins>
      <w:ins w:id="87" w:author="EDUARDO FERNANDEZ PASCUAL" w:date="2024-03-05T10:17:00Z">
        <w:r w:rsidR="00EF314C">
          <w:t xml:space="preserve">the </w:t>
        </w:r>
      </w:ins>
      <w:ins w:id="88" w:author="EDUARDO FERNANDEZ PASCUAL" w:date="2024-03-05T10:16:00Z">
        <w:r w:rsidR="00205F9B">
          <w:t>water thresholds for seed germination</w:t>
        </w:r>
        <w:r w:rsidR="00205F9B" w:rsidRPr="00BA7E22">
          <w:t xml:space="preserve"> </w:t>
        </w:r>
        <w:r w:rsidR="00BA7E22" w:rsidRPr="00BA7E22">
          <w:t xml:space="preserve">show functional intraspecific variation along local </w:t>
        </w:r>
      </w:ins>
      <w:ins w:id="89" w:author="EDUARDO FERNANDEZ PASCUAL" w:date="2024-03-05T10:17:00Z">
        <w:r w:rsidR="00EF314C">
          <w:t xml:space="preserve">microclimatic </w:t>
        </w:r>
      </w:ins>
      <w:ins w:id="90" w:author="EDUARDO FERNANDEZ PASCUAL" w:date="2024-03-05T10:16:00Z">
        <w:r w:rsidR="00BA7E22" w:rsidRPr="00BA7E22">
          <w:t xml:space="preserve">gradients </w:t>
        </w:r>
      </w:ins>
      <w:ins w:id="91" w:author="EDUARDO FERNANDEZ PASCUAL" w:date="2024-03-05T09:57:00Z">
        <w:r w:rsidR="004F1193">
          <w:t>in wa</w:t>
        </w:r>
      </w:ins>
      <w:ins w:id="92" w:author="EDUARDO FERNANDEZ PASCUAL" w:date="2024-03-05T09:58:00Z">
        <w:r w:rsidR="004F1193">
          <w:t>ter</w:t>
        </w:r>
      </w:ins>
      <w:ins w:id="93" w:author="EDUARDO FERNANDEZ PASCUAL" w:date="2024-03-05T09:57:00Z">
        <w:r w:rsidR="004F1193" w:rsidRPr="003407A9">
          <w:t xml:space="preserve">-limited </w:t>
        </w:r>
        <w:r w:rsidR="004F1193">
          <w:t xml:space="preserve">Mediterranean alpine </w:t>
        </w:r>
      </w:ins>
      <w:ins w:id="94" w:author="EDUARDO FERNANDEZ PASCUAL" w:date="2024-03-05T10:03:00Z">
        <w:r w:rsidR="00527413">
          <w:t>ecosystems</w:t>
        </w:r>
      </w:ins>
      <w:ins w:id="95" w:author="EDUARDO FERNANDEZ PASCUAL" w:date="2024-03-05T09:57:00Z">
        <w:r w:rsidR="004F1193">
          <w:t xml:space="preserve"> </w:t>
        </w:r>
      </w:ins>
      <w:ins w:id="96" w:author="EDUARDO FERNANDEZ PASCUAL" w:date="2024-03-05T09:58:00Z">
        <w:r w:rsidR="004F1193">
          <w:t>of</w:t>
        </w:r>
      </w:ins>
      <w:ins w:id="97" w:author="EDUARDO FERNANDEZ PASCUAL" w:date="2024-03-05T09:57:00Z">
        <w:r w:rsidR="004F1193">
          <w:t xml:space="preserve"> the </w:t>
        </w:r>
        <w:r w:rsidR="004F1193" w:rsidRPr="003407A9">
          <w:t>Iberian Peninsula</w:t>
        </w:r>
      </w:ins>
      <w:ins w:id="98" w:author="EDUARDO FERNANDEZ PASCUAL" w:date="2024-03-05T09:58:00Z">
        <w:r w:rsidR="004F1193">
          <w:t xml:space="preserve"> (SW Europe)</w:t>
        </w:r>
      </w:ins>
      <w:del w:id="99" w:author="EDUARDO FERNANDEZ PASCUAL" w:date="2024-03-05T10:04:00Z">
        <w:r w:rsidR="00871EBD" w:rsidDel="00527413">
          <w:delText xml:space="preserve">, </w:delText>
        </w:r>
      </w:del>
      <w:del w:id="100" w:author="EDUARDO FERNANDEZ PASCUAL" w:date="2024-03-05T09:58:00Z">
        <w:r w:rsidR="00BE30E4" w:rsidRPr="003407A9" w:rsidDel="004F1193">
          <w:delText>we used</w:delText>
        </w:r>
      </w:del>
      <w:del w:id="101" w:author="EDUARDO FERNANDEZ PASCUAL" w:date="2024-03-05T10:04:00Z">
        <w:r w:rsidR="00BE30E4" w:rsidRPr="003407A9" w:rsidDel="00527413">
          <w:delText xml:space="preserve"> </w:delText>
        </w:r>
        <w:r w:rsidR="00111458" w:rsidRPr="003407A9" w:rsidDel="00527413">
          <w:delText xml:space="preserve">as </w:delText>
        </w:r>
        <w:r w:rsidR="00871EBD" w:rsidDel="00527413">
          <w:delText xml:space="preserve">a </w:delText>
        </w:r>
        <w:r w:rsidR="00A8148C" w:rsidRPr="003407A9" w:rsidDel="00527413">
          <w:delText xml:space="preserve">model species </w:delText>
        </w:r>
        <w:r w:rsidR="00871EBD" w:rsidRPr="00BB0FEA" w:rsidDel="00527413">
          <w:rPr>
            <w:i/>
            <w:iCs/>
          </w:rPr>
          <w:delText>Dianthus langeanus</w:delText>
        </w:r>
      </w:del>
      <w:del w:id="102" w:author="EDUARDO FERNANDEZ PASCUAL" w:date="2024-03-05T09:59:00Z">
        <w:r w:rsidR="00871EBD" w:rsidDel="00396FDC">
          <w:delText>, a</w:delText>
        </w:r>
        <w:r w:rsidR="00BB0FEA" w:rsidDel="00396FDC">
          <w:delText>n</w:delText>
        </w:r>
        <w:r w:rsidR="00BE30E4" w:rsidRPr="003407A9" w:rsidDel="00396FDC">
          <w:delText xml:space="preserve"> </w:delText>
        </w:r>
        <w:r w:rsidR="001B11D3" w:rsidRPr="003407A9" w:rsidDel="00396FDC">
          <w:delText xml:space="preserve">endemic </w:delText>
        </w:r>
        <w:r w:rsidR="00BE30E4" w:rsidRPr="003407A9" w:rsidDel="00396FDC">
          <w:delText>wild carnation</w:delText>
        </w:r>
      </w:del>
      <w:del w:id="103" w:author="EDUARDO FERNANDEZ PASCUAL" w:date="2024-03-05T09:58:00Z">
        <w:r w:rsidR="00A45D0B" w:rsidDel="009C142F">
          <w:delText xml:space="preserve"> characteristic</w:delText>
        </w:r>
        <w:r w:rsidR="00BE30E4" w:rsidRPr="003407A9" w:rsidDel="009C142F">
          <w:delText xml:space="preserve"> </w:delText>
        </w:r>
        <w:r w:rsidR="00A45D0B" w:rsidDel="009C142F">
          <w:delText>from</w:delText>
        </w:r>
      </w:del>
      <w:del w:id="104" w:author="EDUARDO FERNANDEZ PASCUAL" w:date="2024-03-05T09:57:00Z">
        <w:r w:rsidR="00A45D0B" w:rsidDel="004F1193">
          <w:delText xml:space="preserve"> </w:delText>
        </w:r>
        <w:r w:rsidR="00A45D0B" w:rsidRPr="003407A9" w:rsidDel="004F1193">
          <w:delText xml:space="preserve">drought-limited </w:delText>
        </w:r>
        <w:r w:rsidR="00A45D0B" w:rsidDel="004F1193">
          <w:delText>Mediterranean alpine communities in</w:delText>
        </w:r>
        <w:r w:rsidR="009B3DC5" w:rsidDel="004F1193">
          <w:delText xml:space="preserve"> </w:delText>
        </w:r>
        <w:r w:rsidR="00C53F28" w:rsidDel="004F1193">
          <w:delText xml:space="preserve">the </w:delText>
        </w:r>
        <w:r w:rsidR="00A45D0B" w:rsidDel="004F1193">
          <w:delText>NW</w:delText>
        </w:r>
        <w:r w:rsidR="00A45D0B" w:rsidRPr="003407A9" w:rsidDel="004F1193">
          <w:delText xml:space="preserve"> </w:delText>
        </w:r>
        <w:r w:rsidR="002F3EA7" w:rsidRPr="003407A9" w:rsidDel="004F1193">
          <w:delText>Iberian Peninsula</w:delText>
        </w:r>
      </w:del>
      <w:r w:rsidR="00C83015" w:rsidRPr="003407A9">
        <w:t xml:space="preserve">. </w:t>
      </w:r>
      <w:r w:rsidR="003A3B62" w:rsidRPr="003407A9">
        <w:t>W</w:t>
      </w:r>
      <w:r w:rsidR="00C73887" w:rsidRPr="003407A9">
        <w:t>e sampled 18 subpopulations</w:t>
      </w:r>
      <w:r w:rsidR="00C53F28">
        <w:t xml:space="preserve"> </w:t>
      </w:r>
      <w:ins w:id="105" w:author="EDUARDO FERNANDEZ PASCUAL" w:date="2024-03-05T10:04:00Z">
        <w:r w:rsidR="00527413">
          <w:t xml:space="preserve">of the </w:t>
        </w:r>
        <w:r w:rsidR="00527413" w:rsidRPr="003407A9">
          <w:t xml:space="preserve">species </w:t>
        </w:r>
        <w:r w:rsidR="00527413" w:rsidRPr="00BB0FEA">
          <w:rPr>
            <w:i/>
            <w:iCs/>
          </w:rPr>
          <w:t>Dianthus langeanus</w:t>
        </w:r>
        <w:r w:rsidR="00527413">
          <w:rPr>
            <w:i/>
            <w:iCs/>
          </w:rPr>
          <w:t xml:space="preserve"> </w:t>
        </w:r>
        <w:r w:rsidR="00527413">
          <w:t>(Caryophyllaceae)</w:t>
        </w:r>
        <w:r w:rsidR="00527413">
          <w:t xml:space="preserve">, </w:t>
        </w:r>
      </w:ins>
      <w:ins w:id="106" w:author="EDUARDO FERNANDEZ PASCUAL" w:date="2024-03-05T10:01:00Z">
        <w:r w:rsidR="009024D0">
          <w:t xml:space="preserve">separated </w:t>
        </w:r>
        <w:r w:rsidR="005401E5">
          <w:t>by 10 m intervals, and with</w:t>
        </w:r>
      </w:ins>
      <w:del w:id="107" w:author="EDUARDO FERNANDEZ PASCUAL" w:date="2024-03-05T10:01:00Z">
        <w:r w:rsidR="00E91E1F" w:rsidRPr="003407A9" w:rsidDel="005401E5">
          <w:delText>with</w:delText>
        </w:r>
      </w:del>
      <w:r w:rsidR="00E91E1F" w:rsidRPr="003407A9">
        <w:t xml:space="preserve"> contrasting</w:t>
      </w:r>
      <w:r w:rsidR="009B5118" w:rsidRPr="003407A9">
        <w:t xml:space="preserve"> field-measured </w:t>
      </w:r>
      <w:del w:id="108" w:author="EDUARDO FERNANDEZ PASCUAL" w:date="2024-03-05T10:01:00Z">
        <w:r w:rsidR="009B5118" w:rsidRPr="003407A9" w:rsidDel="005401E5">
          <w:delText xml:space="preserve">environmental </w:delText>
        </w:r>
      </w:del>
      <w:ins w:id="109" w:author="EDUARDO FERNANDEZ PASCUAL" w:date="2024-03-05T10:01:00Z">
        <w:r w:rsidR="005401E5">
          <w:t>microclimatic</w:t>
        </w:r>
        <w:r w:rsidR="005401E5" w:rsidRPr="003407A9">
          <w:t xml:space="preserve"> </w:t>
        </w:r>
      </w:ins>
      <w:r w:rsidR="009B5118" w:rsidRPr="003407A9">
        <w:t>conditions</w:t>
      </w:r>
      <w:del w:id="110" w:author="EDUARDO FERNANDEZ PASCUAL" w:date="2024-03-05T10:01:00Z">
        <w:r w:rsidR="00294068" w:rsidDel="005401E5">
          <w:delText xml:space="preserve"> at the microscale level</w:delText>
        </w:r>
      </w:del>
      <w:r w:rsidR="009B5118" w:rsidRPr="003407A9">
        <w:t>. We</w:t>
      </w:r>
      <w:r w:rsidR="003A3B62" w:rsidRPr="003407A9">
        <w:t xml:space="preserve"> </w:t>
      </w:r>
      <w:del w:id="111" w:author="EDUARDO FERNANDEZ PASCUAL" w:date="2024-03-05T10:06:00Z">
        <w:r w:rsidR="003A3B62" w:rsidRPr="003407A9" w:rsidDel="0067627B">
          <w:delText>test</w:delText>
        </w:r>
        <w:r w:rsidR="00A8148C" w:rsidRPr="003407A9" w:rsidDel="0067627B">
          <w:delText>ed</w:delText>
        </w:r>
        <w:r w:rsidR="003A3B62" w:rsidRPr="003407A9" w:rsidDel="0067627B">
          <w:delText xml:space="preserve"> </w:delText>
        </w:r>
      </w:del>
      <w:ins w:id="112" w:author="EDUARDO FERNANDEZ PASCUAL" w:date="2024-03-05T10:06:00Z">
        <w:r w:rsidR="0067627B">
          <w:t>measured</w:t>
        </w:r>
        <w:r w:rsidR="0067627B" w:rsidRPr="003407A9">
          <w:t xml:space="preserve"> </w:t>
        </w:r>
      </w:ins>
      <w:r w:rsidR="003A3B62" w:rsidRPr="003407A9">
        <w:t xml:space="preserve">germination responses </w:t>
      </w:r>
      <w:ins w:id="113" w:author="EDUARDO FERNANDEZ PASCUAL" w:date="2024-03-05T10:06:00Z">
        <w:r w:rsidR="0067627B">
          <w:t xml:space="preserve">to water stress </w:t>
        </w:r>
      </w:ins>
      <w:r w:rsidR="00FC0F41" w:rsidRPr="003407A9">
        <w:t>using polyethylene glycol (PEG)</w:t>
      </w:r>
      <w:r w:rsidR="0098651D" w:rsidRPr="003407A9">
        <w:t xml:space="preserve"> solutions</w:t>
      </w:r>
      <w:ins w:id="114" w:author="EDUARDO FERNANDEZ PASCUAL" w:date="2024-03-05T10:06:00Z">
        <w:r w:rsidR="0067627B">
          <w:t xml:space="preserve">. </w:t>
        </w:r>
      </w:ins>
      <w:del w:id="115" w:author="EDUARDO FERNANDEZ PASCUAL" w:date="2024-03-05T10:06:00Z">
        <w:r w:rsidR="008D34A2" w:rsidRPr="003407A9" w:rsidDel="0067627B">
          <w:delText xml:space="preserve"> to simulate</w:delText>
        </w:r>
        <w:r w:rsidR="00FC0F41" w:rsidRPr="003407A9" w:rsidDel="0067627B">
          <w:delText xml:space="preserve"> water stress and </w:delText>
        </w:r>
        <w:r w:rsidR="00AD270C" w:rsidDel="0067627B">
          <w:delText xml:space="preserve">by </w:delText>
        </w:r>
      </w:del>
      <w:ins w:id="116" w:author="EDUARDO FERNANDEZ PASCUAL" w:date="2024-03-05T10:06:00Z">
        <w:r w:rsidR="0067627B">
          <w:t xml:space="preserve">We </w:t>
        </w:r>
      </w:ins>
      <w:r w:rsidR="003A3B62" w:rsidRPr="003407A9">
        <w:t>fitt</w:t>
      </w:r>
      <w:ins w:id="117" w:author="EDUARDO FERNANDEZ PASCUAL" w:date="2024-03-05T10:06:00Z">
        <w:r w:rsidR="0067627B">
          <w:t>ed</w:t>
        </w:r>
      </w:ins>
      <w:del w:id="118" w:author="EDUARDO FERNANDEZ PASCUAL" w:date="2024-03-05T10:06:00Z">
        <w:r w:rsidR="003A3B62" w:rsidRPr="003407A9" w:rsidDel="0067627B">
          <w:delText>ing</w:delText>
        </w:r>
      </w:del>
      <w:r w:rsidR="003A3B62" w:rsidRPr="003407A9">
        <w:t xml:space="preserve"> hydro</w:t>
      </w:r>
      <w:ins w:id="119" w:author="EDUARDO FERNANDEZ PASCUAL" w:date="2024-03-05T10:06:00Z">
        <w:r w:rsidR="0067627B">
          <w:t>-</w:t>
        </w:r>
      </w:ins>
      <w:del w:id="120" w:author="EDUARDO FERNANDEZ PASCUAL" w:date="2024-03-05T10:06:00Z">
        <w:r w:rsidR="003A3B62" w:rsidRPr="003407A9" w:rsidDel="0067627B">
          <w:delText xml:space="preserve"> </w:delText>
        </w:r>
      </w:del>
      <w:r w:rsidR="003A3B62" w:rsidRPr="003407A9">
        <w:t xml:space="preserve">time </w:t>
      </w:r>
      <w:del w:id="121" w:author="EDUARDO FERNANDEZ PASCUAL" w:date="2024-03-05T10:06:00Z">
        <w:r w:rsidR="003A3B62" w:rsidRPr="003407A9" w:rsidDel="003846A7">
          <w:delText xml:space="preserve">germination </w:delText>
        </w:r>
      </w:del>
      <w:r w:rsidR="003A3B62" w:rsidRPr="003407A9">
        <w:t>models</w:t>
      </w:r>
      <w:r w:rsidR="000073A9">
        <w:t xml:space="preserve"> </w:t>
      </w:r>
      <w:del w:id="122" w:author="EDUARDO FERNANDEZ PASCUAL" w:date="2024-03-05T10:01:00Z">
        <w:r w:rsidR="000073A9" w:rsidDel="005401E5">
          <w:delText>analysed them with GLMM</w:delText>
        </w:r>
      </w:del>
      <w:ins w:id="123" w:author="EDUARDO FERNANDEZ PASCUAL" w:date="2024-03-05T10:01:00Z">
        <w:r w:rsidR="005401E5">
          <w:t xml:space="preserve">to calculate the </w:t>
        </w:r>
      </w:ins>
      <w:ins w:id="124" w:author="EDUARDO FERNANDEZ PASCUAL" w:date="2024-03-05T10:02:00Z">
        <w:r w:rsidR="005401E5">
          <w:t xml:space="preserve">germination </w:t>
        </w:r>
      </w:ins>
      <w:ins w:id="125" w:author="EDUARDO FERNANDEZ PASCUAL" w:date="2024-03-05T10:01:00Z">
        <w:r w:rsidR="005401E5">
          <w:t>base</w:t>
        </w:r>
      </w:ins>
      <w:ins w:id="126" w:author="EDUARDO FERNANDEZ PASCUAL" w:date="2024-03-05T10:02:00Z">
        <w:r w:rsidR="005401E5">
          <w:t xml:space="preserve"> water potential</w:t>
        </w:r>
      </w:ins>
      <w:ins w:id="127" w:author="EDUARDO FERNANDEZ PASCUAL" w:date="2024-03-05T10:06:00Z">
        <w:r w:rsidR="003846A7">
          <w:t xml:space="preserve"> of each subpopulation, and tes</w:t>
        </w:r>
      </w:ins>
      <w:ins w:id="128" w:author="EDUARDO FERNANDEZ PASCUAL" w:date="2024-03-05T10:07:00Z">
        <w:r w:rsidR="003846A7">
          <w:t xml:space="preserve">ted the </w:t>
        </w:r>
      </w:ins>
      <w:ins w:id="129" w:author="EDUARDO FERNANDEZ PASCUAL" w:date="2024-03-05T10:18:00Z">
        <w:r w:rsidR="007E0E5D">
          <w:t>expectation that</w:t>
        </w:r>
        <w:r w:rsidR="006F19B6">
          <w:t xml:space="preserve"> </w:t>
        </w:r>
        <w:r w:rsidR="007E0E5D">
          <w:t xml:space="preserve">seeds collected </w:t>
        </w:r>
        <w:r w:rsidR="007E0E5D" w:rsidRPr="003407A9">
          <w:t>from warmer and drier subpopulations</w:t>
        </w:r>
        <w:r w:rsidR="007E0E5D">
          <w:t xml:space="preserve"> had </w:t>
        </w:r>
        <w:r w:rsidR="006F19B6">
          <w:t xml:space="preserve">lower base water potentials </w:t>
        </w:r>
        <w:r w:rsidR="007E0E5D">
          <w:t>(i.e. their germination was more drought-tolerant)</w:t>
        </w:r>
      </w:ins>
      <w:r w:rsidR="003A3B62" w:rsidRPr="003407A9">
        <w:t>.</w:t>
      </w:r>
      <w:del w:id="130" w:author="EDUARDO FERNANDEZ PASCUAL" w:date="2024-03-05T10:18:00Z">
        <w:r w:rsidR="00A668CC" w:rsidRPr="003407A9" w:rsidDel="007E0E5D">
          <w:delText xml:space="preserve"> </w:delText>
        </w:r>
        <w:r w:rsidR="00285132" w:rsidDel="007E0E5D">
          <w:delText xml:space="preserve">We repeated the experiments </w:delText>
        </w:r>
        <w:r w:rsidR="004132C3" w:rsidDel="007E0E5D">
          <w:delText>with</w:delText>
        </w:r>
        <w:r w:rsidR="00A668CC" w:rsidRPr="003407A9" w:rsidDel="007E0E5D">
          <w:delText xml:space="preserve"> </w:delText>
        </w:r>
        <w:r w:rsidR="001B7C33" w:rsidDel="007E0E5D">
          <w:delText xml:space="preserve">two storage treatments: </w:delText>
        </w:r>
        <w:r w:rsidR="001B7C33" w:rsidRPr="003407A9" w:rsidDel="007E0E5D">
          <w:delText>fresh</w:delText>
        </w:r>
        <w:r w:rsidR="006276C1" w:rsidRPr="003407A9" w:rsidDel="007E0E5D">
          <w:delText xml:space="preserve"> and </w:delText>
        </w:r>
        <w:r w:rsidR="00E22923" w:rsidRPr="003407A9" w:rsidDel="007E0E5D">
          <w:delText>after ripened</w:delText>
        </w:r>
        <w:r w:rsidR="006276C1" w:rsidRPr="003407A9" w:rsidDel="007E0E5D">
          <w:delText xml:space="preserve"> seeds</w:delText>
        </w:r>
        <w:r w:rsidR="00E22923" w:rsidRPr="003407A9" w:rsidDel="007E0E5D">
          <w:delText xml:space="preserve"> (10 vs 45 days after collection</w:delText>
        </w:r>
        <w:r w:rsidR="001B7C33" w:rsidDel="007E0E5D">
          <w:delText>, respectively</w:delText>
        </w:r>
        <w:r w:rsidR="00E22923" w:rsidRPr="003407A9" w:rsidDel="007E0E5D">
          <w:delText>)</w:delText>
        </w:r>
        <w:r w:rsidR="00285132" w:rsidDel="007E0E5D">
          <w:delText xml:space="preserve"> to </w:delText>
        </w:r>
        <w:r w:rsidR="004132C3" w:rsidDel="007E0E5D">
          <w:delText>ensure the use of non-dormant seeds</w:delText>
        </w:r>
        <w:r w:rsidR="001B11D3" w:rsidRPr="003407A9" w:rsidDel="007E0E5D">
          <w:delText>.</w:delText>
        </w:r>
      </w:del>
      <w:del w:id="131" w:author="EDUARDO FERNANDEZ PASCUAL" w:date="2024-03-05T10:04:00Z">
        <w:r w:rsidR="00E91E1F" w:rsidRPr="003407A9" w:rsidDel="00527413">
          <w:delText xml:space="preserve"> </w:delText>
        </w:r>
        <w:r w:rsidR="000073A9" w:rsidRPr="009011C1" w:rsidDel="00527413">
          <w:rPr>
            <w:color w:val="FF0000"/>
            <w:rPrChange w:id="132" w:author="EDUARDO FERNANDEZ PASCUAL" w:date="2024-03-05T10:02:00Z">
              <w:rPr/>
            </w:rPrChange>
          </w:rPr>
          <w:delText>Additionally, w</w:delText>
        </w:r>
        <w:r w:rsidR="00146A68" w:rsidRPr="009011C1" w:rsidDel="00527413">
          <w:rPr>
            <w:color w:val="FF0000"/>
            <w:rPrChange w:id="133" w:author="EDUARDO FERNANDEZ PASCUAL" w:date="2024-03-05T10:02:00Z">
              <w:rPr/>
            </w:rPrChange>
          </w:rPr>
          <w:delText>e</w:delText>
        </w:r>
        <w:r w:rsidR="000073A9" w:rsidRPr="009011C1" w:rsidDel="00527413">
          <w:rPr>
            <w:color w:val="FF0000"/>
            <w:rPrChange w:id="134" w:author="EDUARDO FERNANDEZ PASCUAL" w:date="2024-03-05T10:02:00Z">
              <w:rPr/>
            </w:rPrChange>
          </w:rPr>
          <w:delText xml:space="preserve"> </w:delText>
        </w:r>
        <w:r w:rsidR="00146A68" w:rsidRPr="009011C1" w:rsidDel="00527413">
          <w:rPr>
            <w:color w:val="FF0000"/>
            <w:rPrChange w:id="135" w:author="EDUARDO FERNANDEZ PASCUAL" w:date="2024-03-05T10:02:00Z">
              <w:rPr/>
            </w:rPrChange>
          </w:rPr>
          <w:delText xml:space="preserve">investigated the relationship between seed mass and </w:delText>
        </w:r>
        <w:r w:rsidR="00093189" w:rsidRPr="009011C1" w:rsidDel="00527413">
          <w:rPr>
            <w:color w:val="FF0000"/>
            <w:rPrChange w:id="136" w:author="EDUARDO FERNANDEZ PASCUAL" w:date="2024-03-05T10:02:00Z">
              <w:rPr/>
            </w:rPrChange>
          </w:rPr>
          <w:delText xml:space="preserve">base water potential. </w:delText>
        </w:r>
      </w:del>
    </w:p>
    <w:p w14:paraId="4EC6CFF0" w14:textId="6CBB13CA" w:rsidR="0081459B" w:rsidRPr="003407A9" w:rsidRDefault="00FA508B" w:rsidP="002D07AE">
      <w:pPr>
        <w:spacing w:line="360" w:lineRule="auto"/>
        <w:jc w:val="both"/>
      </w:pPr>
      <w:r w:rsidRPr="003407A9">
        <w:t>3.</w:t>
      </w:r>
      <w:r w:rsidR="00722455" w:rsidRPr="003407A9">
        <w:t xml:space="preserve"> </w:t>
      </w:r>
      <w:r w:rsidR="00C74E49" w:rsidRPr="003407A9">
        <w:t xml:space="preserve">We found significant differences between </w:t>
      </w:r>
      <w:r w:rsidR="001B7C33">
        <w:t>subpopulations'</w:t>
      </w:r>
      <w:r w:rsidR="00D60204" w:rsidRPr="003407A9">
        <w:t xml:space="preserve"> </w:t>
      </w:r>
      <w:r w:rsidR="008538BD" w:rsidRPr="003407A9">
        <w:t>base water potential</w:t>
      </w:r>
      <w:ins w:id="137" w:author="EDUARDO FERNANDEZ PASCUAL" w:date="2024-03-05T10:20:00Z">
        <w:r w:rsidR="00D331B0">
          <w:t>s, i.e. there was int</w:t>
        </w:r>
      </w:ins>
      <w:ins w:id="138" w:author="EDUARDO FERNANDEZ PASCUAL" w:date="2024-03-05T10:21:00Z">
        <w:r w:rsidR="00D331B0">
          <w:t>raspecific variation in germination responses to water stress</w:t>
        </w:r>
      </w:ins>
      <w:r w:rsidR="001906D4">
        <w:t>. S</w:t>
      </w:r>
      <w:r w:rsidR="00D60204" w:rsidRPr="003407A9">
        <w:t>eeds from warmer and drier subpopulations had lower base water potential</w:t>
      </w:r>
      <w:ins w:id="139" w:author="EDUARDO FERNANDEZ PASCUAL" w:date="2024-03-05T10:21:00Z">
        <w:r w:rsidR="008B4A91">
          <w:t>s</w:t>
        </w:r>
        <w:r w:rsidR="00A21712">
          <w:t xml:space="preserve">, </w:t>
        </w:r>
      </w:ins>
      <w:del w:id="140" w:author="EDUARDO FERNANDEZ PASCUAL" w:date="2024-03-05T10:21:00Z">
        <w:r w:rsidR="00D60204" w:rsidRPr="003407A9" w:rsidDel="00A21712">
          <w:delText xml:space="preserve"> (</w:delText>
        </w:r>
      </w:del>
      <w:r w:rsidR="00E22923" w:rsidRPr="003407A9">
        <w:t>i.e.</w:t>
      </w:r>
      <w:ins w:id="141" w:author="EDUARDO FERNANDEZ PASCUAL" w:date="2024-03-05T10:21:00Z">
        <w:r w:rsidR="008B4A91">
          <w:t xml:space="preserve"> the</w:t>
        </w:r>
      </w:ins>
      <w:ins w:id="142" w:author="EDUARDO FERNANDEZ PASCUAL" w:date="2024-03-05T10:30:00Z">
        <w:r w:rsidR="004825E5">
          <w:t>ir germination was</w:t>
        </w:r>
      </w:ins>
      <w:r w:rsidR="00E22923" w:rsidRPr="003407A9">
        <w:t xml:space="preserve"> more </w:t>
      </w:r>
      <w:ins w:id="143" w:author="EDUARDO FERNANDEZ PASCUAL" w:date="2024-03-05T10:21:00Z">
        <w:r w:rsidR="008B4A91">
          <w:t>drought-</w:t>
        </w:r>
      </w:ins>
      <w:del w:id="144" w:author="EDUARDO FERNANDEZ PASCUAL" w:date="2024-03-05T10:21:00Z">
        <w:r w:rsidR="00E22923" w:rsidRPr="003407A9" w:rsidDel="008B4A91">
          <w:delText xml:space="preserve">water stress </w:delText>
        </w:r>
      </w:del>
      <w:r w:rsidR="00E22923" w:rsidRPr="003407A9">
        <w:t>tolerant</w:t>
      </w:r>
      <w:del w:id="145" w:author="EDUARDO FERNANDEZ PASCUAL" w:date="2024-03-05T10:22:00Z">
        <w:r w:rsidR="00E22923" w:rsidRPr="000E1312" w:rsidDel="00A21712">
          <w:delText>)</w:delText>
        </w:r>
      </w:del>
      <w:r w:rsidR="00E22923" w:rsidRPr="000E1312">
        <w:t xml:space="preserve">. </w:t>
      </w:r>
      <w:del w:id="146" w:author="EDUARDO FERNANDEZ PASCUAL" w:date="2024-03-05T10:22:00Z">
        <w:r w:rsidR="00893597" w:rsidRPr="003407A9" w:rsidDel="00A21712">
          <w:delText>Interestingly, with</w:delText>
        </w:r>
        <w:r w:rsidR="00110892" w:rsidDel="00A21712">
          <w:delText xml:space="preserve"> </w:delText>
        </w:r>
        <w:r w:rsidR="00CC57A0" w:rsidDel="00A21712">
          <w:delText xml:space="preserve">only </w:delText>
        </w:r>
        <w:r w:rsidR="00110892" w:rsidDel="00A21712">
          <w:delText>a</w:delText>
        </w:r>
        <w:r w:rsidR="00990DE9" w:rsidRPr="003407A9" w:rsidDel="00A21712">
          <w:delText xml:space="preserve"> month difference</w:delText>
        </w:r>
        <w:r w:rsidR="00800BB3" w:rsidDel="00A21712">
          <w:delText xml:space="preserve"> </w:delText>
        </w:r>
        <w:r w:rsidR="00110892" w:rsidDel="00A21712">
          <w:delText>between germination</w:delText>
        </w:r>
        <w:r w:rsidR="00CC57A0" w:rsidDel="00A21712">
          <w:delText xml:space="preserve"> trials</w:delText>
        </w:r>
        <w:r w:rsidR="00B869AD" w:rsidRPr="003407A9" w:rsidDel="00A21712">
          <w:delText xml:space="preserve">, seeds </w:delText>
        </w:r>
        <w:r w:rsidR="005509A6" w:rsidRPr="003407A9" w:rsidDel="00A21712">
          <w:delText xml:space="preserve">drastically changed their </w:delText>
        </w:r>
        <w:r w:rsidR="006B2FEC" w:rsidDel="00A21712">
          <w:delText>germination responses</w:delText>
        </w:r>
        <w:r w:rsidR="006B2FEC" w:rsidRPr="003407A9" w:rsidDel="00A21712">
          <w:delText xml:space="preserve"> </w:delText>
        </w:r>
        <w:r w:rsidR="005509A6" w:rsidRPr="003407A9" w:rsidDel="00A21712">
          <w:delText>showing opposite</w:delText>
        </w:r>
        <w:r w:rsidR="00697E63" w:rsidDel="00A21712">
          <w:delText xml:space="preserve"> patterns</w:delText>
        </w:r>
        <w:r w:rsidR="005509A6" w:rsidRPr="003407A9" w:rsidDel="00A21712">
          <w:delText xml:space="preserve"> </w:delText>
        </w:r>
        <w:r w:rsidR="00697E63" w:rsidDel="00A21712">
          <w:delText xml:space="preserve">according to the </w:delText>
        </w:r>
        <w:r w:rsidR="001B7C33" w:rsidDel="00A21712">
          <w:delText>storage treatment</w:delText>
        </w:r>
        <w:r w:rsidR="00CD4A52" w:rsidRPr="003407A9" w:rsidDel="00A21712">
          <w:delText xml:space="preserve">. </w:delText>
        </w:r>
        <w:r w:rsidR="00893597" w:rsidRPr="003407A9" w:rsidDel="00A21712">
          <w:delText xml:space="preserve"> </w:delText>
        </w:r>
        <w:r w:rsidR="00093189" w:rsidDel="00A21712">
          <w:delText>We also found that heavier seeds</w:delText>
        </w:r>
        <w:r w:rsidR="00A3468E" w:rsidDel="00A21712">
          <w:delText xml:space="preserve"> had lower germination base water potential</w:delText>
        </w:r>
      </w:del>
      <w:ins w:id="147" w:author="EDUARDO FERNANDEZ PASCUAL" w:date="2024-03-05T10:22:00Z">
        <w:r w:rsidR="00A21712">
          <w:t xml:space="preserve">These </w:t>
        </w:r>
      </w:ins>
      <w:ins w:id="148" w:author="EDUARDO FERNANDEZ PASCUAL" w:date="2024-03-05T10:24:00Z">
        <w:r w:rsidR="00CD6730">
          <w:t>results</w:t>
        </w:r>
      </w:ins>
      <w:ins w:id="149" w:author="EDUARDO FERNANDEZ PASCUAL" w:date="2024-03-05T10:22:00Z">
        <w:r w:rsidR="00A21712">
          <w:t xml:space="preserve"> support </w:t>
        </w:r>
        <w:r w:rsidR="00083938">
          <w:t>that intraspecific variation in the base water potential for germination has functional significance</w:t>
        </w:r>
      </w:ins>
      <w:ins w:id="150" w:author="EDUARDO FERNANDEZ PASCUAL" w:date="2024-03-05T10:23:00Z">
        <w:r w:rsidR="00A908F7">
          <w:t>, even at</w:t>
        </w:r>
        <w:r w:rsidR="00EA756C">
          <w:t xml:space="preserve"> environmental</w:t>
        </w:r>
        <w:r w:rsidR="00A908F7">
          <w:t xml:space="preserve"> microscale</w:t>
        </w:r>
        <w:r w:rsidR="00EA756C">
          <w:t>s</w:t>
        </w:r>
        <w:r w:rsidR="00A908F7">
          <w:t xml:space="preserve"> (c. 10 m)</w:t>
        </w:r>
      </w:ins>
      <w:r w:rsidR="002C4F7D">
        <w:t>.</w:t>
      </w:r>
    </w:p>
    <w:p w14:paraId="2B5ABCD6" w14:textId="42AC84F3" w:rsidR="0081459B" w:rsidRPr="003407A9" w:rsidRDefault="001E50C5" w:rsidP="002D07AE">
      <w:pPr>
        <w:spacing w:line="360" w:lineRule="auto"/>
        <w:jc w:val="both"/>
      </w:pPr>
      <w:r w:rsidRPr="003407A9">
        <w:t>4. S</w:t>
      </w:r>
      <w:r w:rsidR="00FA508B" w:rsidRPr="003407A9">
        <w:t>ynthesis</w:t>
      </w:r>
      <w:r w:rsidRPr="003407A9">
        <w:t>:</w:t>
      </w:r>
      <w:r w:rsidR="00E819FD">
        <w:t xml:space="preserve"> </w:t>
      </w:r>
      <w:r w:rsidR="0063067D">
        <w:t>Our</w:t>
      </w:r>
      <w:r w:rsidR="00FE756D">
        <w:t xml:space="preserve"> results indicate that </w:t>
      </w:r>
      <w:ins w:id="151" w:author="EDUARDO FERNANDEZ PASCUAL" w:date="2024-03-05T10:32:00Z">
        <w:r w:rsidR="005B00CF">
          <w:t xml:space="preserve">the </w:t>
        </w:r>
      </w:ins>
      <w:r w:rsidR="00696AC9">
        <w:t xml:space="preserve">germination </w:t>
      </w:r>
      <w:r w:rsidR="00FE756D">
        <w:t>b</w:t>
      </w:r>
      <w:r w:rsidR="00FE756D" w:rsidRPr="003407A9">
        <w:t xml:space="preserve">ase water potential is a functional trait with important consequences for individual </w:t>
      </w:r>
      <w:ins w:id="152" w:author="EDUARDO FERNANDEZ PASCUAL" w:date="2024-03-05T10:33:00Z">
        <w:r w:rsidR="00A35AC0">
          <w:t xml:space="preserve">phenology, </w:t>
        </w:r>
      </w:ins>
      <w:ins w:id="153" w:author="EDUARDO FERNANDEZ PASCUAL" w:date="2024-03-05T10:23:00Z">
        <w:r w:rsidR="00EA756C">
          <w:t xml:space="preserve">reproduction and </w:t>
        </w:r>
      </w:ins>
      <w:r w:rsidR="00FE756D" w:rsidRPr="003407A9">
        <w:t>fitness</w:t>
      </w:r>
      <w:r w:rsidR="00FE756D">
        <w:t xml:space="preserve"> </w:t>
      </w:r>
      <w:del w:id="154" w:author="EDUARDO FERNANDEZ PASCUAL" w:date="2024-03-05T10:33:00Z">
        <w:r w:rsidR="00027EB1" w:rsidDel="00E17AF3">
          <w:delText>and it</w:delText>
        </w:r>
        <w:r w:rsidR="00F42FB2" w:rsidRPr="00A1132B" w:rsidDel="00E17AF3">
          <w:delText xml:space="preserve"> exhibit</w:delText>
        </w:r>
        <w:r w:rsidR="00027EB1" w:rsidDel="00E17AF3">
          <w:delText>s</w:delText>
        </w:r>
        <w:r w:rsidR="00F42FB2" w:rsidRPr="00A1132B" w:rsidDel="00E17AF3">
          <w:delText xml:space="preserve"> intraspecific </w:delText>
        </w:r>
        <w:r w:rsidR="00DE079E" w:rsidDel="00E17AF3">
          <w:delText>variation</w:delText>
        </w:r>
        <w:r w:rsidR="00F42FB2" w:rsidRPr="00A1132B" w:rsidDel="00E17AF3">
          <w:delText xml:space="preserve"> across micro</w:delText>
        </w:r>
        <w:r w:rsidR="00DB3647" w:rsidDel="00E17AF3">
          <w:delText xml:space="preserve">climatic </w:delText>
        </w:r>
        <w:r w:rsidR="00F42FB2" w:rsidRPr="00A1132B" w:rsidDel="00E17AF3">
          <w:delText>gradients</w:delText>
        </w:r>
      </w:del>
      <w:ins w:id="155" w:author="EDUARDO FERNANDEZ PASCUAL" w:date="2024-03-05T10:33:00Z">
        <w:r w:rsidR="00E17AF3">
          <w:t>in water-limited ecosystems</w:t>
        </w:r>
      </w:ins>
      <w:del w:id="156" w:author="EDUARDO FERNANDEZ PASCUAL" w:date="2024-03-05T10:30:00Z">
        <w:r w:rsidR="00F42FB2" w:rsidRPr="00A1132B" w:rsidDel="00A84F49">
          <w:delText xml:space="preserve"> of water availability</w:delText>
        </w:r>
      </w:del>
      <w:r w:rsidR="001F29E3">
        <w:t>. Such finding</w:t>
      </w:r>
      <w:r w:rsidR="00A67D7B">
        <w:t xml:space="preserve">s </w:t>
      </w:r>
      <w:r w:rsidR="0024451B">
        <w:t>s</w:t>
      </w:r>
      <w:r w:rsidR="00BF3484">
        <w:t>uggest</w:t>
      </w:r>
      <w:r w:rsidR="00A67D7B">
        <w:t xml:space="preserve"> </w:t>
      </w:r>
      <w:r w:rsidR="00BF3484">
        <w:t>either</w:t>
      </w:r>
      <w:r w:rsidR="00DB196C">
        <w:t xml:space="preserve"> </w:t>
      </w:r>
      <w:r w:rsidR="00696AC9">
        <w:t>ongoing processes of</w:t>
      </w:r>
      <w:r w:rsidR="00BF3484">
        <w:t xml:space="preserve"> local adaptation or a wide phenot</w:t>
      </w:r>
      <w:r w:rsidR="00DB196C">
        <w:t>ypic plasticity</w:t>
      </w:r>
      <w:ins w:id="157" w:author="EDUARDO FERNANDEZ PASCUAL" w:date="2024-03-05T10:31:00Z">
        <w:r w:rsidR="002D2C22">
          <w:t>,</w:t>
        </w:r>
      </w:ins>
      <w:r w:rsidR="00DB196C">
        <w:t xml:space="preserve"> </w:t>
      </w:r>
      <w:r w:rsidR="00A67D7B">
        <w:t xml:space="preserve">and </w:t>
      </w:r>
      <w:commentRangeStart w:id="158"/>
      <w:del w:id="159" w:author="EDUARDO FERNANDEZ PASCUAL" w:date="2024-03-05T10:31:00Z">
        <w:r w:rsidR="0054059F" w:rsidDel="002D2C22">
          <w:delText xml:space="preserve">a </w:delText>
        </w:r>
      </w:del>
      <w:ins w:id="160" w:author="EDUARDO FERNANDEZ PASCUAL" w:date="2024-03-05T10:31:00Z">
        <w:r w:rsidR="002D2C22">
          <w:t>highlight the adaptation</w:t>
        </w:r>
        <w:r w:rsidR="002D2C22">
          <w:t xml:space="preserve"> </w:t>
        </w:r>
      </w:ins>
      <w:r w:rsidR="0054059F">
        <w:t xml:space="preserve">potential </w:t>
      </w:r>
      <w:del w:id="161" w:author="EDUARDO FERNANDEZ PASCUAL" w:date="2024-03-05T10:31:00Z">
        <w:r w:rsidR="0054059F" w:rsidDel="002D2C22">
          <w:delText xml:space="preserve">capacity </w:delText>
        </w:r>
        <w:r w:rsidR="001662B9" w:rsidDel="002D2C22">
          <w:delText>for</w:delText>
        </w:r>
        <w:r w:rsidR="0054059F" w:rsidDel="002D2C22">
          <w:delText xml:space="preserve"> adaptation</w:delText>
        </w:r>
      </w:del>
      <w:ins w:id="162" w:author="EDUARDO FERNANDEZ PASCUAL" w:date="2024-03-05T10:31:00Z">
        <w:r w:rsidR="002D2C22">
          <w:t>of seed germination</w:t>
        </w:r>
      </w:ins>
      <w:r w:rsidR="0054059F">
        <w:t xml:space="preserve"> to </w:t>
      </w:r>
      <w:r w:rsidR="00534FDC">
        <w:t>both</w:t>
      </w:r>
      <w:r w:rsidR="00273F18">
        <w:t xml:space="preserve"> </w:t>
      </w:r>
      <w:r w:rsidR="0054059F">
        <w:t>current and future climate scenarios</w:t>
      </w:r>
      <w:commentRangeEnd w:id="158"/>
      <w:r w:rsidR="00EF72A7">
        <w:rPr>
          <w:rStyle w:val="Refdecomentario"/>
        </w:rPr>
        <w:commentReference w:id="158"/>
      </w:r>
      <w:r w:rsidR="0054059F">
        <w:t>.</w:t>
      </w:r>
      <w:del w:id="163" w:author="EDUARDO FERNANDEZ PASCUAL" w:date="2024-03-05T10:31:00Z">
        <w:r w:rsidR="0054059F" w:rsidDel="002D2C22">
          <w:delText xml:space="preserve"> </w:delText>
        </w:r>
        <w:r w:rsidR="00A308AA" w:rsidDel="002D2C22">
          <w:delText xml:space="preserve">Our study </w:delText>
        </w:r>
        <w:r w:rsidR="008C4724" w:rsidDel="002D2C22">
          <w:delText>further</w:delText>
        </w:r>
        <w:r w:rsidR="00A308AA" w:rsidDel="002D2C22">
          <w:delText xml:space="preserve"> highlights the notable ecological implications of rainfall </w:delText>
        </w:r>
        <w:r w:rsidR="00B24845" w:rsidDel="002D2C22">
          <w:delText>t</w:delText>
        </w:r>
        <w:r w:rsidR="00A308AA" w:rsidDel="002D2C22">
          <w:delText>iming</w:delText>
        </w:r>
        <w:r w:rsidR="00B80F1C" w:rsidDel="002D2C22">
          <w:delText xml:space="preserve"> for regeneration</w:delText>
        </w:r>
        <w:r w:rsidR="00A308AA" w:rsidDel="002D2C22">
          <w:delText xml:space="preserve"> in </w:delText>
        </w:r>
      </w:del>
      <w:del w:id="164" w:author="EDUARDO FERNANDEZ PASCUAL" w:date="2024-03-05T10:24:00Z">
        <w:r w:rsidR="00A308AA" w:rsidDel="00CD6730">
          <w:delText xml:space="preserve">alpine </w:delText>
        </w:r>
      </w:del>
      <w:del w:id="165" w:author="EDUARDO FERNANDEZ PASCUAL" w:date="2024-03-05T10:31:00Z">
        <w:r w:rsidR="00A308AA" w:rsidDel="002D2C22">
          <w:delText>water-limited</w:delText>
        </w:r>
        <w:r w:rsidR="00B24845" w:rsidDel="002D2C22">
          <w:delText xml:space="preserve"> </w:delText>
        </w:r>
        <w:r w:rsidR="00442E56" w:rsidDel="002D2C22">
          <w:delText>environments</w:delText>
        </w:r>
        <w:r w:rsidR="00EF72A7" w:rsidDel="002D2C22">
          <w:delText>.</w:delText>
        </w:r>
      </w:del>
    </w:p>
    <w:p w14:paraId="3BC37B98" w14:textId="7646E1A2" w:rsidR="00D02CEC" w:rsidRPr="003407A9" w:rsidRDefault="00D02CEC" w:rsidP="002D07AE">
      <w:pPr>
        <w:spacing w:line="360" w:lineRule="auto"/>
        <w:jc w:val="both"/>
        <w:rPr>
          <w:b/>
          <w:bCs/>
        </w:rPr>
      </w:pPr>
      <w:r w:rsidRPr="003407A9">
        <w:rPr>
          <w:b/>
          <w:bCs/>
        </w:rPr>
        <w:t>Key words</w:t>
      </w:r>
    </w:p>
    <w:p w14:paraId="46735FD8" w14:textId="5ED8A7EB" w:rsidR="00D02CEC" w:rsidRPr="003407A9" w:rsidRDefault="00D02CEC" w:rsidP="002D07AE">
      <w:pPr>
        <w:spacing w:line="360" w:lineRule="auto"/>
        <w:jc w:val="both"/>
      </w:pPr>
      <w:del w:id="166" w:author="EDUARDO FERNANDEZ PASCUAL" w:date="2024-03-05T10:25:00Z">
        <w:r w:rsidRPr="003407A9" w:rsidDel="00223EE9">
          <w:lastRenderedPageBreak/>
          <w:delText xml:space="preserve">Alpine; Mediterranean; </w:delText>
        </w:r>
      </w:del>
      <w:r w:rsidRPr="003407A9">
        <w:t>Microclimat</w:t>
      </w:r>
      <w:r w:rsidR="000A4FF9">
        <w:t>e</w:t>
      </w:r>
      <w:r w:rsidR="00C764B5">
        <w:t>; Microscale</w:t>
      </w:r>
      <w:r w:rsidR="000A4FF9">
        <w:t>;</w:t>
      </w:r>
      <w:r w:rsidRPr="003407A9">
        <w:t xml:space="preserve"> Intraspecific </w:t>
      </w:r>
      <w:del w:id="167" w:author="EDUARDO FERNANDEZ PASCUAL" w:date="2024-03-05T09:20:00Z">
        <w:r w:rsidRPr="003407A9" w:rsidDel="00291E15">
          <w:delText>variation</w:delText>
        </w:r>
      </w:del>
      <w:ins w:id="168" w:author="EDUARDO FERNANDEZ PASCUAL" w:date="2024-03-05T09:20:00Z">
        <w:r w:rsidR="00291E15">
          <w:t>variability</w:t>
        </w:r>
      </w:ins>
      <w:r w:rsidRPr="003407A9">
        <w:t>;</w:t>
      </w:r>
      <w:r w:rsidR="00F274CB" w:rsidRPr="003407A9">
        <w:t xml:space="preserve"> Seed germination</w:t>
      </w:r>
      <w:r w:rsidR="00D47B71">
        <w:t>; Plant regeneration</w:t>
      </w:r>
      <w:ins w:id="169" w:author="EDUARDO FERNANDEZ PASCUAL" w:date="2024-03-05T10:24:00Z">
        <w:r w:rsidR="00641E4C">
          <w:t xml:space="preserve">, </w:t>
        </w:r>
      </w:ins>
      <w:ins w:id="170" w:author="EDUARDO FERNANDEZ PASCUAL" w:date="2024-03-05T10:25:00Z">
        <w:r w:rsidR="00641E4C">
          <w:t xml:space="preserve">germination </w:t>
        </w:r>
      </w:ins>
      <w:ins w:id="171" w:author="EDUARDO FERNANDEZ PASCUAL" w:date="2024-03-05T10:24:00Z">
        <w:r w:rsidR="00641E4C">
          <w:t xml:space="preserve">base water potential, </w:t>
        </w:r>
      </w:ins>
      <w:ins w:id="172" w:author="EDUARDO FERNANDEZ PASCUAL" w:date="2024-03-05T10:25:00Z">
        <w:r w:rsidR="00641E4C">
          <w:t xml:space="preserve">germination thresholds, </w:t>
        </w:r>
        <w:r w:rsidR="00223EE9">
          <w:t xml:space="preserve">hydro time models, </w:t>
        </w:r>
      </w:ins>
      <w:ins w:id="173" w:author="EDUARDO FERNANDEZ PASCUAL" w:date="2024-03-05T10:24:00Z">
        <w:r w:rsidR="00641E4C">
          <w:t>PEG</w:t>
        </w:r>
      </w:ins>
      <w:ins w:id="174" w:author="EDUARDO FERNANDEZ PASCUAL" w:date="2024-03-05T10:25:00Z">
        <w:r w:rsidR="00641E4C">
          <w:t>, drought-limited ecosystems, water-limited ecosystems, water stress</w:t>
        </w:r>
      </w:ins>
      <w:r w:rsidR="00C764B5">
        <w:t>.</w:t>
      </w:r>
    </w:p>
    <w:p w14:paraId="19D6249F" w14:textId="283FC1BA" w:rsidR="00F24945" w:rsidRPr="00CD6741" w:rsidRDefault="00C26A02">
      <w:r w:rsidRPr="003407A9">
        <w:t>Optional translated abstract (Spanish)</w:t>
      </w:r>
      <w:ins w:id="175" w:author="Diana María Cruz Tejada" w:date="2024-02-01T15:41:00Z">
        <w:r w:rsidR="00C05169">
          <w:t xml:space="preserve"> </w:t>
        </w:r>
      </w:ins>
      <w:r w:rsidR="00F24945" w:rsidRPr="00705EDD">
        <w:rPr>
          <w:lang w:val="en-US"/>
        </w:rPr>
        <w:br w:type="page"/>
      </w:r>
    </w:p>
    <w:p w14:paraId="6C38626B" w14:textId="5C148243" w:rsidR="00471177" w:rsidRPr="003407A9" w:rsidRDefault="0069060F" w:rsidP="002D07AE">
      <w:pPr>
        <w:pStyle w:val="Ttulo2"/>
        <w:spacing w:line="360" w:lineRule="auto"/>
        <w:jc w:val="both"/>
      </w:pPr>
      <w:r w:rsidRPr="003407A9">
        <w:lastRenderedPageBreak/>
        <w:t>1. Introduction</w:t>
      </w:r>
    </w:p>
    <w:p w14:paraId="7BAC898C" w14:textId="032BDF1B" w:rsidR="00871690" w:rsidRPr="003407A9" w:rsidRDefault="004B5AE3" w:rsidP="00B73FDA">
      <w:pPr>
        <w:autoSpaceDE w:val="0"/>
        <w:autoSpaceDN w:val="0"/>
        <w:adjustRightInd w:val="0"/>
        <w:spacing w:after="0" w:line="360" w:lineRule="auto"/>
        <w:ind w:firstLine="709"/>
        <w:jc w:val="both"/>
      </w:pPr>
      <w:r w:rsidRPr="003407A9">
        <w:t xml:space="preserve">Intraspecific </w:t>
      </w:r>
      <w:del w:id="176" w:author="EDUARDO FERNANDEZ PASCUAL" w:date="2024-03-05T09:21:00Z">
        <w:r w:rsidRPr="003407A9" w:rsidDel="00291E15">
          <w:delText>variability</w:delText>
        </w:r>
      </w:del>
      <w:ins w:id="177" w:author="EDUARDO FERNANDEZ PASCUAL" w:date="2024-03-05T09:21:00Z">
        <w:r w:rsidR="00291E15">
          <w:t>variation</w:t>
        </w:r>
      </w:ins>
      <w:r w:rsidR="00C83B98" w:rsidRPr="003407A9">
        <w:t xml:space="preserve"> </w:t>
      </w:r>
      <w:r w:rsidR="00224D06">
        <w:t>is</w:t>
      </w:r>
      <w:r w:rsidR="00002A8C" w:rsidRPr="003407A9">
        <w:t xml:space="preserve"> defined as the </w:t>
      </w:r>
      <w:r w:rsidR="006B5E66" w:rsidRPr="003407A9">
        <w:t xml:space="preserve">genotypic </w:t>
      </w:r>
      <w:r w:rsidR="006B5E66">
        <w:t>or</w:t>
      </w:r>
      <w:r w:rsidR="006B5E66" w:rsidRPr="003407A9">
        <w:t xml:space="preserve"> phenotypic </w:t>
      </w:r>
      <w:r w:rsidR="00002A8C" w:rsidRPr="003407A9">
        <w:t xml:space="preserve">differences </w:t>
      </w:r>
      <w:r w:rsidR="009B3A1B" w:rsidRPr="003407A9">
        <w:t xml:space="preserve">exhibited </w:t>
      </w:r>
      <w:r w:rsidR="006B5E66">
        <w:t>among</w:t>
      </w:r>
      <w:r w:rsidR="006B5E66" w:rsidRPr="003407A9">
        <w:t xml:space="preserve"> </w:t>
      </w:r>
      <w:r w:rsidR="00F77F4A" w:rsidRPr="003407A9">
        <w:t xml:space="preserve">individuals and populations </w:t>
      </w:r>
      <w:r w:rsidR="00CB3A78">
        <w:t>of</w:t>
      </w:r>
      <w:r w:rsidR="00CB3A78" w:rsidRPr="003407A9">
        <w:t xml:space="preserve"> </w:t>
      </w:r>
      <w:r w:rsidR="00F77F4A" w:rsidRPr="003407A9">
        <w:t>the same species</w:t>
      </w:r>
      <w:r w:rsidR="006A043B">
        <w:t xml:space="preserve"> </w:t>
      </w:r>
      <w:r w:rsidR="006A043B">
        <w:fldChar w:fldCharType="begin" w:fldLock="1"/>
      </w:r>
      <w:r w:rsidR="00231E9A">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mendeley":{"formattedCitation":"(Albert et al. 2010)","plainTextFormattedCitation":"(Albert et al. 2010)","previouslyFormattedCitation":"(Albert et al. 2010)"},"properties":{"noteIndex":0},"schema":"https://github.com/citation-style-language/schema/raw/master/csl-citation.json"}</w:instrText>
      </w:r>
      <w:r w:rsidR="006A043B">
        <w:fldChar w:fldCharType="separate"/>
      </w:r>
      <w:r w:rsidR="006A043B" w:rsidRPr="006A043B">
        <w:rPr>
          <w:noProof/>
        </w:rPr>
        <w:t>(Albert et al. 2010)</w:t>
      </w:r>
      <w:r w:rsidR="006A043B">
        <w:fldChar w:fldCharType="end"/>
      </w:r>
      <w:r w:rsidR="00F77F4A" w:rsidRPr="003407A9">
        <w:t xml:space="preserve">. This </w:t>
      </w:r>
      <w:r w:rsidR="00795665">
        <w:t>variation</w:t>
      </w:r>
      <w:r w:rsidR="00795665" w:rsidRPr="003407A9">
        <w:t xml:space="preserve"> </w:t>
      </w:r>
      <w:r w:rsidR="00C83B98" w:rsidRPr="003407A9">
        <w:t xml:space="preserve">plays a key role in </w:t>
      </w:r>
      <w:r w:rsidR="00D6229F" w:rsidRPr="003407A9">
        <w:t xml:space="preserve">a wide </w:t>
      </w:r>
      <w:r w:rsidR="00EF64D4" w:rsidRPr="003407A9">
        <w:t>range</w:t>
      </w:r>
      <w:r w:rsidR="00D6229F" w:rsidRPr="003407A9">
        <w:t xml:space="preserve"> of biological processes</w:t>
      </w:r>
      <w:r w:rsidRPr="003407A9">
        <w:t>,</w:t>
      </w:r>
      <w:r w:rsidR="00D6229F" w:rsidRPr="003407A9">
        <w:t xml:space="preserve"> from individual fitness to </w:t>
      </w:r>
      <w:r w:rsidR="00EF64D4" w:rsidRPr="003407A9">
        <w:t>population</w:t>
      </w:r>
      <w:r w:rsidR="00D6229F" w:rsidRPr="003407A9">
        <w:t xml:space="preserve"> dynamics, species interactions</w:t>
      </w:r>
      <w:r w:rsidR="00B034C6" w:rsidRPr="003407A9">
        <w:t>, community assembly and ecosystem properties (</w:t>
      </w:r>
      <w:r w:rsidR="00151A1C" w:rsidRPr="003407A9">
        <w:fldChar w:fldCharType="begin" w:fldLock="1"/>
      </w:r>
      <w:r w:rsidR="00596825"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3407A9">
        <w:fldChar w:fldCharType="separate"/>
      </w:r>
      <w:r w:rsidR="00151A1C" w:rsidRPr="003407A9">
        <w:rPr>
          <w:noProof/>
        </w:rPr>
        <w:t>Westerband et al. 2021)</w:t>
      </w:r>
      <w:r w:rsidR="00151A1C" w:rsidRPr="003407A9">
        <w:fldChar w:fldCharType="end"/>
      </w:r>
      <w:r w:rsidR="00FF0852" w:rsidRPr="003407A9">
        <w:t xml:space="preserve">. </w:t>
      </w:r>
      <w:r w:rsidR="00300DFE" w:rsidRPr="003407A9">
        <w:t>Intraspecific</w:t>
      </w:r>
      <w:r w:rsidR="003C7E9D" w:rsidRPr="003407A9">
        <w:t xml:space="preserve"> </w:t>
      </w:r>
      <w:del w:id="178" w:author="EDUARDO FERNANDEZ PASCUAL" w:date="2024-03-05T09:21:00Z">
        <w:r w:rsidR="00D02CEC" w:rsidRPr="003407A9" w:rsidDel="00291E15">
          <w:delText>variability</w:delText>
        </w:r>
      </w:del>
      <w:ins w:id="179" w:author="EDUARDO FERNANDEZ PASCUAL" w:date="2024-03-05T09:21:00Z">
        <w:r w:rsidR="00291E15">
          <w:t>variation</w:t>
        </w:r>
      </w:ins>
      <w:r w:rsidR="00D02CEC" w:rsidRPr="003407A9">
        <w:t xml:space="preserve"> </w:t>
      </w:r>
      <w:r w:rsidR="006A01F4" w:rsidRPr="003407A9">
        <w:t xml:space="preserve">has been </w:t>
      </w:r>
      <w:r w:rsidR="006071AA" w:rsidRPr="003407A9">
        <w:t xml:space="preserve">hypothesized to be </w:t>
      </w:r>
      <w:r w:rsidRPr="003407A9">
        <w:t>a response to heterogeneous environments (</w:t>
      </w:r>
      <w:r w:rsidR="00596825" w:rsidRPr="003407A9">
        <w:fldChar w:fldCharType="begin" w:fldLock="1"/>
      </w:r>
      <w:r w:rsidR="00596825" w:rsidRPr="003407A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3407A9">
        <w:fldChar w:fldCharType="separate"/>
      </w:r>
      <w:r w:rsidR="00596825" w:rsidRPr="003407A9">
        <w:rPr>
          <w:noProof/>
        </w:rPr>
        <w:t>Van Kleunen &amp; Fischer 2005)</w:t>
      </w:r>
      <w:r w:rsidR="00596825" w:rsidRPr="003407A9">
        <w:fldChar w:fldCharType="end"/>
      </w:r>
      <w:r w:rsidR="0055693E" w:rsidRPr="003407A9">
        <w:t xml:space="preserve"> </w:t>
      </w:r>
      <w:r w:rsidR="008E320C" w:rsidRPr="003407A9">
        <w:t>an</w:t>
      </w:r>
      <w:r w:rsidR="005F7540" w:rsidRPr="003407A9">
        <w:t>d an</w:t>
      </w:r>
      <w:r w:rsidR="008E320C" w:rsidRPr="003407A9">
        <w:t xml:space="preserve"> </w:t>
      </w:r>
      <w:r w:rsidR="00A750B6">
        <w:t>essential</w:t>
      </w:r>
      <w:r w:rsidR="00A750B6" w:rsidRPr="003407A9">
        <w:t xml:space="preserve"> </w:t>
      </w:r>
      <w:r w:rsidR="00871690" w:rsidRPr="003407A9">
        <w:t>condition</w:t>
      </w:r>
      <w:r w:rsidR="004E333A" w:rsidRPr="003407A9">
        <w:t xml:space="preserve"> for</w:t>
      </w:r>
      <w:r w:rsidR="00D260BA" w:rsidRPr="003407A9">
        <w:t xml:space="preserve"> p</w:t>
      </w:r>
      <w:r w:rsidR="004325A8" w:rsidRPr="003407A9">
        <w:t xml:space="preserve">lants to adjust to novel </w:t>
      </w:r>
      <w:r w:rsidR="00274EB9" w:rsidRPr="003407A9">
        <w:t xml:space="preserve">environmental </w:t>
      </w:r>
      <w:r w:rsidR="00100ECB" w:rsidRPr="003407A9">
        <w:t>conditions</w:t>
      </w:r>
      <w:r w:rsidR="005E4594" w:rsidRPr="003407A9">
        <w:t xml:space="preserve"> (</w:t>
      </w:r>
      <w:r w:rsidR="00596825" w:rsidRPr="003407A9">
        <w:fldChar w:fldCharType="begin" w:fldLock="1"/>
      </w:r>
      <w:r w:rsidR="00596825" w:rsidRPr="003407A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3407A9">
        <w:fldChar w:fldCharType="separate"/>
      </w:r>
      <w:r w:rsidR="00596825" w:rsidRPr="003407A9">
        <w:rPr>
          <w:noProof/>
        </w:rPr>
        <w:t>Jump et al. 2009)</w:t>
      </w:r>
      <w:r w:rsidR="00596825" w:rsidRPr="003407A9">
        <w:fldChar w:fldCharType="end"/>
      </w:r>
      <w:r w:rsidR="00274EB9" w:rsidRPr="003407A9">
        <w:t xml:space="preserve">. </w:t>
      </w:r>
      <w:commentRangeStart w:id="180"/>
      <w:del w:id="181" w:author="EDUARDO FERNANDEZ PASCUAL" w:date="2024-03-05T10:34:00Z">
        <w:r w:rsidR="00AE1060" w:rsidRPr="009E0D3A" w:rsidDel="00BA46D4">
          <w:rPr>
            <w:strike/>
            <w:highlight w:val="yellow"/>
            <w:rPrChange w:id="182" w:author="EDUARDO FERNANDEZ PASCUAL" w:date="2024-03-05T12:54:00Z">
              <w:rPr/>
            </w:rPrChange>
          </w:rPr>
          <w:delText xml:space="preserve">The </w:delText>
        </w:r>
      </w:del>
      <w:ins w:id="183" w:author="EDUARDO FERNANDEZ PASCUAL" w:date="2024-03-05T10:34:00Z">
        <w:r w:rsidR="00BA46D4" w:rsidRPr="009E0D3A">
          <w:rPr>
            <w:strike/>
            <w:highlight w:val="yellow"/>
            <w:rPrChange w:id="184" w:author="EDUARDO FERNANDEZ PASCUAL" w:date="2024-03-05T12:54:00Z">
              <w:rPr/>
            </w:rPrChange>
          </w:rPr>
          <w:t>Such</w:t>
        </w:r>
        <w:r w:rsidR="00BA46D4" w:rsidRPr="009E0D3A">
          <w:rPr>
            <w:strike/>
            <w:highlight w:val="yellow"/>
            <w:rPrChange w:id="185" w:author="EDUARDO FERNANDEZ PASCUAL" w:date="2024-03-05T12:54:00Z">
              <w:rPr/>
            </w:rPrChange>
          </w:rPr>
          <w:t xml:space="preserve"> </w:t>
        </w:r>
      </w:ins>
      <w:r w:rsidR="00AE1060" w:rsidRPr="009E0D3A">
        <w:rPr>
          <w:strike/>
          <w:highlight w:val="yellow"/>
          <w:rPrChange w:id="186" w:author="EDUARDO FERNANDEZ PASCUAL" w:date="2024-03-05T12:54:00Z">
            <w:rPr/>
          </w:rPrChange>
        </w:rPr>
        <w:t xml:space="preserve">adjustment </w:t>
      </w:r>
      <w:r w:rsidR="00DB472C" w:rsidRPr="009E0D3A">
        <w:rPr>
          <w:strike/>
          <w:highlight w:val="yellow"/>
          <w:rPrChange w:id="187" w:author="EDUARDO FERNANDEZ PASCUAL" w:date="2024-03-05T12:54:00Z">
            <w:rPr/>
          </w:rPrChange>
        </w:rPr>
        <w:t>comes</w:t>
      </w:r>
      <w:r w:rsidR="00AE1060" w:rsidRPr="009E0D3A">
        <w:rPr>
          <w:strike/>
          <w:highlight w:val="yellow"/>
          <w:rPrChange w:id="188" w:author="EDUARDO FERNANDEZ PASCUAL" w:date="2024-03-05T12:54:00Z">
            <w:rPr/>
          </w:rPrChange>
        </w:rPr>
        <w:t xml:space="preserve"> from</w:t>
      </w:r>
      <w:r w:rsidR="00340C50" w:rsidRPr="009E0D3A">
        <w:rPr>
          <w:strike/>
          <w:highlight w:val="yellow"/>
          <w:rPrChange w:id="189" w:author="EDUARDO FERNANDEZ PASCUAL" w:date="2024-03-05T12:54:00Z">
            <w:rPr/>
          </w:rPrChange>
        </w:rPr>
        <w:t xml:space="preserve"> two</w:t>
      </w:r>
      <w:r w:rsidR="003000FD" w:rsidRPr="009E0D3A">
        <w:rPr>
          <w:strike/>
          <w:highlight w:val="yellow"/>
          <w:rPrChange w:id="190" w:author="EDUARDO FERNANDEZ PASCUAL" w:date="2024-03-05T12:54:00Z">
            <w:rPr/>
          </w:rPrChange>
        </w:rPr>
        <w:t xml:space="preserve"> </w:t>
      </w:r>
      <w:r w:rsidR="00B01D06" w:rsidRPr="009E0D3A">
        <w:rPr>
          <w:strike/>
          <w:highlight w:val="yellow"/>
          <w:rPrChange w:id="191" w:author="EDUARDO FERNANDEZ PASCUAL" w:date="2024-03-05T12:54:00Z">
            <w:rPr/>
          </w:rPrChange>
        </w:rPr>
        <w:t>non-exclusive</w:t>
      </w:r>
      <w:r w:rsidR="009D69F2" w:rsidRPr="009E0D3A">
        <w:rPr>
          <w:strike/>
          <w:highlight w:val="yellow"/>
          <w:rPrChange w:id="192" w:author="EDUARDO FERNANDEZ PASCUAL" w:date="2024-03-05T12:54:00Z">
            <w:rPr/>
          </w:rPrChange>
        </w:rPr>
        <w:t xml:space="preserve"> </w:t>
      </w:r>
      <w:r w:rsidR="003000FD" w:rsidRPr="009E0D3A">
        <w:rPr>
          <w:strike/>
          <w:highlight w:val="yellow"/>
          <w:rPrChange w:id="193" w:author="EDUARDO FERNANDEZ PASCUAL" w:date="2024-03-05T12:54:00Z">
            <w:rPr/>
          </w:rPrChange>
        </w:rPr>
        <w:t>mechanisms</w:t>
      </w:r>
      <w:r w:rsidR="00DB472C" w:rsidRPr="009E0D3A">
        <w:rPr>
          <w:strike/>
          <w:highlight w:val="yellow"/>
          <w:rPrChange w:id="194" w:author="EDUARDO FERNANDEZ PASCUAL" w:date="2024-03-05T12:54:00Z">
            <w:rPr/>
          </w:rPrChange>
        </w:rPr>
        <w:t xml:space="preserve">: </w:t>
      </w:r>
      <w:r w:rsidR="0038203D" w:rsidRPr="009E0D3A">
        <w:rPr>
          <w:strike/>
          <w:highlight w:val="yellow"/>
          <w:rPrChange w:id="195" w:author="EDUARDO FERNANDEZ PASCUAL" w:date="2024-03-05T12:54:00Z">
            <w:rPr/>
          </w:rPrChange>
        </w:rPr>
        <w:t>(</w:t>
      </w:r>
      <w:r w:rsidR="00DB472C" w:rsidRPr="009E0D3A">
        <w:rPr>
          <w:strike/>
          <w:highlight w:val="yellow"/>
          <w:rPrChange w:id="196" w:author="EDUARDO FERNANDEZ PASCUAL" w:date="2024-03-05T12:54:00Z">
            <w:rPr/>
          </w:rPrChange>
        </w:rPr>
        <w:t>1</w:t>
      </w:r>
      <w:r w:rsidR="0038203D" w:rsidRPr="009E0D3A">
        <w:rPr>
          <w:strike/>
          <w:highlight w:val="yellow"/>
          <w:rPrChange w:id="197" w:author="EDUARDO FERNANDEZ PASCUAL" w:date="2024-03-05T12:54:00Z">
            <w:rPr/>
          </w:rPrChange>
        </w:rPr>
        <w:t>)</w:t>
      </w:r>
      <w:r w:rsidR="00E24B3A" w:rsidRPr="009E0D3A">
        <w:rPr>
          <w:strike/>
          <w:highlight w:val="yellow"/>
          <w:rPrChange w:id="198" w:author="EDUARDO FERNANDEZ PASCUAL" w:date="2024-03-05T12:54:00Z">
            <w:rPr/>
          </w:rPrChange>
        </w:rPr>
        <w:t xml:space="preserve"> adaptive evolution</w:t>
      </w:r>
      <w:r w:rsidR="0038203D" w:rsidRPr="009E0D3A">
        <w:rPr>
          <w:strike/>
          <w:highlight w:val="yellow"/>
          <w:rPrChange w:id="199" w:author="EDUARDO FERNANDEZ PASCUAL" w:date="2024-03-05T12:54:00Z">
            <w:rPr/>
          </w:rPrChange>
        </w:rPr>
        <w:t xml:space="preserve"> </w:t>
      </w:r>
      <w:r w:rsidR="00BD30A7" w:rsidRPr="009E0D3A">
        <w:rPr>
          <w:strike/>
          <w:highlight w:val="yellow"/>
          <w:rPrChange w:id="200" w:author="EDUARDO FERNANDEZ PASCUAL" w:date="2024-03-05T12:54:00Z">
            <w:rPr/>
          </w:rPrChange>
        </w:rPr>
        <w:t xml:space="preserve">(i.e. </w:t>
      </w:r>
      <w:r w:rsidR="00793460" w:rsidRPr="009E0D3A">
        <w:rPr>
          <w:strike/>
          <w:highlight w:val="yellow"/>
          <w:rPrChange w:id="201" w:author="EDUARDO FERNANDEZ PASCUAL" w:date="2024-03-05T12:54:00Z">
            <w:rPr/>
          </w:rPrChange>
        </w:rPr>
        <w:t>local adaptation</w:t>
      </w:r>
      <w:r w:rsidR="00BD30A7" w:rsidRPr="009E0D3A">
        <w:rPr>
          <w:strike/>
          <w:highlight w:val="yellow"/>
          <w:rPrChange w:id="202" w:author="EDUARDO FERNANDEZ PASCUAL" w:date="2024-03-05T12:54:00Z">
            <w:rPr/>
          </w:rPrChange>
        </w:rPr>
        <w:t>)</w:t>
      </w:r>
      <w:r w:rsidR="00793460" w:rsidRPr="009E0D3A">
        <w:rPr>
          <w:strike/>
          <w:highlight w:val="yellow"/>
          <w:rPrChange w:id="203" w:author="EDUARDO FERNANDEZ PASCUAL" w:date="2024-03-05T12:54:00Z">
            <w:rPr/>
          </w:rPrChange>
        </w:rPr>
        <w:t xml:space="preserve"> </w:t>
      </w:r>
      <w:r w:rsidR="00B01D06" w:rsidRPr="009E0D3A">
        <w:rPr>
          <w:strike/>
          <w:highlight w:val="yellow"/>
          <w:rPrChange w:id="204" w:author="EDUARDO FERNANDEZ PASCUAL" w:date="2024-03-05T12:54:00Z">
            <w:rPr/>
          </w:rPrChange>
        </w:rPr>
        <w:t xml:space="preserve">and </w:t>
      </w:r>
      <w:r w:rsidR="0097414F" w:rsidRPr="009E0D3A">
        <w:rPr>
          <w:strike/>
          <w:highlight w:val="yellow"/>
          <w:rPrChange w:id="205" w:author="EDUARDO FERNANDEZ PASCUAL" w:date="2024-03-05T12:54:00Z">
            <w:rPr/>
          </w:rPrChange>
        </w:rPr>
        <w:t>(</w:t>
      </w:r>
      <w:r w:rsidR="00DB472C" w:rsidRPr="009E0D3A">
        <w:rPr>
          <w:strike/>
          <w:highlight w:val="yellow"/>
          <w:rPrChange w:id="206" w:author="EDUARDO FERNANDEZ PASCUAL" w:date="2024-03-05T12:54:00Z">
            <w:rPr/>
          </w:rPrChange>
        </w:rPr>
        <w:t>2</w:t>
      </w:r>
      <w:r w:rsidR="0097414F" w:rsidRPr="009E0D3A">
        <w:rPr>
          <w:strike/>
          <w:highlight w:val="yellow"/>
          <w:rPrChange w:id="207" w:author="EDUARDO FERNANDEZ PASCUAL" w:date="2024-03-05T12:54:00Z">
            <w:rPr/>
          </w:rPrChange>
        </w:rPr>
        <w:t xml:space="preserve">) </w:t>
      </w:r>
      <w:r w:rsidR="00793460" w:rsidRPr="009E0D3A">
        <w:rPr>
          <w:strike/>
          <w:highlight w:val="yellow"/>
          <w:rPrChange w:id="208" w:author="EDUARDO FERNANDEZ PASCUAL" w:date="2024-03-05T12:54:00Z">
            <w:rPr/>
          </w:rPrChange>
        </w:rPr>
        <w:t>phenotypic plasticity</w:t>
      </w:r>
      <w:r w:rsidR="00E32D77" w:rsidRPr="009E0D3A">
        <w:rPr>
          <w:strike/>
          <w:highlight w:val="yellow"/>
          <w:rPrChange w:id="209" w:author="EDUARDO FERNANDEZ PASCUAL" w:date="2024-03-05T12:54:00Z">
            <w:rPr/>
          </w:rPrChange>
        </w:rPr>
        <w:t xml:space="preserve"> (</w:t>
      </w:r>
      <w:r w:rsidR="00BD30A7" w:rsidRPr="009E0D3A">
        <w:rPr>
          <w:strike/>
          <w:highlight w:val="yellow"/>
          <w:rPrChange w:id="210" w:author="EDUARDO FERNANDEZ PASCUAL" w:date="2024-03-05T12:54:00Z">
            <w:rPr/>
          </w:rPrChange>
        </w:rPr>
        <w:t>i</w:t>
      </w:r>
      <w:r w:rsidR="00E32D77" w:rsidRPr="009E0D3A">
        <w:rPr>
          <w:strike/>
          <w:highlight w:val="yellow"/>
          <w:rPrChange w:id="211" w:author="EDUARDO FERNANDEZ PASCUAL" w:date="2024-03-05T12:54:00Z">
            <w:rPr/>
          </w:rPrChange>
        </w:rPr>
        <w:t>.</w:t>
      </w:r>
      <w:r w:rsidR="00BD30A7" w:rsidRPr="009E0D3A">
        <w:rPr>
          <w:strike/>
          <w:highlight w:val="yellow"/>
          <w:rPrChange w:id="212" w:author="EDUARDO FERNANDEZ PASCUAL" w:date="2024-03-05T12:54:00Z">
            <w:rPr/>
          </w:rPrChange>
        </w:rPr>
        <w:t>e</w:t>
      </w:r>
      <w:r w:rsidR="00E32D77" w:rsidRPr="009E0D3A">
        <w:rPr>
          <w:strike/>
          <w:highlight w:val="yellow"/>
          <w:rPrChange w:id="213" w:author="EDUARDO FERNANDEZ PASCUAL" w:date="2024-03-05T12:54:00Z">
            <w:rPr/>
          </w:rPrChange>
        </w:rPr>
        <w:t>. acclimatisation)</w:t>
      </w:r>
      <w:r w:rsidR="00793460" w:rsidRPr="009E0D3A">
        <w:rPr>
          <w:strike/>
          <w:highlight w:val="yellow"/>
          <w:rPrChange w:id="214" w:author="EDUARDO FERNANDEZ PASCUAL" w:date="2024-03-05T12:54:00Z">
            <w:rPr/>
          </w:rPrChange>
        </w:rPr>
        <w:t xml:space="preserve"> </w:t>
      </w:r>
      <w:r w:rsidR="009C26E6" w:rsidRPr="009E0D3A">
        <w:rPr>
          <w:strike/>
          <w:highlight w:val="yellow"/>
          <w:rPrChange w:id="215" w:author="EDUARDO FERNANDEZ PASCUAL" w:date="2024-03-05T12:54:00Z">
            <w:rPr/>
          </w:rPrChange>
        </w:rPr>
        <w:fldChar w:fldCharType="begin" w:fldLock="1"/>
      </w:r>
      <w:r w:rsidR="006A043B" w:rsidRPr="009E0D3A">
        <w:rPr>
          <w:strike/>
          <w:highlight w:val="yellow"/>
          <w:rPrChange w:id="216" w:author="EDUARDO FERNANDEZ PASCUAL" w:date="2024-03-05T12:54:00Z">
            <w:rPr/>
          </w:rPrChange>
        </w:rPr>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6A043B" w:rsidRPr="009E0D3A">
        <w:rPr>
          <w:strike/>
          <w:highlight w:val="yellow"/>
          <w:lang w:val="es-ES"/>
          <w:rPrChange w:id="217" w:author="EDUARDO FERNANDEZ PASCUAL" w:date="2024-03-05T12:54:00Z">
            <w:rPr>
              <w:lang w:val="es-ES"/>
            </w:rPr>
          </w:rPrChange>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9C26E6" w:rsidRPr="009E0D3A">
        <w:rPr>
          <w:strike/>
          <w:highlight w:val="yellow"/>
          <w:rPrChange w:id="218" w:author="EDUARDO FERNANDEZ PASCUAL" w:date="2024-03-05T12:54:00Z">
            <w:rPr/>
          </w:rPrChange>
        </w:rPr>
        <w:fldChar w:fldCharType="separate"/>
      </w:r>
      <w:r w:rsidR="00202A4C" w:rsidRPr="009E0D3A">
        <w:rPr>
          <w:strike/>
          <w:noProof/>
          <w:highlight w:val="yellow"/>
          <w:lang w:val="es-CO"/>
          <w:rPrChange w:id="219" w:author="EDUARDO FERNANDEZ PASCUAL" w:date="2024-03-05T12:54:00Z">
            <w:rPr>
              <w:noProof/>
              <w:lang w:val="es-CO"/>
            </w:rPr>
          </w:rPrChange>
        </w:rPr>
        <w:t>(Nicotra et al. 2010; Reed et al. 2011; Fernández-Pascual &amp; Jiménez-Alfaro 2014)</w:t>
      </w:r>
      <w:r w:rsidR="009C26E6" w:rsidRPr="009E0D3A">
        <w:rPr>
          <w:strike/>
          <w:highlight w:val="yellow"/>
          <w:rPrChange w:id="220" w:author="EDUARDO FERNANDEZ PASCUAL" w:date="2024-03-05T12:54:00Z">
            <w:rPr/>
          </w:rPrChange>
        </w:rPr>
        <w:fldChar w:fldCharType="end"/>
      </w:r>
      <w:r w:rsidR="00E32D77" w:rsidRPr="009E0D3A">
        <w:rPr>
          <w:strike/>
          <w:highlight w:val="yellow"/>
          <w:lang w:val="es-CO"/>
          <w:rPrChange w:id="221" w:author="EDUARDO FERNANDEZ PASCUAL" w:date="2024-03-05T12:54:00Z">
            <w:rPr>
              <w:lang w:val="es-CO"/>
            </w:rPr>
          </w:rPrChange>
        </w:rPr>
        <w:t>.</w:t>
      </w:r>
      <w:r w:rsidR="00A44BFB" w:rsidRPr="009E0D3A">
        <w:rPr>
          <w:strike/>
          <w:highlight w:val="yellow"/>
          <w:lang w:val="es-CO"/>
          <w:rPrChange w:id="222" w:author="EDUARDO FERNANDEZ PASCUAL" w:date="2024-03-05T12:54:00Z">
            <w:rPr>
              <w:lang w:val="es-CO"/>
            </w:rPr>
          </w:rPrChange>
        </w:rPr>
        <w:t xml:space="preserve"> </w:t>
      </w:r>
      <w:r w:rsidR="00C3084F" w:rsidRPr="009E0D3A">
        <w:rPr>
          <w:strike/>
          <w:highlight w:val="yellow"/>
          <w:rPrChange w:id="223" w:author="EDUARDO FERNANDEZ PASCUAL" w:date="2024-03-05T12:54:00Z">
            <w:rPr/>
          </w:rPrChange>
        </w:rPr>
        <w:t>Adaptive evolution</w:t>
      </w:r>
      <w:r w:rsidR="00FF21B2" w:rsidRPr="009E0D3A">
        <w:rPr>
          <w:strike/>
          <w:highlight w:val="yellow"/>
          <w:rPrChange w:id="224" w:author="EDUARDO FERNANDEZ PASCUAL" w:date="2024-03-05T12:54:00Z">
            <w:rPr/>
          </w:rPrChange>
        </w:rPr>
        <w:t xml:space="preserve">, </w:t>
      </w:r>
      <w:r w:rsidR="00E32D77" w:rsidRPr="009E0D3A">
        <w:rPr>
          <w:strike/>
          <w:highlight w:val="yellow"/>
          <w:rPrChange w:id="225" w:author="EDUARDO FERNANDEZ PASCUAL" w:date="2024-03-05T12:54:00Z">
            <w:rPr/>
          </w:rPrChange>
        </w:rPr>
        <w:t xml:space="preserve">a </w:t>
      </w:r>
      <w:r w:rsidR="00A11407" w:rsidRPr="009E0D3A">
        <w:rPr>
          <w:strike/>
          <w:highlight w:val="yellow"/>
          <w:rPrChange w:id="226" w:author="EDUARDO FERNANDEZ PASCUAL" w:date="2024-03-05T12:54:00Z">
            <w:rPr/>
          </w:rPrChange>
        </w:rPr>
        <w:t>long-term</w:t>
      </w:r>
      <w:r w:rsidR="00E32D77" w:rsidRPr="009E0D3A">
        <w:rPr>
          <w:strike/>
          <w:highlight w:val="yellow"/>
          <w:rPrChange w:id="227" w:author="EDUARDO FERNANDEZ PASCUAL" w:date="2024-03-05T12:54:00Z">
            <w:rPr/>
          </w:rPrChange>
        </w:rPr>
        <w:t xml:space="preserve"> process</w:t>
      </w:r>
      <w:r w:rsidR="00274916" w:rsidRPr="009E0D3A">
        <w:rPr>
          <w:strike/>
          <w:highlight w:val="yellow"/>
          <w:rPrChange w:id="228" w:author="EDUARDO FERNANDEZ PASCUAL" w:date="2024-03-05T12:54:00Z">
            <w:rPr/>
          </w:rPrChange>
        </w:rPr>
        <w:t xml:space="preserve"> </w:t>
      </w:r>
      <w:r w:rsidR="003F6D0B" w:rsidRPr="009E0D3A">
        <w:rPr>
          <w:strike/>
          <w:highlight w:val="yellow"/>
          <w:rPrChange w:id="229" w:author="EDUARDO FERNANDEZ PASCUAL" w:date="2024-03-05T12:54:00Z">
            <w:rPr/>
          </w:rPrChange>
        </w:rPr>
        <w:t xml:space="preserve">of genotypic </w:t>
      </w:r>
      <w:r w:rsidR="00231BB2" w:rsidRPr="009E0D3A">
        <w:rPr>
          <w:strike/>
          <w:highlight w:val="yellow"/>
          <w:rPrChange w:id="230" w:author="EDUARDO FERNANDEZ PASCUAL" w:date="2024-03-05T12:54:00Z">
            <w:rPr/>
          </w:rPrChange>
        </w:rPr>
        <w:t>changes, broadens</w:t>
      </w:r>
      <w:r w:rsidR="00FF21B2" w:rsidRPr="009E0D3A">
        <w:rPr>
          <w:strike/>
          <w:highlight w:val="yellow"/>
          <w:rPrChange w:id="231" w:author="EDUARDO FERNANDEZ PASCUAL" w:date="2024-03-05T12:54:00Z">
            <w:rPr/>
          </w:rPrChange>
        </w:rPr>
        <w:t xml:space="preserve"> a</w:t>
      </w:r>
      <w:r w:rsidR="00DE455D" w:rsidRPr="009E0D3A">
        <w:rPr>
          <w:strike/>
          <w:highlight w:val="yellow"/>
          <w:rPrChange w:id="232" w:author="EDUARDO FERNANDEZ PASCUAL" w:date="2024-03-05T12:54:00Z">
            <w:rPr/>
          </w:rPrChange>
        </w:rPr>
        <w:t xml:space="preserve"> </w:t>
      </w:r>
      <w:r w:rsidR="00C0103A" w:rsidRPr="009E0D3A">
        <w:rPr>
          <w:strike/>
          <w:highlight w:val="yellow"/>
          <w:rPrChange w:id="233" w:author="EDUARDO FERNANDEZ PASCUAL" w:date="2024-03-05T12:54:00Z">
            <w:rPr/>
          </w:rPrChange>
        </w:rPr>
        <w:t>species’ potential niche</w:t>
      </w:r>
      <w:r w:rsidR="00D0168A" w:rsidRPr="009E0D3A">
        <w:rPr>
          <w:strike/>
          <w:highlight w:val="yellow"/>
          <w:rPrChange w:id="234" w:author="EDUARDO FERNANDEZ PASCUAL" w:date="2024-03-05T12:54:00Z">
            <w:rPr/>
          </w:rPrChange>
        </w:rPr>
        <w:t xml:space="preserve">. However, </w:t>
      </w:r>
      <w:r w:rsidR="00C3084F" w:rsidRPr="009E0D3A">
        <w:rPr>
          <w:strike/>
          <w:highlight w:val="yellow"/>
          <w:rPrChange w:id="235" w:author="EDUARDO FERNANDEZ PASCUAL" w:date="2024-03-05T12:54:00Z">
            <w:rPr/>
          </w:rPrChange>
        </w:rPr>
        <w:t xml:space="preserve">locally adapted </w:t>
      </w:r>
      <w:r w:rsidR="00793460" w:rsidRPr="009E0D3A">
        <w:rPr>
          <w:strike/>
          <w:highlight w:val="yellow"/>
          <w:rPrChange w:id="236" w:author="EDUARDO FERNANDEZ PASCUAL" w:date="2024-03-05T12:54:00Z">
            <w:rPr/>
          </w:rPrChange>
        </w:rPr>
        <w:t>population</w:t>
      </w:r>
      <w:r w:rsidR="00D0168A" w:rsidRPr="009E0D3A">
        <w:rPr>
          <w:strike/>
          <w:highlight w:val="yellow"/>
          <w:rPrChange w:id="237" w:author="EDUARDO FERNANDEZ PASCUAL" w:date="2024-03-05T12:54:00Z">
            <w:rPr/>
          </w:rPrChange>
        </w:rPr>
        <w:t>s</w:t>
      </w:r>
      <w:r w:rsidR="00793460" w:rsidRPr="009E0D3A">
        <w:rPr>
          <w:strike/>
          <w:highlight w:val="yellow"/>
          <w:rPrChange w:id="238" w:author="EDUARDO FERNANDEZ PASCUAL" w:date="2024-03-05T12:54:00Z">
            <w:rPr/>
          </w:rPrChange>
        </w:rPr>
        <w:t xml:space="preserve"> </w:t>
      </w:r>
      <w:r w:rsidR="00D0168A" w:rsidRPr="009E0D3A">
        <w:rPr>
          <w:strike/>
          <w:highlight w:val="yellow"/>
          <w:rPrChange w:id="239" w:author="EDUARDO FERNANDEZ PASCUAL" w:date="2024-03-05T12:54:00Z">
            <w:rPr/>
          </w:rPrChange>
        </w:rPr>
        <w:t xml:space="preserve">face </w:t>
      </w:r>
      <w:ins w:id="240" w:author="EDUARDO FERNANDEZ PASCUAL" w:date="2024-03-05T10:39:00Z">
        <w:r w:rsidR="00377AC3" w:rsidRPr="009E0D3A">
          <w:rPr>
            <w:strike/>
            <w:highlight w:val="yellow"/>
            <w:rPrChange w:id="241" w:author="EDUARDO FERNANDEZ PASCUAL" w:date="2024-03-05T12:54:00Z">
              <w:rPr/>
            </w:rPrChange>
          </w:rPr>
          <w:t xml:space="preserve">a </w:t>
        </w:r>
      </w:ins>
      <w:r w:rsidR="00D0168A" w:rsidRPr="009E0D3A">
        <w:rPr>
          <w:strike/>
          <w:highlight w:val="yellow"/>
          <w:rPrChange w:id="242" w:author="EDUARDO FERNANDEZ PASCUAL" w:date="2024-03-05T12:54:00Z">
            <w:rPr/>
          </w:rPrChange>
        </w:rPr>
        <w:t>limitation</w:t>
      </w:r>
      <w:del w:id="243" w:author="EDUARDO FERNANDEZ PASCUAL" w:date="2024-03-05T10:39:00Z">
        <w:r w:rsidR="00D0168A" w:rsidRPr="009E0D3A" w:rsidDel="00377AC3">
          <w:rPr>
            <w:strike/>
            <w:highlight w:val="yellow"/>
            <w:rPrChange w:id="244" w:author="EDUARDO FERNANDEZ PASCUAL" w:date="2024-03-05T12:54:00Z">
              <w:rPr/>
            </w:rPrChange>
          </w:rPr>
          <w:delText>s</w:delText>
        </w:r>
      </w:del>
      <w:ins w:id="245" w:author="EDUARDO FERNANDEZ PASCUAL" w:date="2024-03-05T10:39:00Z">
        <w:r w:rsidR="00377AC3" w:rsidRPr="009E0D3A">
          <w:rPr>
            <w:strike/>
            <w:highlight w:val="yellow"/>
            <w:rPrChange w:id="246" w:author="EDUARDO FERNANDEZ PASCUAL" w:date="2024-03-05T12:54:00Z">
              <w:rPr/>
            </w:rPrChange>
          </w:rPr>
          <w:t xml:space="preserve"> to their range of</w:t>
        </w:r>
      </w:ins>
      <w:del w:id="247" w:author="EDUARDO FERNANDEZ PASCUAL" w:date="2024-03-05T10:39:00Z">
        <w:r w:rsidR="00D0168A" w:rsidRPr="009E0D3A" w:rsidDel="00377AC3">
          <w:rPr>
            <w:strike/>
            <w:highlight w:val="yellow"/>
            <w:rPrChange w:id="248" w:author="EDUARDO FERNANDEZ PASCUAL" w:date="2024-03-05T12:54:00Z">
              <w:rPr/>
            </w:rPrChange>
          </w:rPr>
          <w:delText xml:space="preserve"> </w:delText>
        </w:r>
        <w:r w:rsidR="00C26866" w:rsidRPr="009E0D3A" w:rsidDel="00377AC3">
          <w:rPr>
            <w:strike/>
            <w:highlight w:val="yellow"/>
            <w:rPrChange w:id="249" w:author="EDUARDO FERNANDEZ PASCUAL" w:date="2024-03-05T12:54:00Z">
              <w:rPr/>
            </w:rPrChange>
          </w:rPr>
          <w:delText>in</w:delText>
        </w:r>
      </w:del>
      <w:r w:rsidR="00C26866" w:rsidRPr="009E0D3A">
        <w:rPr>
          <w:strike/>
          <w:highlight w:val="yellow"/>
          <w:rPrChange w:id="250" w:author="EDUARDO FERNANDEZ PASCUAL" w:date="2024-03-05T12:54:00Z">
            <w:rPr/>
          </w:rPrChange>
        </w:rPr>
        <w:t xml:space="preserve"> survival conditions</w:t>
      </w:r>
      <w:r w:rsidR="00045824" w:rsidRPr="009E0D3A">
        <w:rPr>
          <w:strike/>
          <w:highlight w:val="yellow"/>
          <w:rPrChange w:id="251" w:author="EDUARDO FERNANDEZ PASCUAL" w:date="2024-03-05T12:54:00Z">
            <w:rPr/>
          </w:rPrChange>
        </w:rPr>
        <w:t xml:space="preserve">, rendering them more susceptible to local threats when dispersal and gene flow are restricted </w:t>
      </w:r>
      <w:r w:rsidR="00596825" w:rsidRPr="009E0D3A">
        <w:rPr>
          <w:strike/>
          <w:highlight w:val="yellow"/>
          <w:rPrChange w:id="252" w:author="EDUARDO FERNANDEZ PASCUAL" w:date="2024-03-05T12:54:00Z">
            <w:rPr/>
          </w:rPrChange>
        </w:rPr>
        <w:fldChar w:fldCharType="begin" w:fldLock="1"/>
      </w:r>
      <w:r w:rsidR="00596825" w:rsidRPr="009E0D3A">
        <w:rPr>
          <w:strike/>
          <w:highlight w:val="yellow"/>
          <w:rPrChange w:id="253" w:author="EDUARDO FERNANDEZ PASCUAL" w:date="2024-03-05T12:54:00Z">
            <w:rPr/>
          </w:rPrChange>
        </w:rPr>
        <w:instrText>ADDIN CSL_CITATION {"citationItems":[{"id":"ITEM-1","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1","issue":"3","issued":{"date-parts":[["2010"]]},"page":"449-457","publisher":"Elsevier","title":"Local adaptation and the evolution of species' ranges under climate change","type":"article-journal","volume":"266"},"uris":["http://www.mendeley.com/documents/?uuid=26a3025e-5e2a-4af9-a004-1203c074b905"]},{"id":"ITEM-2","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2","issue":"11","issued":{"date-parts":[["2014"]]},"page":"1351-1364","title":"The effects of phenotypic plasticity and local adaptation on forecasts of species range shifts under climate change","type":"article-journal","volume":"17"},"uris":["http://www.mendeley.com/documents/?uuid=6bdbbc63-e65e-4f28-9b1b-96238c124060"]}],"mendeley":{"formattedCitation":"(Atkins &amp; Travis 2010; Valladares et al. 2014)","plainTextFormattedCitation":"(Atkins &amp; Travis 2010; Valladares et al. 2014)","previouslyFormattedCitation":"(Atkins &amp; Travis 2010; Valladares et al. 2014)"},"properties":{"noteIndex":0},"schema":"https://github.com/citation-style-language/schema/raw/master/csl-citation.json"}</w:instrText>
      </w:r>
      <w:r w:rsidR="00596825" w:rsidRPr="009E0D3A">
        <w:rPr>
          <w:strike/>
          <w:highlight w:val="yellow"/>
          <w:rPrChange w:id="254" w:author="EDUARDO FERNANDEZ PASCUAL" w:date="2024-03-05T12:54:00Z">
            <w:rPr/>
          </w:rPrChange>
        </w:rPr>
        <w:fldChar w:fldCharType="separate"/>
      </w:r>
      <w:r w:rsidR="00596825" w:rsidRPr="009E0D3A">
        <w:rPr>
          <w:strike/>
          <w:noProof/>
          <w:highlight w:val="yellow"/>
          <w:rPrChange w:id="255" w:author="EDUARDO FERNANDEZ PASCUAL" w:date="2024-03-05T12:54:00Z">
            <w:rPr>
              <w:noProof/>
            </w:rPr>
          </w:rPrChange>
        </w:rPr>
        <w:t>(Atkins &amp; Travis 2010; Valladares et al. 2014)</w:t>
      </w:r>
      <w:r w:rsidR="00596825" w:rsidRPr="009E0D3A">
        <w:rPr>
          <w:strike/>
          <w:highlight w:val="yellow"/>
          <w:rPrChange w:id="256" w:author="EDUARDO FERNANDEZ PASCUAL" w:date="2024-03-05T12:54:00Z">
            <w:rPr/>
          </w:rPrChange>
        </w:rPr>
        <w:fldChar w:fldCharType="end"/>
      </w:r>
      <w:r w:rsidR="002A4326" w:rsidRPr="009E0D3A">
        <w:rPr>
          <w:strike/>
          <w:highlight w:val="yellow"/>
          <w:rPrChange w:id="257" w:author="EDUARDO FERNANDEZ PASCUAL" w:date="2024-03-05T12:54:00Z">
            <w:rPr/>
          </w:rPrChange>
        </w:rPr>
        <w:t xml:space="preserve">, </w:t>
      </w:r>
      <w:r w:rsidR="00452DE4" w:rsidRPr="009E0D3A">
        <w:rPr>
          <w:strike/>
          <w:highlight w:val="yellow"/>
          <w:rPrChange w:id="258" w:author="EDUARDO FERNANDEZ PASCUAL" w:date="2024-03-05T12:54:00Z">
            <w:rPr/>
          </w:rPrChange>
        </w:rPr>
        <w:t>especially</w:t>
      </w:r>
      <w:r w:rsidR="00AC2A1E" w:rsidRPr="009E0D3A">
        <w:rPr>
          <w:strike/>
          <w:highlight w:val="yellow"/>
          <w:rPrChange w:id="259" w:author="EDUARDO FERNANDEZ PASCUAL" w:date="2024-03-05T12:54:00Z">
            <w:rPr/>
          </w:rPrChange>
        </w:rPr>
        <w:t xml:space="preserve"> under current </w:t>
      </w:r>
      <w:r w:rsidR="00452DE4" w:rsidRPr="009E0D3A">
        <w:rPr>
          <w:strike/>
          <w:highlight w:val="yellow"/>
          <w:rPrChange w:id="260" w:author="EDUARDO FERNANDEZ PASCUAL" w:date="2024-03-05T12:54:00Z">
            <w:rPr/>
          </w:rPrChange>
        </w:rPr>
        <w:t xml:space="preserve">global </w:t>
      </w:r>
      <w:r w:rsidR="00AC2A1E" w:rsidRPr="009E0D3A">
        <w:rPr>
          <w:strike/>
          <w:highlight w:val="yellow"/>
          <w:rPrChange w:id="261" w:author="EDUARDO FERNANDEZ PASCUAL" w:date="2024-03-05T12:54:00Z">
            <w:rPr/>
          </w:rPrChange>
        </w:rPr>
        <w:t xml:space="preserve">change </w:t>
      </w:r>
      <w:r w:rsidR="00596825" w:rsidRPr="009E0D3A">
        <w:rPr>
          <w:strike/>
          <w:highlight w:val="yellow"/>
          <w:rPrChange w:id="262" w:author="EDUARDO FERNANDEZ PASCUAL" w:date="2024-03-05T12:54:00Z">
            <w:rPr/>
          </w:rPrChange>
        </w:rPr>
        <w:fldChar w:fldCharType="begin" w:fldLock="1"/>
      </w:r>
      <w:r w:rsidR="00596825" w:rsidRPr="009E0D3A">
        <w:rPr>
          <w:strike/>
          <w:highlight w:val="yellow"/>
          <w:rPrChange w:id="263" w:author="EDUARDO FERNANDEZ PASCUAL" w:date="2024-03-05T12:54:00Z">
            <w:rPr/>
          </w:rPrChange>
        </w:rPr>
        <w:instrText>ADDIN CSL_CITATION {"citationItems":[{"id":"ITEM-1","itemData":{"DOI":"10.1111/gcb.13990","ISSN":"13652486","PMID":"29155464","abstract":"Many predictions of how climate change will impact biodiversity have focused on range shifts using species-wide climate tolerances, an approach that ignores the demographic mechanisms that enable species to attain broad geographic distributions. But these mechanisms matter, as responses to climate change could fundamentally differ depending on the contributions of life-history plasticity vs. local adaptation to species-wide climate tolerances. In particular, if local adaptation to climate is strong, populations across a species’ range—not only those at the trailing range edge—could decline sharply with global climate change. Indeed, faster rates of climate change in many high latitude regions could combine with local adaptation to generate sharper declines well away from trailing edges. Combining 15 years of demographic data from field populations across North America with growth chamber warming experiments, we show that growth and survival in a widespread tundra plant show compensatory responses to warming throughout the species’ latitudinal range, buffering overall performance across a range of temperatures. However, populations also differ in their temperature responses, consistent with adaptation to local climate, especially growing season temperature. In particular, warming begins to negatively impact plant growth at cooler temperatures for plants from colder, northern populations than for those from warmer, southern populations, both in the field and in growth chambers. Furthermore, the individuals and maternal families with the fastest growth also have the lowest water use efficiency at all temperatures, suggesting that a trade-off between growth and water use efficiency could further constrain responses to forecasted warming and drying. Taken together, these results suggest that populations throughout species’ ranges could be at risk of decline with continued climate change, and that the focus on trailing edge populations risks overlooking the largest potential impacts of climate change on species’ abundance and distribution.","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4","issued":{"date-parts":[["2018"]]},"page":"1614-1625","title":"Both life-history plasticity and local adaptation will shape range-wide responses to climate warming in the tundra plant Silene acaulis","type":"article-journal","volume":"24"},"uris":["http://www.mendeley.com/documents/?uuid=377a4e6c-399f-43ff-a846-a564b252c62a"]}],"mendeley":{"formattedCitation":"(Peterson et al. 2018)","plainTextFormattedCitation":"(Peterson et al. 2018)","previouslyFormattedCitation":"(Peterson et al. 2018)"},"properties":{"noteIndex":0},"schema":"https://github.com/citation-style-language/schema/raw/master/csl-citation.json"}</w:instrText>
      </w:r>
      <w:r w:rsidR="00596825" w:rsidRPr="009E0D3A">
        <w:rPr>
          <w:strike/>
          <w:highlight w:val="yellow"/>
          <w:rPrChange w:id="264" w:author="EDUARDO FERNANDEZ PASCUAL" w:date="2024-03-05T12:54:00Z">
            <w:rPr/>
          </w:rPrChange>
        </w:rPr>
        <w:fldChar w:fldCharType="separate"/>
      </w:r>
      <w:r w:rsidR="00596825" w:rsidRPr="009E0D3A">
        <w:rPr>
          <w:strike/>
          <w:noProof/>
          <w:highlight w:val="yellow"/>
          <w:rPrChange w:id="265" w:author="EDUARDO FERNANDEZ PASCUAL" w:date="2024-03-05T12:54:00Z">
            <w:rPr>
              <w:noProof/>
            </w:rPr>
          </w:rPrChange>
        </w:rPr>
        <w:t>(Peterson et al. 2018)</w:t>
      </w:r>
      <w:r w:rsidR="00596825" w:rsidRPr="009E0D3A">
        <w:rPr>
          <w:strike/>
          <w:highlight w:val="yellow"/>
          <w:rPrChange w:id="266" w:author="EDUARDO FERNANDEZ PASCUAL" w:date="2024-03-05T12:54:00Z">
            <w:rPr/>
          </w:rPrChange>
        </w:rPr>
        <w:fldChar w:fldCharType="end"/>
      </w:r>
      <w:r w:rsidR="00793460" w:rsidRPr="009E0D3A">
        <w:rPr>
          <w:strike/>
          <w:highlight w:val="yellow"/>
          <w:rPrChange w:id="267" w:author="EDUARDO FERNANDEZ PASCUAL" w:date="2024-03-05T12:54:00Z">
            <w:rPr/>
          </w:rPrChange>
        </w:rPr>
        <w:t xml:space="preserve">. </w:t>
      </w:r>
      <w:r w:rsidR="0027123A" w:rsidRPr="009E0D3A">
        <w:rPr>
          <w:strike/>
          <w:highlight w:val="yellow"/>
          <w:rPrChange w:id="268" w:author="EDUARDO FERNANDEZ PASCUAL" w:date="2024-03-05T12:54:00Z">
            <w:rPr/>
          </w:rPrChange>
        </w:rPr>
        <w:t>In this situation, p</w:t>
      </w:r>
      <w:r w:rsidR="00A202DC" w:rsidRPr="009E0D3A">
        <w:rPr>
          <w:strike/>
          <w:highlight w:val="yellow"/>
          <w:rPrChange w:id="269" w:author="EDUARDO FERNANDEZ PASCUAL" w:date="2024-03-05T12:54:00Z">
            <w:rPr/>
          </w:rPrChange>
        </w:rPr>
        <w:t xml:space="preserve">henotypic plasticity </w:t>
      </w:r>
      <w:r w:rsidR="001754C6" w:rsidRPr="009E0D3A">
        <w:rPr>
          <w:strike/>
          <w:highlight w:val="yellow"/>
          <w:rPrChange w:id="270" w:author="EDUARDO FERNANDEZ PASCUAL" w:date="2024-03-05T12:54:00Z">
            <w:rPr/>
          </w:rPrChange>
        </w:rPr>
        <w:t xml:space="preserve">may be the key to </w:t>
      </w:r>
      <w:r w:rsidR="00631407" w:rsidRPr="009E0D3A">
        <w:rPr>
          <w:strike/>
          <w:highlight w:val="yellow"/>
          <w:rPrChange w:id="271" w:author="EDUARDO FERNANDEZ PASCUAL" w:date="2024-03-05T12:54:00Z">
            <w:rPr/>
          </w:rPrChange>
        </w:rPr>
        <w:t xml:space="preserve">accelerate </w:t>
      </w:r>
      <w:r w:rsidR="001754C6" w:rsidRPr="009E0D3A">
        <w:rPr>
          <w:strike/>
          <w:highlight w:val="yellow"/>
          <w:rPrChange w:id="272" w:author="EDUARDO FERNANDEZ PASCUAL" w:date="2024-03-05T12:54:00Z">
            <w:rPr/>
          </w:rPrChange>
        </w:rPr>
        <w:t xml:space="preserve">plant responses to new conditions </w:t>
      </w:r>
      <w:r w:rsidR="00223746" w:rsidRPr="009E0D3A">
        <w:rPr>
          <w:strike/>
          <w:highlight w:val="yellow"/>
          <w:rPrChange w:id="273" w:author="EDUARDO FERNANDEZ PASCUAL" w:date="2024-03-05T12:54:00Z">
            <w:rPr/>
          </w:rPrChange>
        </w:rPr>
        <w:fldChar w:fldCharType="begin" w:fldLock="1"/>
      </w:r>
      <w:r w:rsidR="006A043B" w:rsidRPr="009E0D3A">
        <w:rPr>
          <w:strike/>
          <w:highlight w:val="yellow"/>
          <w:rPrChange w:id="274" w:author="EDUARDO FERNANDEZ PASCUAL" w:date="2024-03-05T12:54:00Z">
            <w:rPr/>
          </w:rPrChange>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223746" w:rsidRPr="009E0D3A">
        <w:rPr>
          <w:strike/>
          <w:highlight w:val="yellow"/>
          <w:rPrChange w:id="275" w:author="EDUARDO FERNANDEZ PASCUAL" w:date="2024-03-05T12:54:00Z">
            <w:rPr/>
          </w:rPrChange>
        </w:rPr>
        <w:fldChar w:fldCharType="separate"/>
      </w:r>
      <w:r w:rsidR="00596825" w:rsidRPr="009E0D3A">
        <w:rPr>
          <w:strike/>
          <w:noProof/>
          <w:highlight w:val="yellow"/>
          <w:rPrChange w:id="276" w:author="EDUARDO FERNANDEZ PASCUAL" w:date="2024-03-05T12:54:00Z">
            <w:rPr>
              <w:noProof/>
            </w:rPr>
          </w:rPrChange>
        </w:rPr>
        <w:t>(Matesanz et al. 2010; Nicotra et al. 2010; Reed et al. 2011; Walck et al. 2011)</w:t>
      </w:r>
      <w:r w:rsidR="00223746" w:rsidRPr="009E0D3A">
        <w:rPr>
          <w:strike/>
          <w:highlight w:val="yellow"/>
          <w:rPrChange w:id="277" w:author="EDUARDO FERNANDEZ PASCUAL" w:date="2024-03-05T12:54:00Z">
            <w:rPr/>
          </w:rPrChange>
        </w:rPr>
        <w:fldChar w:fldCharType="end"/>
      </w:r>
      <w:r w:rsidR="00B334EF" w:rsidRPr="009E0D3A">
        <w:rPr>
          <w:strike/>
          <w:highlight w:val="yellow"/>
          <w:rPrChange w:id="278" w:author="EDUARDO FERNANDEZ PASCUAL" w:date="2024-03-05T12:54:00Z">
            <w:rPr/>
          </w:rPrChange>
        </w:rPr>
        <w:t xml:space="preserve">, </w:t>
      </w:r>
      <w:r w:rsidR="00E173A0" w:rsidRPr="009E0D3A">
        <w:rPr>
          <w:strike/>
          <w:highlight w:val="yellow"/>
          <w:rPrChange w:id="279" w:author="EDUARDO FERNANDEZ PASCUAL" w:date="2024-03-05T12:54:00Z">
            <w:rPr/>
          </w:rPrChange>
        </w:rPr>
        <w:t>act</w:t>
      </w:r>
      <w:r w:rsidR="00B334EF" w:rsidRPr="009E0D3A">
        <w:rPr>
          <w:strike/>
          <w:highlight w:val="yellow"/>
          <w:rPrChange w:id="280" w:author="EDUARDO FERNANDEZ PASCUAL" w:date="2024-03-05T12:54:00Z">
            <w:rPr/>
          </w:rPrChange>
        </w:rPr>
        <w:t>ing</w:t>
      </w:r>
      <w:r w:rsidR="00E173A0" w:rsidRPr="009E0D3A">
        <w:rPr>
          <w:strike/>
          <w:highlight w:val="yellow"/>
          <w:rPrChange w:id="281" w:author="EDUARDO FERNANDEZ PASCUAL" w:date="2024-03-05T12:54:00Z">
            <w:rPr/>
          </w:rPrChange>
        </w:rPr>
        <w:t xml:space="preserve"> as a buffer</w:t>
      </w:r>
      <w:r w:rsidR="009D6BEF" w:rsidRPr="009E0D3A">
        <w:rPr>
          <w:strike/>
          <w:highlight w:val="yellow"/>
          <w:rPrChange w:id="282" w:author="EDUARDO FERNANDEZ PASCUAL" w:date="2024-03-05T12:54:00Z">
            <w:rPr/>
          </w:rPrChange>
        </w:rPr>
        <w:t xml:space="preserve"> </w:t>
      </w:r>
      <w:r w:rsidR="007A3D70" w:rsidRPr="009E0D3A">
        <w:rPr>
          <w:strike/>
          <w:highlight w:val="yellow"/>
          <w:rPrChange w:id="283" w:author="EDUARDO FERNANDEZ PASCUAL" w:date="2024-03-05T12:54:00Z">
            <w:rPr/>
          </w:rPrChange>
        </w:rPr>
        <w:t xml:space="preserve">against </w:t>
      </w:r>
      <w:r w:rsidR="00F70211" w:rsidRPr="009E0D3A">
        <w:rPr>
          <w:strike/>
          <w:highlight w:val="yellow"/>
          <w:rPrChange w:id="284" w:author="EDUARDO FERNANDEZ PASCUAL" w:date="2024-03-05T12:54:00Z">
            <w:rPr/>
          </w:rPrChange>
        </w:rPr>
        <w:t>environmental changes</w:t>
      </w:r>
      <w:r w:rsidR="00596825" w:rsidRPr="009E0D3A">
        <w:rPr>
          <w:strike/>
          <w:highlight w:val="yellow"/>
          <w:rPrChange w:id="285" w:author="EDUARDO FERNANDEZ PASCUAL" w:date="2024-03-05T12:54:00Z">
            <w:rPr/>
          </w:rPrChange>
        </w:rPr>
        <w:t xml:space="preserve"> </w:t>
      </w:r>
      <w:r w:rsidR="00596825" w:rsidRPr="009E0D3A">
        <w:rPr>
          <w:strike/>
          <w:highlight w:val="yellow"/>
          <w:rPrChange w:id="286" w:author="EDUARDO FERNANDEZ PASCUAL" w:date="2024-03-05T12:54:00Z">
            <w:rPr/>
          </w:rPrChange>
        </w:rPr>
        <w:fldChar w:fldCharType="begin" w:fldLock="1"/>
      </w:r>
      <w:r w:rsidR="00D379E7" w:rsidRPr="009E0D3A">
        <w:rPr>
          <w:strike/>
          <w:highlight w:val="yellow"/>
          <w:rPrChange w:id="287" w:author="EDUARDO FERNANDEZ PASCUAL" w:date="2024-03-05T12:54:00Z">
            <w:rPr/>
          </w:rPrChange>
        </w:rPr>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596825" w:rsidRPr="009E0D3A">
        <w:rPr>
          <w:strike/>
          <w:highlight w:val="yellow"/>
          <w:rPrChange w:id="288" w:author="EDUARDO FERNANDEZ PASCUAL" w:date="2024-03-05T12:54:00Z">
            <w:rPr/>
          </w:rPrChange>
        </w:rPr>
        <w:fldChar w:fldCharType="separate"/>
      </w:r>
      <w:r w:rsidR="00596825" w:rsidRPr="009E0D3A">
        <w:rPr>
          <w:strike/>
          <w:noProof/>
          <w:highlight w:val="yellow"/>
          <w:rPrChange w:id="289" w:author="EDUARDO FERNANDEZ PASCUAL" w:date="2024-03-05T12:54:00Z">
            <w:rPr>
              <w:noProof/>
            </w:rPr>
          </w:rPrChange>
        </w:rPr>
        <w:t>(Lande 2009; Chevin et al. 2010)</w:t>
      </w:r>
      <w:r w:rsidR="00596825" w:rsidRPr="009E0D3A">
        <w:rPr>
          <w:strike/>
          <w:highlight w:val="yellow"/>
          <w:rPrChange w:id="290" w:author="EDUARDO FERNANDEZ PASCUAL" w:date="2024-03-05T12:54:00Z">
            <w:rPr/>
          </w:rPrChange>
        </w:rPr>
        <w:fldChar w:fldCharType="end"/>
      </w:r>
      <w:r w:rsidR="001754C6" w:rsidRPr="009E0D3A">
        <w:rPr>
          <w:strike/>
          <w:highlight w:val="yellow"/>
          <w:rPrChange w:id="291" w:author="EDUARDO FERNANDEZ PASCUAL" w:date="2024-03-05T12:54:00Z">
            <w:rPr/>
          </w:rPrChange>
        </w:rPr>
        <w:t>.</w:t>
      </w:r>
      <w:commentRangeEnd w:id="180"/>
      <w:r w:rsidR="00B231AD" w:rsidRPr="009E0D3A">
        <w:rPr>
          <w:rStyle w:val="Refdecomentario"/>
          <w:strike/>
          <w:rPrChange w:id="292" w:author="EDUARDO FERNANDEZ PASCUAL" w:date="2024-03-05T12:54:00Z">
            <w:rPr>
              <w:rStyle w:val="Refdecomentario"/>
            </w:rPr>
          </w:rPrChange>
        </w:rPr>
        <w:commentReference w:id="180"/>
      </w:r>
      <w:r w:rsidR="001754C6" w:rsidRPr="003407A9">
        <w:t xml:space="preserve"> </w:t>
      </w:r>
    </w:p>
    <w:p w14:paraId="41CC9E3F" w14:textId="60CE33B1" w:rsidR="008968CF" w:rsidRPr="003407A9" w:rsidRDefault="007741F5" w:rsidP="00A026B7">
      <w:pPr>
        <w:autoSpaceDE w:val="0"/>
        <w:autoSpaceDN w:val="0"/>
        <w:adjustRightInd w:val="0"/>
        <w:spacing w:after="0" w:line="360" w:lineRule="auto"/>
        <w:ind w:firstLine="709"/>
        <w:jc w:val="both"/>
      </w:pPr>
      <w:r>
        <w:t>In the plant life cycle, e</w:t>
      </w:r>
      <w:r w:rsidR="0016001C" w:rsidRPr="003407A9">
        <w:t xml:space="preserve">nvironmental changes </w:t>
      </w:r>
      <w:r w:rsidR="00DD3ABE">
        <w:t>first influence</w:t>
      </w:r>
      <w:r w:rsidR="00DD3ABE" w:rsidRPr="003407A9">
        <w:t xml:space="preserve"> </w:t>
      </w:r>
      <w:r w:rsidR="0016001C" w:rsidRPr="003407A9">
        <w:t xml:space="preserve">plant </w:t>
      </w:r>
      <w:del w:id="293" w:author="EDUARDO FERNANDEZ PASCUAL" w:date="2024-03-05T10:40:00Z">
        <w:r w:rsidR="00653DB5" w:rsidRPr="003407A9" w:rsidDel="005622E3">
          <w:delText>regeneration</w:delText>
        </w:r>
        <w:r w:rsidR="00407C07" w:rsidRPr="003407A9" w:rsidDel="005622E3">
          <w:delText xml:space="preserve"> from</w:delText>
        </w:r>
      </w:del>
      <w:ins w:id="294" w:author="EDUARDO FERNANDEZ PASCUAL" w:date="2024-03-05T10:40:00Z">
        <w:r w:rsidR="005622E3">
          <w:t>reproduction by</w:t>
        </w:r>
      </w:ins>
      <w:r w:rsidR="00407C07" w:rsidRPr="003407A9">
        <w:t xml:space="preserve"> </w:t>
      </w:r>
      <w:ins w:id="295" w:author="EDUARDO FERNANDEZ PASCUAL" w:date="2024-03-05T10:40:00Z">
        <w:r w:rsidR="00241727">
          <w:t xml:space="preserve">means </w:t>
        </w:r>
      </w:ins>
      <w:ins w:id="296" w:author="EDUARDO FERNANDEZ PASCUAL" w:date="2024-03-05T10:41:00Z">
        <w:r w:rsidR="00241727">
          <w:t xml:space="preserve">of </w:t>
        </w:r>
      </w:ins>
      <w:r w:rsidR="00407C07" w:rsidRPr="003407A9">
        <w:t>seed</w:t>
      </w:r>
      <w:ins w:id="297" w:author="EDUARDO FERNANDEZ PASCUAL" w:date="2024-03-05T10:41:00Z">
        <w:r w:rsidR="00241727">
          <w:t xml:space="preserve"> germination</w:t>
        </w:r>
      </w:ins>
      <w:del w:id="298" w:author="EDUARDO FERNANDEZ PASCUAL" w:date="2024-03-05T10:40:00Z">
        <w:r w:rsidR="00407C07" w:rsidRPr="003407A9" w:rsidDel="005622E3">
          <w:delText>s</w:delText>
        </w:r>
      </w:del>
      <w:r w:rsidR="004A5331" w:rsidRPr="003407A9">
        <w:t>, a key process that determines</w:t>
      </w:r>
      <w:r w:rsidR="000D1FED" w:rsidRPr="003407A9">
        <w:t xml:space="preserve"> the ability </w:t>
      </w:r>
      <w:r w:rsidR="001F7B7F" w:rsidRPr="003407A9">
        <w:t xml:space="preserve">of plant populations </w:t>
      </w:r>
      <w:r w:rsidR="000D1FED" w:rsidRPr="003407A9">
        <w:t>to migrate or persist</w:t>
      </w:r>
      <w:r w:rsidR="008317B2" w:rsidRPr="003407A9">
        <w:t xml:space="preserve"> </w:t>
      </w:r>
      <w:r w:rsidR="008317B2" w:rsidRPr="003407A9">
        <w:fldChar w:fldCharType="begin" w:fldLock="1"/>
      </w:r>
      <w:r w:rsidR="006B02CF"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2","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3","itemData":{"DOI":"10.1016/c2020-0-00735-8","ISBN":"9780128237311","container-title":"Plant Regeneration from Seeds A Global Warming Perspective","editor":[{"dropping-particle":"","family":"Baskin","given":"C. C.","non-dropping-particle":"","parse-names":false,"suffix":""},{"dropping-particle":"","family":"Baskin","given":"Jerry M","non-dropping-particle":"","parse-names":false,"suffix":""}],"id":"ITEM-3","issued":{"date-parts":[["2022"]]},"publisher":"Elsevier","title":"Plant Regeneration from Seeds","type":"book"},"uris":["http://www.mendeley.com/documents/?uuid=e87c8074-f036-4d3e-b4a1-13158765ab16"]}],"mendeley":{"formattedCitation":"(Walck et al. 2011; Orrù et al. 2012; Baskin &amp; Baskin 2022)","plainTextFormattedCitation":"(Walck et al. 2011; Orrù et al. 2012; Baskin &amp; Baskin 2022)","previouslyFormattedCitation":"(Walck et al. 2011; Orrù et al. 2012; Baskin &amp; Baskin 2022)"},"properties":{"noteIndex":0},"schema":"https://github.com/citation-style-language/schema/raw/master/csl-citation.json"}</w:instrText>
      </w:r>
      <w:r w:rsidR="008317B2" w:rsidRPr="003407A9">
        <w:fldChar w:fldCharType="separate"/>
      </w:r>
      <w:r w:rsidR="00852D10" w:rsidRPr="003407A9">
        <w:rPr>
          <w:noProof/>
        </w:rPr>
        <w:t>(Walck et al. 2011; Orrù et al. 2012; Baskin &amp; Baskin 2022)</w:t>
      </w:r>
      <w:r w:rsidR="008317B2" w:rsidRPr="003407A9">
        <w:fldChar w:fldCharType="end"/>
      </w:r>
      <w:r w:rsidR="00852D10" w:rsidRPr="003407A9">
        <w:t xml:space="preserve">. </w:t>
      </w:r>
      <w:r w:rsidR="009C088F" w:rsidRPr="003407A9">
        <w:t xml:space="preserve">Seed germination is an </w:t>
      </w:r>
      <w:proofErr w:type="spellStart"/>
      <w:r w:rsidR="009C088F" w:rsidRPr="003407A9">
        <w:t>ecophysiological</w:t>
      </w:r>
      <w:proofErr w:type="spellEnd"/>
      <w:r w:rsidR="009C088F" w:rsidRPr="003407A9">
        <w:t xml:space="preserve"> process driven by moisture and temperature</w:t>
      </w:r>
      <w:r w:rsidR="00563D7C" w:rsidRPr="003407A9">
        <w:t xml:space="preserve"> </w:t>
      </w:r>
      <w:r w:rsidR="00FD78DF" w:rsidRPr="003407A9">
        <w:t>(</w:t>
      </w:r>
      <w:r w:rsidR="00FD78DF" w:rsidRPr="003407A9">
        <w:rPr>
          <w:noProof/>
        </w:rPr>
        <w:t>Bewley et al. 2013</w:t>
      </w:r>
      <w:r w:rsidR="00FD78DF" w:rsidRPr="003407A9">
        <w:t>) and, thus, i</w:t>
      </w:r>
      <w:r w:rsidR="00CF5D96" w:rsidRPr="003407A9">
        <w:t>t i</w:t>
      </w:r>
      <w:r w:rsidR="00FD78DF" w:rsidRPr="003407A9">
        <w:t>s highly sensitive to changes in these two environmental factors</w:t>
      </w:r>
      <w:r w:rsidR="006B02CF" w:rsidRPr="003407A9">
        <w:t xml:space="preserve"> </w:t>
      </w:r>
      <w:r w:rsidR="006B02CF" w:rsidRPr="003407A9">
        <w:fldChar w:fldCharType="begin" w:fldLock="1"/>
      </w:r>
      <w:r w:rsidR="0086574D" w:rsidRPr="003407A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3407A9">
        <w:fldChar w:fldCharType="separate"/>
      </w:r>
      <w:r w:rsidR="006B02CF" w:rsidRPr="003407A9">
        <w:rPr>
          <w:noProof/>
        </w:rPr>
        <w:t>(Walck et al. 2011)</w:t>
      </w:r>
      <w:r w:rsidR="006B02CF" w:rsidRPr="003407A9">
        <w:fldChar w:fldCharType="end"/>
      </w:r>
      <w:r w:rsidR="006B02CF" w:rsidRPr="003407A9">
        <w:t xml:space="preserve">. </w:t>
      </w:r>
      <w:r w:rsidR="008A2F95" w:rsidRPr="003407A9">
        <w:t xml:space="preserve">Intraspecific </w:t>
      </w:r>
      <w:del w:id="299" w:author="EDUARDO FERNANDEZ PASCUAL" w:date="2024-03-05T09:21:00Z">
        <w:r w:rsidR="008A2F95" w:rsidRPr="003407A9" w:rsidDel="00291E15">
          <w:delText>variability</w:delText>
        </w:r>
      </w:del>
      <w:ins w:id="300" w:author="EDUARDO FERNANDEZ PASCUAL" w:date="2024-03-05T09:21:00Z">
        <w:r w:rsidR="00291E15">
          <w:t>variation</w:t>
        </w:r>
      </w:ins>
      <w:r w:rsidR="008A2F95" w:rsidRPr="003407A9">
        <w:t xml:space="preserve"> in seed </w:t>
      </w:r>
      <w:r w:rsidR="009C0D58">
        <w:t xml:space="preserve">germination </w:t>
      </w:r>
      <w:r w:rsidR="008A2F95" w:rsidRPr="003407A9">
        <w:t xml:space="preserve">responses to </w:t>
      </w:r>
      <w:r w:rsidR="00125EEA" w:rsidRPr="003407A9">
        <w:t>moisture and temperature will be key for the</w:t>
      </w:r>
      <w:r w:rsidR="008A2F95" w:rsidRPr="003407A9">
        <w:t xml:space="preserve"> </w:t>
      </w:r>
      <w:r w:rsidR="00125EEA" w:rsidRPr="003407A9">
        <w:t>adap</w:t>
      </w:r>
      <w:r w:rsidR="009C0D58">
        <w:t>ta</w:t>
      </w:r>
      <w:r w:rsidR="00125EEA" w:rsidRPr="003407A9">
        <w:t>tion or acclimatization of plant</w:t>
      </w:r>
      <w:r w:rsidR="009C0D58">
        <w:t>s</w:t>
      </w:r>
      <w:r w:rsidR="00125EEA" w:rsidRPr="003407A9">
        <w:t xml:space="preserve"> to ongoing climate change </w:t>
      </w:r>
      <w:r w:rsidR="008A2F95" w:rsidRPr="003407A9">
        <w:fldChar w:fldCharType="begin" w:fldLock="1"/>
      </w:r>
      <w:r w:rsidR="00281B95" w:rsidRPr="003407A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3407A9">
        <w:fldChar w:fldCharType="separate"/>
      </w:r>
      <w:r w:rsidR="003A3E16" w:rsidRPr="003407A9">
        <w:rPr>
          <w:noProof/>
        </w:rPr>
        <w:t>(Cochrane et al. 2015)</w:t>
      </w:r>
      <w:r w:rsidR="008A2F95" w:rsidRPr="003407A9">
        <w:fldChar w:fldCharType="end"/>
      </w:r>
      <w:r w:rsidR="0042467D" w:rsidRPr="003407A9">
        <w:t>. However, compared to temperature</w:t>
      </w:r>
      <w:r w:rsidR="0086574D" w:rsidRPr="003407A9">
        <w:t xml:space="preserve"> </w:t>
      </w:r>
      <w:r w:rsidR="0086574D" w:rsidRPr="003407A9">
        <w:fldChar w:fldCharType="begin" w:fldLock="1"/>
      </w:r>
      <w:r w:rsidR="00A80841" w:rsidRPr="003407A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3407A9">
        <w:fldChar w:fldCharType="separate"/>
      </w:r>
      <w:r w:rsidR="00165DDA" w:rsidRPr="003407A9">
        <w:rPr>
          <w:noProof/>
        </w:rPr>
        <w:t>(Orrù et al. 2012; Fernández-Pascual et al. 2013; Fernández-Pascual et al. 2019)</w:t>
      </w:r>
      <w:r w:rsidR="0086574D" w:rsidRPr="003407A9">
        <w:fldChar w:fldCharType="end"/>
      </w:r>
      <w:r w:rsidR="00165DDA" w:rsidRPr="003407A9">
        <w:t xml:space="preserve">, </w:t>
      </w:r>
      <w:r w:rsidR="0042467D" w:rsidRPr="003407A9">
        <w:t>few</w:t>
      </w:r>
      <w:r w:rsidR="009B399F" w:rsidRPr="003407A9">
        <w:t>er</w:t>
      </w:r>
      <w:r w:rsidR="0042467D" w:rsidRPr="003407A9">
        <w:t xml:space="preserve"> studies have tackled how </w:t>
      </w:r>
      <w:r w:rsidR="00F71DF2" w:rsidRPr="003407A9">
        <w:t xml:space="preserve">the </w:t>
      </w:r>
      <w:r w:rsidR="0042467D" w:rsidRPr="003407A9">
        <w:t xml:space="preserve">germination </w:t>
      </w:r>
      <w:r w:rsidR="00F71DF2" w:rsidRPr="003407A9">
        <w:t xml:space="preserve">of wild species </w:t>
      </w:r>
      <w:r w:rsidR="0042467D" w:rsidRPr="003407A9">
        <w:t xml:space="preserve">responds to </w:t>
      </w:r>
      <w:r w:rsidR="00CF5D96" w:rsidRPr="003407A9">
        <w:t xml:space="preserve">changes in </w:t>
      </w:r>
      <w:r w:rsidR="0042467D" w:rsidRPr="003407A9">
        <w:t xml:space="preserve">water stress </w:t>
      </w:r>
      <w:r w:rsidR="0042467D" w:rsidRPr="003407A9">
        <w:fldChar w:fldCharType="begin" w:fldLock="1"/>
      </w:r>
      <w:r w:rsidR="0042467D"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3407A9">
        <w:fldChar w:fldCharType="separate"/>
      </w:r>
      <w:r w:rsidR="0042467D" w:rsidRPr="003407A9">
        <w:rPr>
          <w:noProof/>
        </w:rPr>
        <w:t>(Bernau et al. 2020; Sumner &amp; Venn 2021)</w:t>
      </w:r>
      <w:r w:rsidR="0042467D" w:rsidRPr="003407A9">
        <w:fldChar w:fldCharType="end"/>
      </w:r>
      <w:r w:rsidR="0042467D" w:rsidRPr="003407A9">
        <w:t xml:space="preserve">. </w:t>
      </w:r>
      <w:r w:rsidR="00FD7797">
        <w:t>C</w:t>
      </w:r>
      <w:r w:rsidR="004421A5">
        <w:t xml:space="preserve">urrent assumptions </w:t>
      </w:r>
      <w:r w:rsidR="005E61D4">
        <w:t>about</w:t>
      </w:r>
      <w:r w:rsidR="004421A5">
        <w:t xml:space="preserve"> </w:t>
      </w:r>
      <w:r w:rsidR="0057308D">
        <w:t>germination r</w:t>
      </w:r>
      <w:r w:rsidR="005E61D4">
        <w:t>e</w:t>
      </w:r>
      <w:r w:rsidR="00AE5D7B">
        <w:t>s</w:t>
      </w:r>
      <w:r w:rsidR="005E61D4">
        <w:t xml:space="preserve">ponses to </w:t>
      </w:r>
      <w:r w:rsidR="0042467D" w:rsidRPr="0088256E">
        <w:t>drought</w:t>
      </w:r>
      <w:r w:rsidR="000A15DB">
        <w:t xml:space="preserve"> are</w:t>
      </w:r>
      <w:ins w:id="301" w:author="EDUARDO FERNANDEZ PASCUAL" w:date="2024-03-05T10:42:00Z">
        <w:r w:rsidR="00D1065E">
          <w:t xml:space="preserve"> centred on the species level</w:t>
        </w:r>
      </w:ins>
      <w:del w:id="302" w:author="EDUARDO FERNANDEZ PASCUAL" w:date="2024-03-05T10:42:00Z">
        <w:r w:rsidR="000A15DB" w:rsidDel="00D1065E">
          <w:delText xml:space="preserve"> </w:delText>
        </w:r>
        <w:r w:rsidR="00FE0A3F" w:rsidDel="00D1065E">
          <w:delText>species</w:delText>
        </w:r>
        <w:r w:rsidR="004521A0" w:rsidDel="00D1065E">
          <w:delText>-based</w:delText>
        </w:r>
      </w:del>
      <w:r w:rsidR="004521A0">
        <w:t xml:space="preserve"> </w:t>
      </w:r>
      <w:commentRangeStart w:id="303"/>
      <w:r w:rsidR="00E6389C" w:rsidRPr="0088256E">
        <w:fldChar w:fldCharType="begin" w:fldLock="1"/>
      </w:r>
      <w:r w:rsidR="00E6389C" w:rsidRPr="0088256E">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mendeley":{"formattedCitation":"(Kos &amp; Poschlod 2008)","plainTextFormattedCitation":"(Kos &amp; Poschlod 2008)","previouslyFormattedCitation":"(Kos &amp; Poschlod 2008)"},"properties":{"noteIndex":0},"schema":"https://github.com/citation-style-language/schema/raw/master/csl-citation.json"}</w:instrText>
      </w:r>
      <w:r w:rsidR="00E6389C" w:rsidRPr="0088256E">
        <w:fldChar w:fldCharType="separate"/>
      </w:r>
      <w:r w:rsidR="00E6389C" w:rsidRPr="0088256E">
        <w:rPr>
          <w:noProof/>
        </w:rPr>
        <w:t>(Kos &amp; Poschlod 2008)</w:t>
      </w:r>
      <w:r w:rsidR="00E6389C" w:rsidRPr="0088256E">
        <w:fldChar w:fldCharType="end"/>
      </w:r>
      <w:del w:id="304" w:author="EDUARDO FERNANDEZ PASCUAL" w:date="2024-03-05T10:42:00Z">
        <w:r w:rsidR="00E6389C" w:rsidDel="00D1065E">
          <w:delText xml:space="preserve"> </w:delText>
        </w:r>
        <w:r w:rsidR="00AB2145" w:rsidDel="00D1065E">
          <w:delText xml:space="preserve">mainly from </w:delText>
        </w:r>
        <w:r w:rsidR="00E6389C" w:rsidDel="00D1065E">
          <w:delText>arid ecosystems</w:delText>
        </w:r>
        <w:r w:rsidR="0042467D" w:rsidRPr="0088256E" w:rsidDel="00D1065E">
          <w:delText xml:space="preserve"> </w:delText>
        </w:r>
      </w:del>
      <w:r w:rsidR="0042467D" w:rsidRPr="0088256E">
        <w:fldChar w:fldCharType="begin" w:fldLock="1"/>
      </w:r>
      <w:r w:rsidR="0042467D" w:rsidRPr="0088256E">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w:instrText>
      </w:r>
      <w:r w:rsidR="0042467D" w:rsidRPr="00705EDD">
        <w:rPr>
          <w:lang w:val="en-US"/>
        </w:rPr>
        <w:instrText>,"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 Gelviz-Gelvez et al. 2020)","plainTextFormattedCitation":"(Yi et al. 2019; Gelviz-Gelvez et al. 2020)","previouslyFormattedCitation":"(Yi et al. 2019; Gelviz-Gelvez et al. 2020)"},"properties":{"noteIndex":0},"schema":"https://github.com/citation-style-language/schema/raw/master/csl-citation.json"}</w:instrText>
      </w:r>
      <w:r w:rsidR="0042467D" w:rsidRPr="0088256E">
        <w:fldChar w:fldCharType="separate"/>
      </w:r>
      <w:r w:rsidR="0042467D" w:rsidRPr="00705EDD">
        <w:rPr>
          <w:noProof/>
          <w:lang w:val="en-US"/>
        </w:rPr>
        <w:t>(Yi et al. 2019; Gelviz-Gelvez et al. 2020)</w:t>
      </w:r>
      <w:r w:rsidR="0042467D" w:rsidRPr="0088256E">
        <w:fldChar w:fldCharType="end"/>
      </w:r>
      <w:commentRangeEnd w:id="303"/>
      <w:r w:rsidR="00D1065E">
        <w:rPr>
          <w:rStyle w:val="Refdecomentario"/>
        </w:rPr>
        <w:commentReference w:id="303"/>
      </w:r>
      <w:ins w:id="305" w:author="EDUARDO FERNANDEZ PASCUAL" w:date="2024-03-05T10:44:00Z">
        <w:r w:rsidR="00D30FBF">
          <w:rPr>
            <w:lang w:val="en-US"/>
          </w:rPr>
          <w:t xml:space="preserve">, and </w:t>
        </w:r>
      </w:ins>
      <w:del w:id="306" w:author="EDUARDO FERNANDEZ PASCUAL" w:date="2024-03-05T10:44:00Z">
        <w:r w:rsidR="000E036E" w:rsidDel="00D30FBF">
          <w:delText>.</w:delText>
        </w:r>
        <w:r w:rsidR="00F47696" w:rsidRPr="00705EDD" w:rsidDel="00D30FBF">
          <w:rPr>
            <w:lang w:val="en-US"/>
          </w:rPr>
          <w:delText xml:space="preserve"> </w:delText>
        </w:r>
      </w:del>
      <w:del w:id="307" w:author="EDUARDO FERNANDEZ PASCUAL" w:date="2024-03-05T10:43:00Z">
        <w:r w:rsidR="00D36FB8" w:rsidDel="00D30FBF">
          <w:rPr>
            <w:lang w:val="en-US"/>
          </w:rPr>
          <w:delText xml:space="preserve">However, </w:delText>
        </w:r>
      </w:del>
      <w:ins w:id="308" w:author="EDUARDO FERNANDEZ PASCUAL" w:date="2024-03-05T10:44:00Z">
        <w:r w:rsidR="00D30FBF">
          <w:t>i</w:t>
        </w:r>
      </w:ins>
      <w:del w:id="309" w:author="EDUARDO FERNANDEZ PASCUAL" w:date="2024-03-05T10:44:00Z">
        <w:r w:rsidR="00F47696" w:rsidRPr="00BE1551" w:rsidDel="00D30FBF">
          <w:delText>I</w:delText>
        </w:r>
      </w:del>
      <w:r w:rsidR="00D36FB8">
        <w:t>t</w:t>
      </w:r>
      <w:r w:rsidR="00F47696" w:rsidRPr="00BE1551">
        <w:t xml:space="preserve"> </w:t>
      </w:r>
      <w:del w:id="310" w:author="EDUARDO FERNANDEZ PASCUAL" w:date="2024-03-05T10:44:00Z">
        <w:r w:rsidR="00F47696" w:rsidRPr="00BE1551" w:rsidDel="007465BC">
          <w:delText xml:space="preserve">is largely unknown </w:delText>
        </w:r>
        <w:r w:rsidR="00F66DD8" w:rsidRPr="00BE1551" w:rsidDel="007465BC">
          <w:delText>whether</w:delText>
        </w:r>
      </w:del>
      <w:ins w:id="311" w:author="EDUARDO FERNANDEZ PASCUAL" w:date="2024-03-05T10:44:00Z">
        <w:r w:rsidR="007465BC">
          <w:t>the extent of</w:t>
        </w:r>
      </w:ins>
      <w:r w:rsidR="00F66DD8" w:rsidRPr="00BE1551">
        <w:t xml:space="preserve"> intraspecific </w:t>
      </w:r>
      <w:del w:id="312" w:author="EDUARDO FERNANDEZ PASCUAL" w:date="2024-03-05T09:21:00Z">
        <w:r w:rsidR="00F66DD8" w:rsidRPr="00BE1551" w:rsidDel="00291E15">
          <w:delText>variability</w:delText>
        </w:r>
      </w:del>
      <w:ins w:id="313" w:author="EDUARDO FERNANDEZ PASCUAL" w:date="2024-03-05T09:21:00Z">
        <w:r w:rsidR="00291E15">
          <w:t>variation</w:t>
        </w:r>
      </w:ins>
      <w:r w:rsidR="00F66DD8" w:rsidRPr="00BE1551">
        <w:t xml:space="preserve"> </w:t>
      </w:r>
      <w:del w:id="314" w:author="EDUARDO FERNANDEZ PASCUAL" w:date="2024-03-05T10:44:00Z">
        <w:r w:rsidR="00D219CD" w:rsidDel="007465BC">
          <w:delText>affect</w:delText>
        </w:r>
        <w:r w:rsidR="00D219CD" w:rsidRPr="00BE1551" w:rsidDel="007465BC">
          <w:delText xml:space="preserve"> </w:delText>
        </w:r>
      </w:del>
      <w:ins w:id="315" w:author="EDUARDO FERNANDEZ PASCUAL" w:date="2024-03-05T10:44:00Z">
        <w:r w:rsidR="007465BC">
          <w:t>in</w:t>
        </w:r>
        <w:r w:rsidR="007465BC" w:rsidRPr="00BE1551">
          <w:t xml:space="preserve"> </w:t>
        </w:r>
      </w:ins>
      <w:r w:rsidR="00F66DD8" w:rsidRPr="00BE1551">
        <w:t>germination responses to water stress</w:t>
      </w:r>
      <w:r w:rsidR="009F7455">
        <w:t xml:space="preserve"> </w:t>
      </w:r>
      <w:del w:id="316" w:author="EDUARDO FERNANDEZ PASCUAL" w:date="2024-03-05T10:44:00Z">
        <w:r w:rsidR="009F7455" w:rsidDel="007465BC">
          <w:delText>as recently suggested by</w:delText>
        </w:r>
      </w:del>
      <w:ins w:id="317" w:author="EDUARDO FERNANDEZ PASCUAL" w:date="2024-03-05T10:44:00Z">
        <w:r w:rsidR="007465BC">
          <w:t>is largely unknown</w:t>
        </w:r>
      </w:ins>
      <w:r w:rsidR="0088256E" w:rsidRPr="00705EDD">
        <w:rPr>
          <w:lang w:val="en-US"/>
        </w:rPr>
        <w:t xml:space="preserve"> </w:t>
      </w:r>
      <w:commentRangeStart w:id="318"/>
      <w:r w:rsidR="0088256E" w:rsidRPr="00F66DD8">
        <w:fldChar w:fldCharType="begin" w:fldLock="1"/>
      </w:r>
      <w:r w:rsidR="00F56DC5" w:rsidRPr="00705EDD">
        <w:rPr>
          <w:lang w:val="en-US"/>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w:instrText>
      </w:r>
      <w:r w:rsidR="00F56DC5" w:rsidRPr="00DB2064">
        <w:rPr>
          <w:lang w:val="en-US"/>
        </w:rPr>
        <w:instrText>ia annua, Artemisia scoparia, Bassia dasyphyll</w:instrText>
      </w:r>
      <w:r w:rsidR="00F56DC5" w:rsidRPr="00E725BC">
        <w:rPr>
          <w:lang w:val="en-US"/>
        </w:rPr>
        <w:instrText>a</w:instrText>
      </w:r>
      <w:r w:rsidR="00F56DC5" w:rsidRPr="008E6FB5">
        <w:rPr>
          <w:lang w:val="en-US"/>
        </w:rPr>
        <w:instrText>, Heteropa</w:instrText>
      </w:r>
      <w:r w:rsidR="00F56DC5">
        <w:rPr>
          <w:lang w:val="es-CO"/>
        </w:rPr>
        <w:instrText>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w:instrText>
      </w:r>
      <w:r w:rsidR="00F56DC5" w:rsidRPr="00705EDD">
        <w:rPr>
          <w:lang w:val="en-US"/>
        </w:rPr>
        <w:instrText>: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manualFormatting":"Yi et al. (2019)","plainTextFormattedCitation":"(Yi et al. 2019)","previouslyFormattedCitation":"(Yi et al. 2019)"},"properties":{"noteIndex":0},"schema":"https://github.com/citation-style-language/schema/raw/master/csl-citation.json"}</w:instrText>
      </w:r>
      <w:r w:rsidR="0088256E" w:rsidRPr="00F66DD8">
        <w:fldChar w:fldCharType="separate"/>
      </w:r>
      <w:r w:rsidR="0088256E" w:rsidRPr="00F66DD8">
        <w:rPr>
          <w:noProof/>
        </w:rPr>
        <w:t xml:space="preserve">Yi et al. </w:t>
      </w:r>
      <w:r w:rsidR="00F56DC5">
        <w:rPr>
          <w:noProof/>
        </w:rPr>
        <w:t>(</w:t>
      </w:r>
      <w:r w:rsidR="0088256E" w:rsidRPr="00F66DD8">
        <w:rPr>
          <w:noProof/>
        </w:rPr>
        <w:t>2019)</w:t>
      </w:r>
      <w:r w:rsidR="0088256E" w:rsidRPr="00F66DD8">
        <w:fldChar w:fldCharType="end"/>
      </w:r>
      <w:commentRangeEnd w:id="318"/>
      <w:r w:rsidR="00FE4917">
        <w:rPr>
          <w:rStyle w:val="Refdecomentario"/>
        </w:rPr>
        <w:commentReference w:id="318"/>
      </w:r>
      <w:ins w:id="319" w:author="EDUARDO FERNANDEZ PASCUAL" w:date="2024-03-05T10:44:00Z">
        <w:r w:rsidR="007465BC">
          <w:t>.</w:t>
        </w:r>
      </w:ins>
      <w:del w:id="320" w:author="EDUARDO FERNANDEZ PASCUAL" w:date="2024-03-05T10:44:00Z">
        <w:r w:rsidR="00D219CD" w:rsidDel="007465BC">
          <w:delText>;</w:delText>
        </w:r>
      </w:del>
      <w:r w:rsidR="0088256E">
        <w:t xml:space="preserve"> </w:t>
      </w:r>
      <w:del w:id="321" w:author="EDUARDO FERNANDEZ PASCUAL" w:date="2024-03-05T10:45:00Z">
        <w:r w:rsidR="00F66DD8" w:rsidRPr="00F66DD8" w:rsidDel="00CE742C">
          <w:delText>and whether this</w:delText>
        </w:r>
      </w:del>
      <w:ins w:id="322" w:author="EDUARDO FERNANDEZ PASCUAL" w:date="2024-03-05T10:45:00Z">
        <w:r w:rsidR="00CE742C">
          <w:t>Furthermore, it is unknown if this</w:t>
        </w:r>
      </w:ins>
      <w:r w:rsidR="00F66DD8" w:rsidRPr="00F66DD8">
        <w:t xml:space="preserve"> </w:t>
      </w:r>
      <w:del w:id="323" w:author="EDUARDO FERNANDEZ PASCUAL" w:date="2024-03-05T09:21:00Z">
        <w:r w:rsidR="00F66DD8" w:rsidRPr="00F66DD8" w:rsidDel="00291E15">
          <w:delText>variability</w:delText>
        </w:r>
      </w:del>
      <w:ins w:id="324" w:author="EDUARDO FERNANDEZ PASCUAL" w:date="2024-03-05T09:21:00Z">
        <w:r w:rsidR="00291E15">
          <w:t>variation</w:t>
        </w:r>
      </w:ins>
      <w:r w:rsidR="00F66DD8" w:rsidRPr="00F66DD8">
        <w:t xml:space="preserve"> </w:t>
      </w:r>
      <w:r w:rsidR="00013513">
        <w:t>has</w:t>
      </w:r>
      <w:r w:rsidR="00013513" w:rsidRPr="00F66DD8">
        <w:t xml:space="preserve"> </w:t>
      </w:r>
      <w:r w:rsidR="00F66DD8" w:rsidRPr="00F66DD8">
        <w:t>functional significance</w:t>
      </w:r>
      <w:ins w:id="325" w:author="EDUARDO FERNANDEZ PASCUAL" w:date="2024-03-05T10:45:00Z">
        <w:r w:rsidR="00CE742C">
          <w:t xml:space="preserve">, i.e. if </w:t>
        </w:r>
        <w:r w:rsidR="00FE4917">
          <w:t>it show predictive patterns of variation</w:t>
        </w:r>
      </w:ins>
      <w:r w:rsidR="00F66DD8" w:rsidRPr="00F66DD8">
        <w:t xml:space="preserve"> along </w:t>
      </w:r>
      <w:ins w:id="326" w:author="EDUARDO FERNANDEZ PASCUAL" w:date="2024-03-05T10:46:00Z">
        <w:r w:rsidR="00FE4917">
          <w:t>mechanistically</w:t>
        </w:r>
      </w:ins>
      <w:ins w:id="327" w:author="EDUARDO FERNANDEZ PASCUAL" w:date="2024-03-05T10:45:00Z">
        <w:r w:rsidR="00FE4917">
          <w:t>-rel</w:t>
        </w:r>
      </w:ins>
      <w:ins w:id="328" w:author="EDUARDO FERNANDEZ PASCUAL" w:date="2024-03-05T10:46:00Z">
        <w:r w:rsidR="00FE4917">
          <w:t xml:space="preserve">ated environmental </w:t>
        </w:r>
      </w:ins>
      <w:del w:id="329" w:author="EDUARDO FERNANDEZ PASCUAL" w:date="2024-03-05T10:45:00Z">
        <w:r w:rsidR="00F66DD8" w:rsidRPr="00F66DD8" w:rsidDel="00FE4917">
          <w:delText xml:space="preserve">local </w:delText>
        </w:r>
      </w:del>
      <w:r w:rsidR="00F66DD8" w:rsidRPr="00F66DD8">
        <w:t>gradients</w:t>
      </w:r>
      <w:r w:rsidR="00231E9A">
        <w:t xml:space="preserve"> </w:t>
      </w:r>
      <w:commentRangeStart w:id="330"/>
      <w:r w:rsidR="00231E9A">
        <w:fldChar w:fldCharType="begin" w:fldLock="1"/>
      </w:r>
      <w:r w:rsidR="007005D0">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231E9A">
        <w:fldChar w:fldCharType="separate"/>
      </w:r>
      <w:r w:rsidR="00231E9A" w:rsidRPr="00231E9A">
        <w:rPr>
          <w:noProof/>
        </w:rPr>
        <w:t>(Gya et al. 2023)</w:t>
      </w:r>
      <w:r w:rsidR="00231E9A">
        <w:fldChar w:fldCharType="end"/>
      </w:r>
      <w:commentRangeEnd w:id="330"/>
      <w:r w:rsidR="00FE4917">
        <w:rPr>
          <w:rStyle w:val="Refdecomentario"/>
        </w:rPr>
        <w:commentReference w:id="330"/>
      </w:r>
      <w:r w:rsidR="00231E9A">
        <w:t>.</w:t>
      </w:r>
      <w:r w:rsidR="0042467D" w:rsidRPr="00F66DD8">
        <w:t xml:space="preserve"> </w:t>
      </w:r>
      <w:r w:rsidR="00B67CBC" w:rsidRPr="003407A9">
        <w:t>A promising</w:t>
      </w:r>
      <w:r w:rsidR="00010E7B" w:rsidRPr="003407A9">
        <w:t xml:space="preserve"> approach to study seed responses to moisture and water stress is the application of developmental threshold models</w:t>
      </w:r>
      <w:r w:rsidR="004D1066" w:rsidRPr="003407A9">
        <w:t xml:space="preserve"> </w:t>
      </w:r>
      <w:r w:rsidR="00A80841" w:rsidRPr="003407A9">
        <w:fldChar w:fldCharType="begin" w:fldLock="1"/>
      </w:r>
      <w:r w:rsidR="00661070" w:rsidRPr="003407A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A80841" w:rsidRPr="003407A9">
        <w:fldChar w:fldCharType="separate"/>
      </w:r>
      <w:r w:rsidR="00A80841" w:rsidRPr="003407A9">
        <w:rPr>
          <w:noProof/>
        </w:rPr>
        <w:t>(Donohue et al. 2015)</w:t>
      </w:r>
      <w:r w:rsidR="00A80841" w:rsidRPr="003407A9">
        <w:fldChar w:fldCharType="end"/>
      </w:r>
      <w:r w:rsidR="009156DA" w:rsidRPr="003407A9">
        <w:t xml:space="preserve">, specifically, the modelling of the seed germination niche using </w:t>
      </w:r>
      <w:r w:rsidR="009156DA" w:rsidRPr="003407A9">
        <w:lastRenderedPageBreak/>
        <w:t xml:space="preserve">hydro-time models </w:t>
      </w:r>
      <w:r w:rsidR="0070124F" w:rsidRPr="003407A9">
        <w:fldChar w:fldCharType="begin" w:fldLock="1"/>
      </w:r>
      <w:r w:rsidR="00231E9A">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0070124F" w:rsidRPr="003407A9">
        <w:fldChar w:fldCharType="separate"/>
      </w:r>
      <w:r w:rsidR="006A043B" w:rsidRPr="006A043B">
        <w:rPr>
          <w:noProof/>
        </w:rPr>
        <w:t>(Allen et al. 2000; Bradford 2002; Bewley et al. 2013)</w:t>
      </w:r>
      <w:r w:rsidR="0070124F" w:rsidRPr="003407A9">
        <w:fldChar w:fldCharType="end"/>
      </w:r>
      <w:r w:rsidR="0070124F" w:rsidRPr="003407A9">
        <w:t xml:space="preserve">. </w:t>
      </w:r>
      <w:r w:rsidR="00F61892" w:rsidRPr="003407A9">
        <w:t>In the hydro-time framework, f</w:t>
      </w:r>
      <w:r w:rsidR="0070124F" w:rsidRPr="003407A9">
        <w:t>or germination to happen</w:t>
      </w:r>
      <w:r w:rsidR="00D26851" w:rsidRPr="003407A9">
        <w:t>,</w:t>
      </w:r>
      <w:r w:rsidR="0070124F" w:rsidRPr="003407A9">
        <w:t xml:space="preserve"> water availability </w:t>
      </w:r>
      <w:r w:rsidR="00737879" w:rsidRPr="003407A9">
        <w:t xml:space="preserve">in the environment </w:t>
      </w:r>
      <w:r w:rsidR="0070124F" w:rsidRPr="003407A9">
        <w:t xml:space="preserve">must surpass a specific </w:t>
      </w:r>
      <w:r w:rsidR="004752A6" w:rsidRPr="003407A9">
        <w:t>threshold</w:t>
      </w:r>
      <w:r w:rsidR="0070124F" w:rsidRPr="003407A9">
        <w:t xml:space="preserve"> (i.e. </w:t>
      </w:r>
      <w:r w:rsidR="004752A6" w:rsidRPr="003407A9">
        <w:t xml:space="preserve">the </w:t>
      </w:r>
      <w:r w:rsidR="0070124F" w:rsidRPr="003407A9">
        <w:t>base water potential,</w:t>
      </w:r>
      <w:r w:rsidR="0070124F" w:rsidRPr="003407A9">
        <w:rPr>
          <w:rFonts w:cstheme="minorHAnsi"/>
        </w:rPr>
        <w:t xml:space="preserve"> </w:t>
      </w:r>
      <w:proofErr w:type="spellStart"/>
      <w:r w:rsidR="0070124F" w:rsidRPr="003407A9">
        <w:rPr>
          <w:rFonts w:cstheme="minorHAnsi"/>
        </w:rPr>
        <w:t>ψ</w:t>
      </w:r>
      <w:r w:rsidR="0070124F" w:rsidRPr="003407A9">
        <w:rPr>
          <w:rFonts w:cstheme="minorHAnsi"/>
          <w:vertAlign w:val="subscript"/>
        </w:rPr>
        <w:t>b</w:t>
      </w:r>
      <w:proofErr w:type="spellEnd"/>
      <w:r w:rsidR="0070124F" w:rsidRPr="003407A9">
        <w:t>).</w:t>
      </w:r>
      <w:r w:rsidR="000B658C" w:rsidRPr="003407A9">
        <w:t xml:space="preserve"> Each seed in a population has its own value of </w:t>
      </w:r>
      <w:proofErr w:type="spellStart"/>
      <w:r w:rsidR="000B658C" w:rsidRPr="003407A9">
        <w:rPr>
          <w:rFonts w:cstheme="minorHAnsi"/>
        </w:rPr>
        <w:t>ψ</w:t>
      </w:r>
      <w:r w:rsidR="000B658C" w:rsidRPr="003407A9">
        <w:rPr>
          <w:rFonts w:cstheme="minorHAnsi"/>
          <w:vertAlign w:val="subscript"/>
        </w:rPr>
        <w:t>b</w:t>
      </w:r>
      <w:proofErr w:type="spellEnd"/>
      <w:r w:rsidR="000B658C" w:rsidRPr="003407A9">
        <w:rPr>
          <w:rFonts w:cstheme="minorHAnsi"/>
        </w:rPr>
        <w:t xml:space="preserve">, and therefore calculating this parameter and its variation allows to </w:t>
      </w:r>
      <w:r w:rsidR="00411431" w:rsidRPr="003407A9">
        <w:rPr>
          <w:rFonts w:cstheme="minorHAnsi"/>
        </w:rPr>
        <w:t xml:space="preserve">test the sources and mechanisms of variation among individuals (i.e. </w:t>
      </w:r>
      <w:ins w:id="331" w:author="EDUARDO FERNANDEZ PASCUAL" w:date="2024-03-05T10:48:00Z">
        <w:r w:rsidR="000161DC">
          <w:rPr>
            <w:rFonts w:cstheme="minorHAnsi"/>
          </w:rPr>
          <w:t xml:space="preserve">the </w:t>
        </w:r>
      </w:ins>
      <w:r w:rsidR="00411431" w:rsidRPr="003407A9">
        <w:rPr>
          <w:rFonts w:cstheme="minorHAnsi"/>
        </w:rPr>
        <w:t xml:space="preserve">intraspecific </w:t>
      </w:r>
      <w:del w:id="332" w:author="EDUARDO FERNANDEZ PASCUAL" w:date="2024-03-05T09:21:00Z">
        <w:r w:rsidR="00411431" w:rsidRPr="003407A9" w:rsidDel="00291E15">
          <w:rPr>
            <w:rFonts w:cstheme="minorHAnsi"/>
          </w:rPr>
          <w:delText>variability</w:delText>
        </w:r>
      </w:del>
      <w:ins w:id="333" w:author="EDUARDO FERNANDEZ PASCUAL" w:date="2024-03-05T09:21:00Z">
        <w:r w:rsidR="00291E15">
          <w:rPr>
            <w:rFonts w:cstheme="minorHAnsi"/>
          </w:rPr>
          <w:t>variation</w:t>
        </w:r>
      </w:ins>
      <w:r w:rsidR="00411431" w:rsidRPr="003407A9">
        <w:rPr>
          <w:rFonts w:cstheme="minorHAnsi"/>
        </w:rPr>
        <w:t xml:space="preserve"> in seed responses to water stress)</w:t>
      </w:r>
      <w:r w:rsidR="00661070" w:rsidRPr="003407A9">
        <w:rPr>
          <w:rFonts w:cstheme="minorHAnsi"/>
        </w:rPr>
        <w:t xml:space="preserve"> </w:t>
      </w:r>
      <w:r w:rsidR="00661070" w:rsidRPr="003407A9">
        <w:rPr>
          <w:rFonts w:cstheme="minorHAnsi"/>
        </w:rPr>
        <w:fldChar w:fldCharType="begin" w:fldLock="1"/>
      </w:r>
      <w:r w:rsidR="009F62E4" w:rsidRPr="003407A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00661070" w:rsidRPr="003407A9">
        <w:rPr>
          <w:rFonts w:cstheme="minorHAnsi"/>
        </w:rPr>
        <w:fldChar w:fldCharType="separate"/>
      </w:r>
      <w:r w:rsidR="00661070" w:rsidRPr="003407A9">
        <w:rPr>
          <w:rFonts w:cstheme="minorHAnsi"/>
          <w:noProof/>
        </w:rPr>
        <w:t>(Donohue et al. 2015)</w:t>
      </w:r>
      <w:r w:rsidR="00661070" w:rsidRPr="003407A9">
        <w:rPr>
          <w:rFonts w:cstheme="minorHAnsi"/>
        </w:rPr>
        <w:fldChar w:fldCharType="end"/>
      </w:r>
      <w:r w:rsidR="00A026B7" w:rsidRPr="003407A9">
        <w:rPr>
          <w:rFonts w:cstheme="minorHAnsi"/>
        </w:rPr>
        <w:t>.</w:t>
      </w:r>
    </w:p>
    <w:p w14:paraId="4DD89E8D" w14:textId="00FB0C9B" w:rsidR="00422A12" w:rsidRDefault="00456182" w:rsidP="00AE1B59">
      <w:pPr>
        <w:spacing w:line="360" w:lineRule="auto"/>
        <w:ind w:firstLine="709"/>
        <w:jc w:val="both"/>
      </w:pPr>
      <w:commentRangeStart w:id="334"/>
      <w:r>
        <w:t xml:space="preserve">Addressing </w:t>
      </w:r>
      <w:r w:rsidR="006F7FCD">
        <w:t xml:space="preserve">seed germination responses to water stress </w:t>
      </w:r>
      <w:r w:rsidR="00FE52D3">
        <w:t xml:space="preserve">may </w:t>
      </w:r>
      <w:r w:rsidR="00203763">
        <w:t xml:space="preserve">be useful </w:t>
      </w:r>
      <w:r>
        <w:t>for understanding</w:t>
      </w:r>
      <w:r w:rsidR="006233EA">
        <w:t xml:space="preserve"> the effects of</w:t>
      </w:r>
      <w:r w:rsidR="00FE52D3">
        <w:t xml:space="preserve"> </w:t>
      </w:r>
      <w:r w:rsidR="006233EA">
        <w:t>g</w:t>
      </w:r>
      <w:r w:rsidR="006D4A62" w:rsidRPr="003407A9">
        <w:t>lobal warming</w:t>
      </w:r>
      <w:r w:rsidR="006233EA">
        <w:t xml:space="preserve"> in alpine ecosystems</w:t>
      </w:r>
      <w:r w:rsidR="00855C2C">
        <w:t xml:space="preserve">, </w:t>
      </w:r>
      <w:r w:rsidR="00EA0C92">
        <w:t>with a general trend to</w:t>
      </w:r>
      <w:r w:rsidR="00B73C7B">
        <w:t xml:space="preserve"> </w:t>
      </w:r>
      <w:r w:rsidR="000956C0">
        <w:t xml:space="preserve">earlier snowmelt and increasing summer drought </w:t>
      </w:r>
      <w:r w:rsidR="00791BF0">
        <w:fldChar w:fldCharType="begin" w:fldLock="1"/>
      </w:r>
      <w:r w:rsidR="00E16B1A">
        <w:instrText>ADDIN CSL_CITATION {"citationItems":[{"id":"ITEM-1","itemData":{"DOI":"10.1111/1365-2745.14180","ISSN":"13652745","abstract":"Earlier snowmelt and more frequent summer drought due to climate warming are considered particularly influential for extratropical alpine plants, which are adapted to a short growing season and high water availability. Here, we explored the combined effects of the two drivers with a field experiment in late-successional alpine grassland in the Swiss Alps (2500 m a.s.l.) over 6–7 years. We advanced and delayed snowmelt by removing and adding snow to experimental plots prior to natural snowmelt for 7 years and combined this treatment with 5 and 10 weeks of summer drought for 6 years. We measured plant biomass formation, community composition and ecosystem respiration, and monitored soil moisture as well as soil temperature. Natural snowmelt dates varied by 42 days across years. Snow manipulations advanced and delayed snowmelt by 4.6 and 8.0 days on average but did not affect annual growth (peak biomass) above- nor below-ground. Interactions between snowmelt and drought were nonsignificant, implying that drought effects were independent of snowmelt. Drought reduced total annual above-ground biomass in the 10-week treatment by 16 ± 7% across years, while the 5-week treatment lowered biomass in the last year only. This decline in biomass was accountable to high drought sensitivity of biomass production in a few forb and graminoid species. In contrast, drought did not affect the biomass production of the dominant sedge Carex curvula, whose proportion of total plant cover increased from 36% in controls to 48% in 10-week drought. Below-ground biomass slightly increased under drought (5-week treatment only), resulting in a higher root mass fraction (both treatments). Despite continued root formation, drought reduced ecosystem respiration by 13%–23% per season, assessed nine times during three growing seasons. Since more than 85% of ecosystem respiration stemmed from below-ground activities and roots continued growing under drought, we assume that soil microorganisms were heavily constrained by the drought treatments. Synthesis. We conclude that snowmelt timing is unrelated to productivity, while recurrent drought will shift biomass allocation from shoots to roots in this typical alpine grassland, with potential implications for grazers but also for nutrient and carbon cycling. Species-specific drought-sensitivity will considerably alter community composition under more frequent drought.","author":[{"dropping-particle":"","family":"Möhl","given":"Patrick","non-dropping-particle":"","parse-names":false,"suffix":""},{"dropping-particle":"","family":"Vorkauf","given":"Maria","non-dropping-particle":"","parse-names":false,"suffix":""},{"dropping-particle":"","family":"Kahmen","given":"Ansgar","non-dropping-particle":"","parse-names":false,"suffix":""},{"dropping-particle":"","family":"Hiltbrunner","given":"Erika","non-dropping-particle":"","parse-names":false,"suffix":""}],"container-title":"Journal of Ecology","id":"ITEM-1","issue":"11","issued":{"date-parts":[["2023"]]},"page":"2357-2375","title":"Recurrent summer drought affects biomass production and community composition independently of snowmelt manipulation in alpine grassland","type":"article-journal","volume":"111"},"uris":["http://www.mendeley.com/documents/?uuid=9c16d545-e574-4539-bfa4-72c1cd8beee0"]}],"mendeley":{"formattedCitation":"(Möhl et al. 2023)","plainTextFormattedCitation":"(Möhl et al. 2023)","previouslyFormattedCitation":"(Möhl et al. 2023)"},"properties":{"noteIndex":0},"schema":"https://github.com/citation-style-language/schema/raw/master/csl-citation.json"}</w:instrText>
      </w:r>
      <w:r w:rsidR="00791BF0">
        <w:fldChar w:fldCharType="separate"/>
      </w:r>
      <w:r w:rsidR="00791BF0" w:rsidRPr="00791BF0">
        <w:rPr>
          <w:noProof/>
        </w:rPr>
        <w:t>(Möhl et al. 2023)</w:t>
      </w:r>
      <w:r w:rsidR="00791BF0">
        <w:fldChar w:fldCharType="end"/>
      </w:r>
      <w:r w:rsidR="005A4AAD" w:rsidRPr="003407A9">
        <w:t>.</w:t>
      </w:r>
      <w:commentRangeEnd w:id="334"/>
      <w:r w:rsidR="00026B56">
        <w:rPr>
          <w:rStyle w:val="Refdecomentario"/>
        </w:rPr>
        <w:commentReference w:id="334"/>
      </w:r>
      <w:r w:rsidR="0015216C" w:rsidRPr="003407A9">
        <w:t xml:space="preserve"> </w:t>
      </w:r>
      <w:r w:rsidR="005A6399" w:rsidRPr="003407A9">
        <w:t>The</w:t>
      </w:r>
      <w:r w:rsidR="00DC4CF9" w:rsidRPr="003407A9">
        <w:t xml:space="preserve"> high topographic complexity</w:t>
      </w:r>
      <w:r w:rsidR="00AC62CD" w:rsidRPr="003407A9">
        <w:t xml:space="preserve"> </w:t>
      </w:r>
      <w:r w:rsidR="000742C5" w:rsidRPr="003407A9">
        <w:t xml:space="preserve">observed </w:t>
      </w:r>
      <w:r w:rsidR="00AC62CD" w:rsidRPr="003407A9">
        <w:t>at fine scales</w:t>
      </w:r>
      <w:r w:rsidR="007B25BD" w:rsidRPr="003407A9">
        <w:t xml:space="preserve"> in alpine ecosystems</w:t>
      </w:r>
      <w:r w:rsidR="00AD5980" w:rsidRPr="003407A9">
        <w:t xml:space="preserve"> </w:t>
      </w:r>
      <w:r w:rsidR="00AD5980" w:rsidRPr="003407A9">
        <w:fldChar w:fldCharType="begin" w:fldLock="1"/>
      </w:r>
      <w:r w:rsidR="00AD5980" w:rsidRPr="003407A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D5980" w:rsidRPr="003407A9">
        <w:fldChar w:fldCharType="separate"/>
      </w:r>
      <w:r w:rsidR="00AD5980" w:rsidRPr="003407A9">
        <w:rPr>
          <w:noProof/>
        </w:rPr>
        <w:t>(Scherrer &amp; Körner 2011)</w:t>
      </w:r>
      <w:r w:rsidR="00AD5980" w:rsidRPr="003407A9">
        <w:fldChar w:fldCharType="end"/>
      </w:r>
      <w:r w:rsidR="00AD5980" w:rsidRPr="003407A9">
        <w:t xml:space="preserve"> </w:t>
      </w:r>
      <w:r w:rsidR="000B607F">
        <w:t>provides</w:t>
      </w:r>
      <w:r w:rsidR="005C6E16" w:rsidRPr="003407A9">
        <w:t xml:space="preserve"> </w:t>
      </w:r>
      <w:r w:rsidR="00AD5980" w:rsidRPr="003407A9">
        <w:t xml:space="preserve">a mosaic of microclimatic conditions </w:t>
      </w:r>
      <w:r w:rsidR="00AD5980" w:rsidRPr="003407A9">
        <w:fldChar w:fldCharType="begin" w:fldLock="1"/>
      </w:r>
      <w:r w:rsidR="00AD5980" w:rsidRPr="003407A9">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AD5980" w:rsidRPr="003407A9">
        <w:fldChar w:fldCharType="separate"/>
      </w:r>
      <w:r w:rsidR="00AD5980" w:rsidRPr="003407A9">
        <w:rPr>
          <w:noProof/>
        </w:rPr>
        <w:t>(Körner 2021)</w:t>
      </w:r>
      <w:r w:rsidR="00AD5980" w:rsidRPr="003407A9">
        <w:fldChar w:fldCharType="end"/>
      </w:r>
      <w:r w:rsidR="00AD5980" w:rsidRPr="003407A9">
        <w:t xml:space="preserve"> with sharp gradients within few centimetres </w:t>
      </w:r>
      <w:r w:rsidR="00AD5980" w:rsidRPr="003407A9">
        <w:fldChar w:fldCharType="begin" w:fldLock="1"/>
      </w:r>
      <w:r w:rsidR="00D50390" w:rsidRPr="003407A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AD5980" w:rsidRPr="003407A9">
        <w:fldChar w:fldCharType="separate"/>
      </w:r>
      <w:r w:rsidR="00AD5980" w:rsidRPr="003407A9">
        <w:rPr>
          <w:noProof/>
        </w:rPr>
        <w:t>(Graham et al. 2012)</w:t>
      </w:r>
      <w:r w:rsidR="00AD5980" w:rsidRPr="003407A9">
        <w:fldChar w:fldCharType="end"/>
      </w:r>
      <w:r w:rsidR="004C5097" w:rsidRPr="003407A9">
        <w:t>.</w:t>
      </w:r>
      <w:r w:rsidR="00DC4CF9" w:rsidRPr="003407A9">
        <w:t xml:space="preserve"> </w:t>
      </w:r>
      <w:r w:rsidR="00655EAA">
        <w:t>M</w:t>
      </w:r>
      <w:r w:rsidR="004C5097" w:rsidRPr="003407A9">
        <w:t xml:space="preserve">icroclimatic </w:t>
      </w:r>
      <w:r w:rsidR="00A77DAD">
        <w:t>gradients</w:t>
      </w:r>
      <w:r w:rsidR="00A77DAD" w:rsidRPr="003407A9">
        <w:t xml:space="preserve"> </w:t>
      </w:r>
      <w:r w:rsidR="00442802">
        <w:t>of</w:t>
      </w:r>
      <w:r w:rsidR="00335208">
        <w:t xml:space="preserve"> temperature and moisture </w:t>
      </w:r>
      <w:r w:rsidR="00442802">
        <w:t>have</w:t>
      </w:r>
      <w:r w:rsidR="00442802" w:rsidRPr="003407A9">
        <w:t xml:space="preserve"> </w:t>
      </w:r>
      <w:r w:rsidR="005C6E16">
        <w:t>bee</w:t>
      </w:r>
      <w:r w:rsidR="00634A04">
        <w:t xml:space="preserve">n </w:t>
      </w:r>
      <w:r w:rsidR="005C6E16">
        <w:t>suggested</w:t>
      </w:r>
      <w:r w:rsidR="0086090A">
        <w:t xml:space="preserve"> </w:t>
      </w:r>
      <w:r w:rsidR="00DE7326" w:rsidRPr="003407A9">
        <w:t xml:space="preserve">to buffer </w:t>
      </w:r>
      <w:r w:rsidR="00AD2F18">
        <w:t xml:space="preserve">the effect of </w:t>
      </w:r>
      <w:r w:rsidR="00E71523" w:rsidRPr="003407A9">
        <w:t>climate warming</w:t>
      </w:r>
      <w:r w:rsidR="0086090A">
        <w:t xml:space="preserve"> in alpine communities</w:t>
      </w:r>
      <w:r w:rsidR="00DE7326" w:rsidRPr="003407A9">
        <w:t xml:space="preserve"> </w:t>
      </w:r>
      <w:r w:rsidR="00174922" w:rsidRPr="003407A9">
        <w:fldChar w:fldCharType="begin" w:fldLock="1"/>
      </w:r>
      <w:r w:rsidR="008C731B" w:rsidRPr="003407A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74922" w:rsidRPr="003407A9">
        <w:fldChar w:fldCharType="separate"/>
      </w:r>
      <w:r w:rsidR="00174922" w:rsidRPr="003407A9">
        <w:rPr>
          <w:noProof/>
        </w:rPr>
        <w:t>(Körner &amp; Hiltbrunner 2021)</w:t>
      </w:r>
      <w:r w:rsidR="00174922" w:rsidRPr="003407A9">
        <w:fldChar w:fldCharType="end"/>
      </w:r>
      <w:r w:rsidR="0086090A">
        <w:t>(</w:t>
      </w:r>
      <w:r w:rsidR="0086090A" w:rsidRPr="00570D38">
        <w:rPr>
          <w:highlight w:val="yellow"/>
        </w:rPr>
        <w:t>Jiménez-Alfaro et al. 2024</w:t>
      </w:r>
      <w:r w:rsidR="0086090A">
        <w:t>)</w:t>
      </w:r>
      <w:r w:rsidR="00DC4CF9" w:rsidRPr="003407A9">
        <w:rPr>
          <w:rFonts w:eastAsia="Times New Roman" w:cstheme="minorHAnsi"/>
          <w:color w:val="000000"/>
          <w:lang w:eastAsia="ca-ES"/>
        </w:rPr>
        <w:t>.</w:t>
      </w:r>
      <w:r w:rsidR="00DC4CF9" w:rsidRPr="003407A9">
        <w:t xml:space="preserve"> </w:t>
      </w:r>
      <w:r w:rsidR="008358A8">
        <w:t>It is therefore expected that t</w:t>
      </w:r>
      <w:r w:rsidR="00716E91">
        <w:t xml:space="preserve">he ability of plant populations to cope with </w:t>
      </w:r>
      <w:r w:rsidR="003E45B6">
        <w:t xml:space="preserve">microclimatic </w:t>
      </w:r>
      <w:r w:rsidR="00716E91">
        <w:t xml:space="preserve">gradients </w:t>
      </w:r>
      <w:r w:rsidR="004B12E6">
        <w:t xml:space="preserve">under climate change </w:t>
      </w:r>
      <w:r w:rsidR="00DF2513">
        <w:t>will</w:t>
      </w:r>
      <w:r w:rsidR="008358A8">
        <w:t xml:space="preserve"> depend on</w:t>
      </w:r>
      <w:r w:rsidR="00DF2513">
        <w:t xml:space="preserve"> the</w:t>
      </w:r>
      <w:r w:rsidR="008358A8">
        <w:t xml:space="preserve"> intraspecific </w:t>
      </w:r>
      <w:r w:rsidR="00DF2513">
        <w:t>plasticity</w:t>
      </w:r>
      <w:r w:rsidR="008358A8">
        <w:t xml:space="preserve"> </w:t>
      </w:r>
      <w:r w:rsidR="00DF2513">
        <w:t>of</w:t>
      </w:r>
      <w:r w:rsidR="008358A8">
        <w:t xml:space="preserve"> seed germination</w:t>
      </w:r>
      <w:r w:rsidR="008E30AD">
        <w:t>. T</w:t>
      </w:r>
      <w:r w:rsidR="00DE0140">
        <w:t>he study of a</w:t>
      </w:r>
      <w:r w:rsidR="00790D09" w:rsidRPr="003407A9">
        <w:t xml:space="preserve">lpine </w:t>
      </w:r>
      <w:r w:rsidR="00845034" w:rsidRPr="003407A9">
        <w:t xml:space="preserve">plant regeneration </w:t>
      </w:r>
      <w:r w:rsidR="00316C21" w:rsidRPr="003407A9">
        <w:t xml:space="preserve">have mostly focused on </w:t>
      </w:r>
      <w:r w:rsidR="00686976" w:rsidRPr="003407A9">
        <w:t>the effect</w:t>
      </w:r>
      <w:r w:rsidR="00845034" w:rsidRPr="003407A9">
        <w:t>s</w:t>
      </w:r>
      <w:r w:rsidR="00686976" w:rsidRPr="003407A9">
        <w:t xml:space="preserve"> of temperature</w:t>
      </w:r>
      <w:r w:rsidR="00845034" w:rsidRPr="003407A9">
        <w:t xml:space="preserve"> and </w:t>
      </w:r>
      <w:r w:rsidR="0032135F" w:rsidRPr="003407A9">
        <w:t xml:space="preserve">warming </w:t>
      </w:r>
      <w:r w:rsidR="00C73947" w:rsidRPr="003407A9">
        <w:fldChar w:fldCharType="begin" w:fldLock="1"/>
      </w:r>
      <w:r w:rsidR="00AD5980" w:rsidRPr="003407A9">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w:instrText>
      </w:r>
      <w:r w:rsidR="00AD5980" w:rsidRPr="00C51647">
        <w:rPr>
          <w:lang w:val="es-ES"/>
        </w:rPr>
        <w:instrText>article":"","family":"Steadman","given":"Kathryn J.","non-dropping-part</w:instrText>
      </w:r>
      <w:r w:rsidR="00AD5980" w:rsidRPr="00B45CE8">
        <w:rPr>
          <w:lang w:val="es-ES"/>
        </w:rPr>
        <w:instrTex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19475767-b1af-4ac0-b78e-efa79a39206b"]}],"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rsidRPr="003407A9">
        <w:fldChar w:fldCharType="separate"/>
      </w:r>
      <w:r w:rsidR="00C73947" w:rsidRPr="00B45CE8">
        <w:rPr>
          <w:noProof/>
          <w:lang w:val="es-ES"/>
        </w:rPr>
        <w:t>(e.g. Mondoni et al. 2012; Hoyle et al. 2015; Fernández-Pascual et al. 2021)</w:t>
      </w:r>
      <w:r w:rsidR="00C73947" w:rsidRPr="003407A9">
        <w:fldChar w:fldCharType="end"/>
      </w:r>
      <w:r w:rsidR="00B45CE8" w:rsidRPr="00B45CE8">
        <w:rPr>
          <w:lang w:val="es-ES"/>
        </w:rPr>
        <w:t>.</w:t>
      </w:r>
      <w:r w:rsidR="00702735" w:rsidRPr="00B45CE8">
        <w:rPr>
          <w:lang w:val="es-ES"/>
        </w:rPr>
        <w:t xml:space="preserve"> </w:t>
      </w:r>
      <w:r w:rsidR="00B45CE8">
        <w:t>However,</w:t>
      </w:r>
      <w:r w:rsidR="00301157">
        <w:t xml:space="preserve"> </w:t>
      </w:r>
      <w:r w:rsidR="00F64BF7">
        <w:t xml:space="preserve">soil </w:t>
      </w:r>
      <w:r w:rsidR="00316C21" w:rsidRPr="003407A9">
        <w:t xml:space="preserve">moisture </w:t>
      </w:r>
      <w:r w:rsidR="00F64BF7">
        <w:t>needs to be also considered</w:t>
      </w:r>
      <w:r w:rsidR="003B3A5B" w:rsidRPr="003407A9">
        <w:t xml:space="preserve"> </w:t>
      </w:r>
      <w:r w:rsidR="00790D09" w:rsidRPr="003407A9">
        <w:t>in</w:t>
      </w:r>
      <w:r w:rsidR="0079421B" w:rsidRPr="003407A9">
        <w:t xml:space="preserve"> alpine </w:t>
      </w:r>
      <w:r w:rsidR="00A637E4" w:rsidRPr="003407A9">
        <w:t>region</w:t>
      </w:r>
      <w:r w:rsidR="001F5AE8" w:rsidRPr="003407A9">
        <w:t>s</w:t>
      </w:r>
      <w:r w:rsidR="009F0D96">
        <w:t xml:space="preserve"> </w:t>
      </w:r>
      <w:r w:rsidR="007005D0">
        <w:fldChar w:fldCharType="begin" w:fldLock="1"/>
      </w:r>
      <w:r w:rsidR="00CC606E">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005D0">
        <w:fldChar w:fldCharType="separate"/>
      </w:r>
      <w:r w:rsidR="007005D0" w:rsidRPr="007005D0">
        <w:rPr>
          <w:noProof/>
        </w:rPr>
        <w:t>(Körner 2021)</w:t>
      </w:r>
      <w:r w:rsidR="007005D0">
        <w:fldChar w:fldCharType="end"/>
      </w:r>
      <w:r w:rsidR="002E4843">
        <w:t xml:space="preserve"> </w:t>
      </w:r>
      <w:r w:rsidR="00B45CE8">
        <w:t>and</w:t>
      </w:r>
      <w:r w:rsidR="002E4843">
        <w:t xml:space="preserve"> it has been shown to specifically trigger germination</w:t>
      </w:r>
      <w:r w:rsidR="007F68FE">
        <w:t xml:space="preserve"> in the Caucasus</w:t>
      </w:r>
      <w:r w:rsidR="00280A6F" w:rsidRPr="007F68FE">
        <w:t xml:space="preserve"> </w:t>
      </w:r>
      <w:r w:rsidR="008C731B" w:rsidRPr="00C51647">
        <w:fldChar w:fldCharType="begin" w:fldLock="1"/>
      </w:r>
      <w:r w:rsidR="00AD5980" w:rsidRPr="00C51647">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8C731B" w:rsidRPr="00C51647">
        <w:fldChar w:fldCharType="separate"/>
      </w:r>
      <w:r w:rsidR="008C731B" w:rsidRPr="00C51647">
        <w:rPr>
          <w:noProof/>
        </w:rPr>
        <w:t>(Rosbakh et al. 2022)</w:t>
      </w:r>
      <w:r w:rsidR="008C731B" w:rsidRPr="00C51647">
        <w:fldChar w:fldCharType="end"/>
      </w:r>
      <w:r w:rsidR="00666045" w:rsidRPr="00C51647">
        <w:t>.</w:t>
      </w:r>
      <w:r w:rsidR="00316C21" w:rsidRPr="003407A9">
        <w:t xml:space="preserve"> </w:t>
      </w:r>
      <w:r w:rsidR="005D5831" w:rsidRPr="005D5831">
        <w:t xml:space="preserve"> </w:t>
      </w:r>
      <w:r w:rsidR="005D5831">
        <w:t xml:space="preserve">This may be especially critical in alpine systems influenced by Mediterranean climatic conditions, which are </w:t>
      </w:r>
      <w:r w:rsidR="009055E0">
        <w:t xml:space="preserve">influenced by a </w:t>
      </w:r>
      <w:r w:rsidR="0062431F">
        <w:t xml:space="preserve">period </w:t>
      </w:r>
      <w:r w:rsidR="00B45CE8">
        <w:t xml:space="preserve">of </w:t>
      </w:r>
      <w:r w:rsidR="0062431F">
        <w:t xml:space="preserve">1-2 months of </w:t>
      </w:r>
      <w:r w:rsidR="005D5831">
        <w:t xml:space="preserve">summer drought </w:t>
      </w:r>
      <w:r w:rsidR="0062431F" w:rsidRPr="003407A9">
        <w:fldChar w:fldCharType="begin" w:fldLock="1"/>
      </w:r>
      <w:r w:rsidR="0062431F" w:rsidRPr="003407A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3407A9">
        <w:fldChar w:fldCharType="separate"/>
      </w:r>
      <w:r w:rsidR="0062431F" w:rsidRPr="003407A9">
        <w:rPr>
          <w:noProof/>
        </w:rPr>
        <w:t>(Sumner &amp; Venn 2021)</w:t>
      </w:r>
      <w:r w:rsidR="0062431F" w:rsidRPr="003407A9">
        <w:fldChar w:fldCharType="end"/>
      </w:r>
      <w:r w:rsidR="0062431F" w:rsidRPr="003407A9">
        <w:t xml:space="preserve"> </w:t>
      </w:r>
      <w:r w:rsidR="009055E0">
        <w:t>with</w:t>
      </w:r>
      <w:r w:rsidR="0062431F">
        <w:t xml:space="preserve"> implications on </w:t>
      </w:r>
      <w:r w:rsidR="00B7417A">
        <w:t>plant</w:t>
      </w:r>
      <w:r w:rsidR="00CC7011">
        <w:t xml:space="preserve"> regeneration </w:t>
      </w:r>
      <w:r w:rsidR="00CC7011" w:rsidRPr="003407A9">
        <w:fldChar w:fldCharType="begin" w:fldLock="1"/>
      </w:r>
      <w:r w:rsidR="00CC7011">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id":"ITEM-3","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3","issued":{"date-parts":[["2022"]]},"page":"101-114","publisher":"Academic Press","title":"Climate change and plant regeneration from seeds in Mediterranean regions of the Northern Hemisphere","type":"chapter"},"uris":["http://www.mendeley.com/documents/?uuid=70c031bb-6687-423c-840a-41285d6b53b8"]}],"mendeley":{"formattedCitation":"(Giménez-Benavides et al. 2005; Giménez-Benavides et al. 2018; Mattana et al. 2022)","plainTextFormattedCitation":"(Giménez-Benavides et al. 2005; Giménez-Benavides et al. 2018; Mattana et al. 2022)","previouslyFormattedCitation":"(Giménez-Benavides et al. 2005; Giménez-Benavides et al. 2018; Mattana et al. 2022)"},"properties":{"noteIndex":0},"schema":"https://github.com/citation-style-language/schema/raw/master/csl-citation.json"}</w:instrText>
      </w:r>
      <w:r w:rsidR="00CC7011" w:rsidRPr="003407A9">
        <w:fldChar w:fldCharType="separate"/>
      </w:r>
      <w:r w:rsidR="00CC7011" w:rsidRPr="00CC606E">
        <w:rPr>
          <w:noProof/>
        </w:rPr>
        <w:t>(Giménez-Benavides et al. 2005; Giménez-Benavides et al. 2018; Mattana et al. 2022)</w:t>
      </w:r>
      <w:r w:rsidR="00CC7011" w:rsidRPr="003407A9">
        <w:fldChar w:fldCharType="end"/>
      </w:r>
      <w:r w:rsidR="00CC7011" w:rsidRPr="003407A9">
        <w:t xml:space="preserve"> </w:t>
      </w:r>
      <w:r w:rsidR="00CC7011">
        <w:t>and growth</w:t>
      </w:r>
      <w:r w:rsidR="00E16B1A">
        <w:t xml:space="preserve"> </w:t>
      </w:r>
      <w:r w:rsidR="00E16B1A">
        <w:fldChar w:fldCharType="begin" w:fldLock="1"/>
      </w:r>
      <w:r w:rsidR="00104EBE">
        <w:instrText>ADDIN CSL_CITATION {"citationItems":[{"id":"ITEM-1","itemData":{"DOI":"10.1111/nph.19285","ISSN":"14698137","PMID":"37753537","abstract":"The Mediterranean alpine is one of the most vulnerable ecosystems under future environmental change. Yet, patterns, timing and environmental controls of plant growth are poorly investigated. We aimed at an improved understanding of growth processes, as well as stem swelling and shrinking patterns, by examining two common coexisting green-stemmed shrub species. Using dendrometers to measure daily stem diameter changes, we separated these changes into water-related shrinking and swelling and irreversible growth. Implementing correlation analysis, linear mixed effects models, and partial least squares regression on time series of stem diameter changes, with corresponding soil temperature and moisture data as environmental predictors, we found species-specific growth patterns related to different drought-adaptive strategies. We show that the winter-cold-adapted species Cytisus galianoi uses a drought tolerance strategy combined with a high ecological plasticity, and is, thus, able to gain competitive advantages under future climate warming. In contrast, Genista versicolor is restricted to a narrower ecological niche using a winter-cold escape and drought avoidance strategy, which might be of disadvantage in a changing climate. Pregrowth environmental conditions were more relevant than conditions during growth, controlling the species' resource availability. Thus, studies focusing on current driver constellations of growth may fail to predict a species’ ecological niche and its potential future performance.","author":[{"dropping-particle":"","family":"Albrecht","given":"Eike Corina","non-dropping-particle":"","parse-names":false,"suffix":""},{"dropping-particle":"","family":"Dobbert","given":"Svenja","non-dropping-particle":"","parse-names":false,"suffix":""},{"dropping-particle":"","family":"Pape","given":"Roland","non-dropping-particle":"","parse-names":false,"suffix":""},{"dropping-particle":"","family":"Löffler","given":"Jörg","non-dropping-particle":"","parse-names":false,"suffix":""}],"container-title":"New Phytologist","id":"ITEM-1","issue":"1","issued":{"date-parts":[["2024"]]},"page":"114-130","title":"Patterns, timing, and environmental drivers of growth in two coexisting green-stemmed Mediterranean alpine shrubs species","type":"article-journal","volume":"241"},"uris":["http://www.mendeley.com/documents/?uuid=1517e12f-6f0d-4979-aef4-e941ab5671b5"]}],"mendeley":{"formattedCitation":"(Albrecht et al. 2024)","plainTextFormattedCitation":"(Albrecht et al. 2024)","previouslyFormattedCitation":"(Albrecht et al. 2024)"},"properties":{"noteIndex":0},"schema":"https://github.com/citation-style-language/schema/raw/master/csl-citation.json"}</w:instrText>
      </w:r>
      <w:r w:rsidR="00E16B1A">
        <w:fldChar w:fldCharType="separate"/>
      </w:r>
      <w:r w:rsidR="00E16B1A" w:rsidRPr="00E16B1A">
        <w:rPr>
          <w:noProof/>
        </w:rPr>
        <w:t>(Albrecht et al. 2024)</w:t>
      </w:r>
      <w:r w:rsidR="00E16B1A">
        <w:fldChar w:fldCharType="end"/>
      </w:r>
      <w:r w:rsidR="00E16B1A">
        <w:t>.</w:t>
      </w:r>
      <w:r w:rsidR="005D5831">
        <w:t xml:space="preserve"> </w:t>
      </w:r>
    </w:p>
    <w:p w14:paraId="290BC502" w14:textId="6A11D596" w:rsidR="00662737" w:rsidRPr="003407A9" w:rsidRDefault="006D55FC" w:rsidP="0084299C">
      <w:pPr>
        <w:spacing w:line="360" w:lineRule="auto"/>
        <w:ind w:firstLine="709"/>
        <w:jc w:val="both"/>
      </w:pPr>
      <w:r>
        <w:t xml:space="preserve">In this study, we </w:t>
      </w:r>
      <w:del w:id="335" w:author="EDUARDO FERNANDEZ PASCUAL" w:date="2024-03-05T10:55:00Z">
        <w:r w:rsidDel="000D6E39">
          <w:delText xml:space="preserve">address </w:delText>
        </w:r>
      </w:del>
      <w:ins w:id="336" w:author="EDUARDO FERNANDEZ PASCUAL" w:date="2024-03-05T10:55:00Z">
        <w:r w:rsidR="000D6E39">
          <w:t>measure</w:t>
        </w:r>
        <w:r w:rsidR="000D6E39">
          <w:t xml:space="preserve"> </w:t>
        </w:r>
      </w:ins>
      <w:r>
        <w:t>the</w:t>
      </w:r>
      <w:r w:rsidR="009A4338" w:rsidRPr="003407A9">
        <w:t xml:space="preserve"> intraspecific </w:t>
      </w:r>
      <w:del w:id="337" w:author="EDUARDO FERNANDEZ PASCUAL" w:date="2024-03-05T09:21:00Z">
        <w:r w:rsidR="009A4338" w:rsidRPr="003407A9" w:rsidDel="00291E15">
          <w:delText>variability</w:delText>
        </w:r>
      </w:del>
      <w:ins w:id="338" w:author="EDUARDO FERNANDEZ PASCUAL" w:date="2024-03-05T09:21:00Z">
        <w:r w:rsidR="00291E15">
          <w:t>variation</w:t>
        </w:r>
      </w:ins>
      <w:r w:rsidR="009A4338" w:rsidRPr="003407A9">
        <w:t xml:space="preserve"> </w:t>
      </w:r>
      <w:del w:id="339" w:author="EDUARDO FERNANDEZ PASCUAL" w:date="2024-03-05T10:55:00Z">
        <w:r w:rsidR="009A4338" w:rsidRPr="003407A9" w:rsidDel="000D6E39">
          <w:delText xml:space="preserve">on </w:delText>
        </w:r>
      </w:del>
      <w:ins w:id="340" w:author="EDUARDO FERNANDEZ PASCUAL" w:date="2024-03-05T10:55:00Z">
        <w:r w:rsidR="000D6E39" w:rsidRPr="003407A9">
          <w:t>o</w:t>
        </w:r>
        <w:r w:rsidR="000D6E39">
          <w:t>f</w:t>
        </w:r>
        <w:r w:rsidR="000D6E39" w:rsidRPr="003407A9">
          <w:t xml:space="preserve"> </w:t>
        </w:r>
      </w:ins>
      <w:r w:rsidR="009A4338" w:rsidRPr="003407A9">
        <w:t>germination responses to water stress</w:t>
      </w:r>
      <w:r w:rsidR="00C143DF">
        <w:t xml:space="preserve"> along a </w:t>
      </w:r>
      <w:r w:rsidR="005D0242">
        <w:t>microclimatic gradient</w:t>
      </w:r>
      <w:r>
        <w:t xml:space="preserve"> </w:t>
      </w:r>
      <w:r w:rsidR="00C143DF">
        <w:t>in a</w:t>
      </w:r>
      <w:r w:rsidR="00C143DF" w:rsidRPr="00C143DF">
        <w:t xml:space="preserve"> </w:t>
      </w:r>
      <w:r w:rsidR="00C143DF" w:rsidRPr="003407A9">
        <w:t xml:space="preserve">drought-limited Mediterranean alpine </w:t>
      </w:r>
      <w:ins w:id="341" w:author="EDUARDO FERNANDEZ PASCUAL" w:date="2024-03-05T10:55:00Z">
        <w:r w:rsidR="000041A0">
          <w:t>eco</w:t>
        </w:r>
      </w:ins>
      <w:r w:rsidR="00C143DF">
        <w:t>system</w:t>
      </w:r>
      <w:r w:rsidR="00C63A3A" w:rsidRPr="003407A9">
        <w:t xml:space="preserve">. </w:t>
      </w:r>
      <w:r w:rsidR="00477C9C">
        <w:t xml:space="preserve">We </w:t>
      </w:r>
      <w:commentRangeStart w:id="342"/>
      <w:r w:rsidR="00477C9C">
        <w:t>focused</w:t>
      </w:r>
      <w:commentRangeEnd w:id="342"/>
      <w:r w:rsidR="000041A0">
        <w:rPr>
          <w:rStyle w:val="Refdecomentario"/>
        </w:rPr>
        <w:commentReference w:id="342"/>
      </w:r>
      <w:r w:rsidR="00477C9C">
        <w:t xml:space="preserve"> on a</w:t>
      </w:r>
      <w:r w:rsidR="00E60792">
        <w:t>n endemic and locally abundant species adapted to these conditions,</w:t>
      </w:r>
      <w:r w:rsidR="009B1B12" w:rsidRPr="003407A9">
        <w:t xml:space="preserve"> </w:t>
      </w:r>
      <w:r w:rsidR="009B1B12" w:rsidRPr="003407A9">
        <w:rPr>
          <w:i/>
        </w:rPr>
        <w:t xml:space="preserve">Dianthus langeanus </w:t>
      </w:r>
      <w:r w:rsidR="009B1B12" w:rsidRPr="003407A9">
        <w:rPr>
          <w:iCs/>
        </w:rPr>
        <w:t>Wilk. (Caryophyllaceae)</w:t>
      </w:r>
      <w:r w:rsidR="00A13C86">
        <w:t xml:space="preserve">. </w:t>
      </w:r>
      <w:del w:id="343" w:author="EDUARDO FERNANDEZ PASCUAL" w:date="2024-03-05T10:56:00Z">
        <w:r w:rsidR="00A13C86" w:rsidDel="00412E3F">
          <w:delText>T</w:delText>
        </w:r>
        <w:r w:rsidR="00F364E5" w:rsidRPr="003407A9" w:rsidDel="00412E3F">
          <w:delText xml:space="preserve">he </w:delText>
        </w:r>
      </w:del>
      <w:ins w:id="344" w:author="EDUARDO FERNANDEZ PASCUAL" w:date="2024-03-05T10:56:00Z">
        <w:r w:rsidR="00412E3F">
          <w:t>Our</w:t>
        </w:r>
        <w:r w:rsidR="00412E3F" w:rsidRPr="003407A9">
          <w:t xml:space="preserve"> </w:t>
        </w:r>
      </w:ins>
      <w:r w:rsidR="00FC2903">
        <w:t xml:space="preserve">primary </w:t>
      </w:r>
      <w:r w:rsidR="00F364E5" w:rsidRPr="003407A9">
        <w:t xml:space="preserve">hypothesis </w:t>
      </w:r>
      <w:r w:rsidR="00A13C86">
        <w:t xml:space="preserve">is </w:t>
      </w:r>
      <w:r w:rsidR="00BB5C2F" w:rsidRPr="003407A9">
        <w:t xml:space="preserve">that </w:t>
      </w:r>
      <w:r w:rsidR="00A244A6" w:rsidRPr="003407A9">
        <w:t xml:space="preserve">germination responses to water stress will show </w:t>
      </w:r>
      <w:ins w:id="345" w:author="EDUARDO FERNANDEZ PASCUAL" w:date="2024-03-05T10:08:00Z">
        <w:r w:rsidR="004772C2">
          <w:t xml:space="preserve">functional </w:t>
        </w:r>
      </w:ins>
      <w:r w:rsidR="00A244A6" w:rsidRPr="003407A9">
        <w:t xml:space="preserve">intraspecific </w:t>
      </w:r>
      <w:del w:id="346" w:author="EDUARDO FERNANDEZ PASCUAL" w:date="2024-03-05T09:21:00Z">
        <w:r w:rsidR="00A244A6" w:rsidRPr="003407A9" w:rsidDel="00291E15">
          <w:delText>variability</w:delText>
        </w:r>
      </w:del>
      <w:ins w:id="347" w:author="EDUARDO FERNANDEZ PASCUAL" w:date="2024-03-05T09:21:00Z">
        <w:r w:rsidR="00291E15">
          <w:t>variation</w:t>
        </w:r>
      </w:ins>
      <w:r w:rsidR="00A244A6" w:rsidRPr="003407A9">
        <w:t xml:space="preserve"> along local </w:t>
      </w:r>
      <w:r w:rsidR="00417D34" w:rsidRPr="003407A9">
        <w:t>gradients</w:t>
      </w:r>
      <w:r w:rsidR="00417D34">
        <w:t xml:space="preserve"> of</w:t>
      </w:r>
      <w:r w:rsidR="00417D34" w:rsidRPr="003407A9">
        <w:t xml:space="preserve"> </w:t>
      </w:r>
      <w:r w:rsidR="00A244A6" w:rsidRPr="003407A9">
        <w:t>water availability.</w:t>
      </w:r>
      <w:r w:rsidR="0080631C" w:rsidRPr="003407A9">
        <w:t xml:space="preserve"> </w:t>
      </w:r>
      <w:r w:rsidR="00417D34">
        <w:t>In particular, w</w:t>
      </w:r>
      <w:r w:rsidR="00CD274E">
        <w:t>e expect lower base water potential</w:t>
      </w:r>
      <w:r w:rsidR="00D715AD">
        <w:t>s</w:t>
      </w:r>
      <w:r w:rsidR="00CD274E">
        <w:t xml:space="preserve"> for </w:t>
      </w:r>
      <w:r w:rsidR="00417D34">
        <w:t xml:space="preserve">germination in </w:t>
      </w:r>
      <w:r w:rsidR="00CD274E">
        <w:t>seed</w:t>
      </w:r>
      <w:r w:rsidR="00417D34">
        <w:t>s collected</w:t>
      </w:r>
      <w:r w:rsidR="003E0377">
        <w:t xml:space="preserve"> </w:t>
      </w:r>
      <w:r w:rsidR="0031128E" w:rsidRPr="003407A9">
        <w:t>from warmer</w:t>
      </w:r>
      <w:r w:rsidR="00A260B7" w:rsidRPr="003407A9">
        <w:t xml:space="preserve"> </w:t>
      </w:r>
      <w:r w:rsidR="0080631C" w:rsidRPr="003407A9">
        <w:t>and</w:t>
      </w:r>
      <w:r w:rsidR="00A260B7" w:rsidRPr="003407A9">
        <w:t xml:space="preserve"> drier</w:t>
      </w:r>
      <w:r w:rsidR="0031128E" w:rsidRPr="003407A9">
        <w:t xml:space="preserve"> </w:t>
      </w:r>
      <w:r w:rsidR="00DA19FF" w:rsidRPr="003407A9">
        <w:t>subpopulation</w:t>
      </w:r>
      <w:r w:rsidR="00965AA2" w:rsidRPr="003407A9">
        <w:t>s</w:t>
      </w:r>
      <w:r w:rsidR="0031128E" w:rsidRPr="003407A9">
        <w:t xml:space="preserve"> </w:t>
      </w:r>
      <w:r w:rsidR="00F00011" w:rsidRPr="003407A9">
        <w:t>(i.e. higher germination tolerance to water stress)</w:t>
      </w:r>
      <w:r w:rsidR="003638F6" w:rsidRPr="003407A9">
        <w:t>.</w:t>
      </w:r>
      <w:r w:rsidR="00385A25" w:rsidRPr="003407A9">
        <w:t xml:space="preserve"> </w:t>
      </w:r>
      <w:del w:id="348" w:author="EDUARDO FERNANDEZ PASCUAL" w:date="2024-03-05T10:57:00Z">
        <w:r w:rsidR="00D715AD" w:rsidRPr="009E0D3A" w:rsidDel="0058788E">
          <w:rPr>
            <w:strike/>
            <w:highlight w:val="yellow"/>
            <w:rPrChange w:id="349" w:author="EDUARDO FERNANDEZ PASCUAL" w:date="2024-03-05T12:54:00Z">
              <w:rPr/>
            </w:rPrChange>
          </w:rPr>
          <w:delText xml:space="preserve">According </w:delText>
        </w:r>
      </w:del>
      <w:ins w:id="350" w:author="EDUARDO FERNANDEZ PASCUAL" w:date="2024-03-05T10:57:00Z">
        <w:r w:rsidR="0058788E" w:rsidRPr="009E0D3A">
          <w:rPr>
            <w:strike/>
            <w:highlight w:val="yellow"/>
            <w:rPrChange w:id="351" w:author="EDUARDO FERNANDEZ PASCUAL" w:date="2024-03-05T12:54:00Z">
              <w:rPr/>
            </w:rPrChange>
          </w:rPr>
          <w:t>However, a</w:t>
        </w:r>
        <w:r w:rsidR="0058788E" w:rsidRPr="009E0D3A">
          <w:rPr>
            <w:strike/>
            <w:highlight w:val="yellow"/>
            <w:rPrChange w:id="352" w:author="EDUARDO FERNANDEZ PASCUAL" w:date="2024-03-05T12:54:00Z">
              <w:rPr/>
            </w:rPrChange>
          </w:rPr>
          <w:t xml:space="preserve">ccording </w:t>
        </w:r>
      </w:ins>
      <w:r w:rsidR="00D715AD" w:rsidRPr="009E0D3A">
        <w:rPr>
          <w:strike/>
          <w:highlight w:val="yellow"/>
          <w:rPrChange w:id="353" w:author="EDUARDO FERNANDEZ PASCUAL" w:date="2024-03-05T12:54:00Z">
            <w:rPr/>
          </w:rPrChange>
        </w:rPr>
        <w:t xml:space="preserve">to previous information </w:t>
      </w:r>
      <w:del w:id="354" w:author="EDUARDO FERNANDEZ PASCUAL" w:date="2024-03-05T10:56:00Z">
        <w:r w:rsidR="00D715AD" w:rsidRPr="009E0D3A" w:rsidDel="00412E3F">
          <w:rPr>
            <w:strike/>
            <w:highlight w:val="yellow"/>
            <w:rPrChange w:id="355" w:author="EDUARDO FERNANDEZ PASCUAL" w:date="2024-03-05T12:54:00Z">
              <w:rPr/>
            </w:rPrChange>
          </w:rPr>
          <w:delText xml:space="preserve">of </w:delText>
        </w:r>
      </w:del>
      <w:ins w:id="356" w:author="EDUARDO FERNANDEZ PASCUAL" w:date="2024-03-05T10:56:00Z">
        <w:r w:rsidR="00412E3F" w:rsidRPr="009E0D3A">
          <w:rPr>
            <w:strike/>
            <w:highlight w:val="yellow"/>
            <w:rPrChange w:id="357" w:author="EDUARDO FERNANDEZ PASCUAL" w:date="2024-03-05T12:54:00Z">
              <w:rPr/>
            </w:rPrChange>
          </w:rPr>
          <w:t>o</w:t>
        </w:r>
        <w:r w:rsidR="00412E3F" w:rsidRPr="009E0D3A">
          <w:rPr>
            <w:strike/>
            <w:highlight w:val="yellow"/>
            <w:rPrChange w:id="358" w:author="EDUARDO FERNANDEZ PASCUAL" w:date="2024-03-05T12:54:00Z">
              <w:rPr/>
            </w:rPrChange>
          </w:rPr>
          <w:t>n</w:t>
        </w:r>
        <w:r w:rsidR="00412E3F" w:rsidRPr="009E0D3A">
          <w:rPr>
            <w:strike/>
            <w:highlight w:val="yellow"/>
            <w:rPrChange w:id="359" w:author="EDUARDO FERNANDEZ PASCUAL" w:date="2024-03-05T12:54:00Z">
              <w:rPr/>
            </w:rPrChange>
          </w:rPr>
          <w:t xml:space="preserve"> </w:t>
        </w:r>
      </w:ins>
      <w:r w:rsidR="00D715AD" w:rsidRPr="009E0D3A">
        <w:rPr>
          <w:strike/>
          <w:highlight w:val="yellow"/>
          <w:rPrChange w:id="360" w:author="EDUARDO FERNANDEZ PASCUAL" w:date="2024-03-05T12:54:00Z">
            <w:rPr/>
          </w:rPrChange>
        </w:rPr>
        <w:t>the germination of Mediterranean species</w:t>
      </w:r>
      <w:del w:id="361" w:author="EDUARDO FERNANDEZ PASCUAL" w:date="2024-03-05T10:56:00Z">
        <w:r w:rsidR="00D715AD" w:rsidRPr="009E0D3A" w:rsidDel="00412E3F">
          <w:rPr>
            <w:strike/>
            <w:highlight w:val="yellow"/>
            <w:rPrChange w:id="362" w:author="EDUARDO FERNANDEZ PASCUAL" w:date="2024-03-05T12:54:00Z">
              <w:rPr/>
            </w:rPrChange>
          </w:rPr>
          <w:delText xml:space="preserve"> </w:delText>
        </w:r>
      </w:del>
      <w:r w:rsidR="000E14FB" w:rsidRPr="009E0D3A">
        <w:rPr>
          <w:strike/>
          <w:highlight w:val="yellow"/>
          <w:rPrChange w:id="363" w:author="EDUARDO FERNANDEZ PASCUAL" w:date="2024-03-05T12:54:00Z">
            <w:rPr/>
          </w:rPrChange>
        </w:rPr>
        <w:t xml:space="preserve"> </w:t>
      </w:r>
      <w:r w:rsidR="00B4067D" w:rsidRPr="009E0D3A">
        <w:rPr>
          <w:strike/>
          <w:highlight w:val="yellow"/>
          <w:rPrChange w:id="364" w:author="EDUARDO FERNANDEZ PASCUAL" w:date="2024-03-05T12:54:00Z">
            <w:rPr/>
          </w:rPrChange>
        </w:rPr>
        <w:fldChar w:fldCharType="begin" w:fldLock="1"/>
      </w:r>
      <w:r w:rsidR="00835869" w:rsidRPr="009E0D3A">
        <w:rPr>
          <w:strike/>
          <w:highlight w:val="yellow"/>
          <w:rPrChange w:id="365" w:author="EDUARDO FERNANDEZ PASCUAL" w:date="2024-03-05T12:54:00Z">
            <w:rPr/>
          </w:rPrChange>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et al. 2022)","plainTextFormattedCitation":"(Mattana et al. 2022)","previouslyFormattedCitation":"(Mattana et al. 2022)"},"properties":{"noteIndex":0},"schema":"https://github.com/citation-style-language/schema/raw/master/csl-citation.json"}</w:instrText>
      </w:r>
      <w:r w:rsidR="00B4067D" w:rsidRPr="009E0D3A">
        <w:rPr>
          <w:strike/>
          <w:highlight w:val="yellow"/>
          <w:rPrChange w:id="366" w:author="EDUARDO FERNANDEZ PASCUAL" w:date="2024-03-05T12:54:00Z">
            <w:rPr/>
          </w:rPrChange>
        </w:rPr>
        <w:fldChar w:fldCharType="separate"/>
      </w:r>
      <w:r w:rsidR="00B4067D" w:rsidRPr="009E0D3A">
        <w:rPr>
          <w:strike/>
          <w:noProof/>
          <w:highlight w:val="yellow"/>
          <w:rPrChange w:id="367" w:author="EDUARDO FERNANDEZ PASCUAL" w:date="2024-03-05T12:54:00Z">
            <w:rPr>
              <w:noProof/>
            </w:rPr>
          </w:rPrChange>
        </w:rPr>
        <w:t>(Mattana et al. 2022)</w:t>
      </w:r>
      <w:r w:rsidR="00B4067D" w:rsidRPr="009E0D3A">
        <w:rPr>
          <w:strike/>
          <w:highlight w:val="yellow"/>
          <w:rPrChange w:id="368" w:author="EDUARDO FERNANDEZ PASCUAL" w:date="2024-03-05T12:54:00Z">
            <w:rPr/>
          </w:rPrChange>
        </w:rPr>
        <w:fldChar w:fldCharType="end"/>
      </w:r>
      <w:r w:rsidR="000D09E5" w:rsidRPr="009E0D3A">
        <w:rPr>
          <w:strike/>
          <w:highlight w:val="yellow"/>
          <w:rPrChange w:id="369" w:author="EDUARDO FERNANDEZ PASCUAL" w:date="2024-03-05T12:54:00Z">
            <w:rPr/>
          </w:rPrChange>
        </w:rPr>
        <w:t xml:space="preserve">, </w:t>
      </w:r>
      <w:ins w:id="370" w:author="EDUARDO FERNANDEZ PASCUAL" w:date="2024-03-05T10:57:00Z">
        <w:r w:rsidR="0058788E" w:rsidRPr="009E0D3A">
          <w:rPr>
            <w:strike/>
            <w:highlight w:val="yellow"/>
            <w:rPrChange w:id="371" w:author="EDUARDO FERNANDEZ PASCUAL" w:date="2024-03-05T12:54:00Z">
              <w:rPr/>
            </w:rPrChange>
          </w:rPr>
          <w:t xml:space="preserve">we expect that the </w:t>
        </w:r>
      </w:ins>
      <w:r w:rsidR="000D09E5" w:rsidRPr="009E0D3A">
        <w:rPr>
          <w:strike/>
          <w:highlight w:val="yellow"/>
          <w:rPrChange w:id="372" w:author="EDUARDO FERNANDEZ PASCUAL" w:date="2024-03-05T12:54:00Z">
            <w:rPr/>
          </w:rPrChange>
        </w:rPr>
        <w:t xml:space="preserve">fresh seeds of </w:t>
      </w:r>
      <w:r w:rsidR="009D35F4" w:rsidRPr="009E0D3A">
        <w:rPr>
          <w:strike/>
          <w:highlight w:val="yellow"/>
          <w:rPrChange w:id="373" w:author="EDUARDO FERNANDEZ PASCUAL" w:date="2024-03-05T12:54:00Z">
            <w:rPr/>
          </w:rPrChange>
        </w:rPr>
        <w:t>the study species</w:t>
      </w:r>
      <w:r w:rsidR="000D09E5" w:rsidRPr="009E0D3A">
        <w:rPr>
          <w:strike/>
          <w:highlight w:val="yellow"/>
          <w:rPrChange w:id="374" w:author="EDUARDO FERNANDEZ PASCUAL" w:date="2024-03-05T12:54:00Z">
            <w:rPr/>
          </w:rPrChange>
        </w:rPr>
        <w:t xml:space="preserve"> might show some degree of physiological seed dormancy that requires dry after ripening to be alleviated</w:t>
      </w:r>
      <w:ins w:id="375" w:author="EDUARDO FERNANDEZ PASCUAL" w:date="2024-03-05T10:58:00Z">
        <w:r w:rsidR="00A3050B" w:rsidRPr="009E0D3A">
          <w:rPr>
            <w:strike/>
            <w:highlight w:val="yellow"/>
            <w:rPrChange w:id="376" w:author="EDUARDO FERNANDEZ PASCUAL" w:date="2024-03-05T12:54:00Z">
              <w:rPr/>
            </w:rPrChange>
          </w:rPr>
          <w:t xml:space="preserve"> before the base water potential can be calculated using</w:t>
        </w:r>
        <w:r w:rsidR="00672D2A" w:rsidRPr="009E0D3A">
          <w:rPr>
            <w:strike/>
            <w:highlight w:val="yellow"/>
            <w:rPrChange w:id="377" w:author="EDUARDO FERNANDEZ PASCUAL" w:date="2024-03-05T12:54:00Z">
              <w:rPr/>
            </w:rPrChange>
          </w:rPr>
          <w:t xml:space="preserve"> hydro-time models</w:t>
        </w:r>
      </w:ins>
      <w:r w:rsidR="000D09E5" w:rsidRPr="009E0D3A">
        <w:rPr>
          <w:strike/>
          <w:highlight w:val="yellow"/>
          <w:rPrChange w:id="378" w:author="EDUARDO FERNANDEZ PASCUAL" w:date="2024-03-05T12:54:00Z">
            <w:rPr/>
          </w:rPrChange>
        </w:rPr>
        <w:t>.</w:t>
      </w:r>
      <w:r w:rsidR="00A73D0C" w:rsidRPr="009E0D3A">
        <w:rPr>
          <w:strike/>
          <w:highlight w:val="yellow"/>
          <w:rPrChange w:id="379" w:author="EDUARDO FERNANDEZ PASCUAL" w:date="2024-03-05T12:54:00Z">
            <w:rPr/>
          </w:rPrChange>
        </w:rPr>
        <w:t xml:space="preserve"> </w:t>
      </w:r>
      <w:r w:rsidR="00AD5FE4" w:rsidRPr="009E0D3A">
        <w:rPr>
          <w:strike/>
          <w:highlight w:val="yellow"/>
          <w:rPrChange w:id="380" w:author="EDUARDO FERNANDEZ PASCUAL" w:date="2024-03-05T12:54:00Z">
            <w:rPr/>
          </w:rPrChange>
        </w:rPr>
        <w:t>T</w:t>
      </w:r>
      <w:r w:rsidR="009B1B12" w:rsidRPr="009E0D3A">
        <w:rPr>
          <w:strike/>
          <w:highlight w:val="yellow"/>
          <w:rPrChange w:id="381" w:author="EDUARDO FERNANDEZ PASCUAL" w:date="2024-03-05T12:54:00Z">
            <w:rPr/>
          </w:rPrChange>
        </w:rPr>
        <w:t>hus</w:t>
      </w:r>
      <w:r w:rsidR="00A73D0C" w:rsidRPr="009E0D3A">
        <w:rPr>
          <w:strike/>
          <w:highlight w:val="yellow"/>
          <w:rPrChange w:id="382" w:author="EDUARDO FERNANDEZ PASCUAL" w:date="2024-03-05T12:54:00Z">
            <w:rPr/>
          </w:rPrChange>
        </w:rPr>
        <w:t>,</w:t>
      </w:r>
      <w:r w:rsidR="009B1B12" w:rsidRPr="009E0D3A">
        <w:rPr>
          <w:strike/>
          <w:highlight w:val="yellow"/>
          <w:rPrChange w:id="383" w:author="EDUARDO FERNANDEZ PASCUAL" w:date="2024-03-05T12:54:00Z">
            <w:rPr/>
          </w:rPrChange>
        </w:rPr>
        <w:t xml:space="preserve"> </w:t>
      </w:r>
      <w:ins w:id="384" w:author="EDUARDO FERNANDEZ PASCUAL" w:date="2024-03-05T10:58:00Z">
        <w:r w:rsidR="00672D2A" w:rsidRPr="009E0D3A">
          <w:rPr>
            <w:strike/>
            <w:highlight w:val="yellow"/>
            <w:rPrChange w:id="385" w:author="EDUARDO FERNANDEZ PASCUAL" w:date="2024-03-05T12:54:00Z">
              <w:rPr/>
            </w:rPrChange>
          </w:rPr>
          <w:t xml:space="preserve">we </w:t>
        </w:r>
      </w:ins>
      <w:ins w:id="386" w:author="EDUARDO FERNANDEZ PASCUAL" w:date="2024-03-05T10:59:00Z">
        <w:r w:rsidR="00672D2A" w:rsidRPr="009E0D3A">
          <w:rPr>
            <w:strike/>
            <w:highlight w:val="yellow"/>
            <w:rPrChange w:id="387" w:author="EDUARDO FERNANDEZ PASCUAL" w:date="2024-03-05T12:54:00Z">
              <w:rPr/>
            </w:rPrChange>
          </w:rPr>
          <w:t xml:space="preserve">address </w:t>
        </w:r>
      </w:ins>
      <w:commentRangeStart w:id="388"/>
      <w:r w:rsidR="009B1B12" w:rsidRPr="009E0D3A">
        <w:rPr>
          <w:strike/>
          <w:highlight w:val="yellow"/>
          <w:rPrChange w:id="389" w:author="EDUARDO FERNANDEZ PASCUAL" w:date="2024-03-05T12:54:00Z">
            <w:rPr/>
          </w:rPrChange>
        </w:rPr>
        <w:t>a second</w:t>
      </w:r>
      <w:r w:rsidR="00A73D0C" w:rsidRPr="009E0D3A">
        <w:rPr>
          <w:strike/>
          <w:highlight w:val="yellow"/>
          <w:rPrChange w:id="390" w:author="EDUARDO FERNANDEZ PASCUAL" w:date="2024-03-05T12:54:00Z">
            <w:rPr/>
          </w:rPrChange>
        </w:rPr>
        <w:t xml:space="preserve">ary </w:t>
      </w:r>
      <w:r w:rsidR="00FC2903" w:rsidRPr="009E0D3A">
        <w:rPr>
          <w:strike/>
          <w:highlight w:val="yellow"/>
          <w:rPrChange w:id="391" w:author="EDUARDO FERNANDEZ PASCUAL" w:date="2024-03-05T12:54:00Z">
            <w:rPr/>
          </w:rPrChange>
        </w:rPr>
        <w:lastRenderedPageBreak/>
        <w:t>hypothesis</w:t>
      </w:r>
      <w:commentRangeEnd w:id="388"/>
      <w:r w:rsidR="009D091F" w:rsidRPr="009E0D3A">
        <w:rPr>
          <w:rStyle w:val="Refdecomentario"/>
          <w:strike/>
          <w:highlight w:val="yellow"/>
          <w:rPrChange w:id="392" w:author="EDUARDO FERNANDEZ PASCUAL" w:date="2024-03-05T12:54:00Z">
            <w:rPr>
              <w:rStyle w:val="Refdecomentario"/>
            </w:rPr>
          </w:rPrChange>
        </w:rPr>
        <w:commentReference w:id="388"/>
      </w:r>
      <w:del w:id="393" w:author="EDUARDO FERNANDEZ PASCUAL" w:date="2024-03-05T10:59:00Z">
        <w:r w:rsidR="00651508" w:rsidRPr="009E0D3A" w:rsidDel="00672D2A">
          <w:rPr>
            <w:strike/>
            <w:highlight w:val="yellow"/>
            <w:rPrChange w:id="394" w:author="EDUARDO FERNANDEZ PASCUAL" w:date="2024-03-05T12:54:00Z">
              <w:rPr/>
            </w:rPrChange>
          </w:rPr>
          <w:delText xml:space="preserve"> </w:delText>
        </w:r>
        <w:r w:rsidR="00A73D0C" w:rsidRPr="009E0D3A" w:rsidDel="00672D2A">
          <w:rPr>
            <w:strike/>
            <w:highlight w:val="yellow"/>
            <w:rPrChange w:id="395" w:author="EDUARDO FERNANDEZ PASCUAL" w:date="2024-03-05T12:54:00Z">
              <w:rPr/>
            </w:rPrChange>
          </w:rPr>
          <w:delText>is</w:delText>
        </w:r>
      </w:del>
      <w:r w:rsidR="00A73D0C" w:rsidRPr="009E0D3A">
        <w:rPr>
          <w:strike/>
          <w:highlight w:val="yellow"/>
          <w:rPrChange w:id="396" w:author="EDUARDO FERNANDEZ PASCUAL" w:date="2024-03-05T12:54:00Z">
            <w:rPr/>
          </w:rPrChange>
        </w:rPr>
        <w:t xml:space="preserve"> </w:t>
      </w:r>
      <w:r w:rsidR="006C06E3" w:rsidRPr="009E0D3A">
        <w:rPr>
          <w:strike/>
          <w:highlight w:val="yellow"/>
          <w:rPrChange w:id="397" w:author="EDUARDO FERNANDEZ PASCUAL" w:date="2024-03-05T12:54:00Z">
            <w:rPr/>
          </w:rPrChange>
        </w:rPr>
        <w:t>that</w:t>
      </w:r>
      <w:r w:rsidR="00651508" w:rsidRPr="009E0D3A">
        <w:rPr>
          <w:strike/>
          <w:highlight w:val="yellow"/>
          <w:rPrChange w:id="398" w:author="EDUARDO FERNANDEZ PASCUAL" w:date="2024-03-05T12:54:00Z">
            <w:rPr/>
          </w:rPrChange>
        </w:rPr>
        <w:t xml:space="preserve"> </w:t>
      </w:r>
      <w:r w:rsidR="00DA19FF" w:rsidRPr="009E0D3A">
        <w:rPr>
          <w:strike/>
          <w:highlight w:val="yellow"/>
          <w:rPrChange w:id="399" w:author="EDUARDO FERNANDEZ PASCUAL" w:date="2024-03-05T12:54:00Z">
            <w:rPr/>
          </w:rPrChange>
        </w:rPr>
        <w:t>see</w:t>
      </w:r>
      <w:r w:rsidR="00651508" w:rsidRPr="009E0D3A">
        <w:rPr>
          <w:strike/>
          <w:highlight w:val="yellow"/>
          <w:rPrChange w:id="400" w:author="EDUARDO FERNANDEZ PASCUAL" w:date="2024-03-05T12:54:00Z">
            <w:rPr/>
          </w:rPrChange>
        </w:rPr>
        <w:t xml:space="preserve">d </w:t>
      </w:r>
      <w:r w:rsidR="003D4F1E" w:rsidRPr="009E0D3A">
        <w:rPr>
          <w:strike/>
          <w:highlight w:val="yellow"/>
          <w:rPrChange w:id="401" w:author="EDUARDO FERNANDEZ PASCUAL" w:date="2024-03-05T12:54:00Z">
            <w:rPr/>
          </w:rPrChange>
        </w:rPr>
        <w:t xml:space="preserve">storage </w:t>
      </w:r>
      <w:r w:rsidR="0084299C" w:rsidRPr="009E0D3A">
        <w:rPr>
          <w:strike/>
          <w:highlight w:val="yellow"/>
          <w:rPrChange w:id="402" w:author="EDUARDO FERNANDEZ PASCUAL" w:date="2024-03-05T12:54:00Z">
            <w:rPr/>
          </w:rPrChange>
        </w:rPr>
        <w:t xml:space="preserve">in dry after ripening conditions </w:t>
      </w:r>
      <w:r w:rsidR="006C06E3" w:rsidRPr="009E0D3A">
        <w:rPr>
          <w:strike/>
          <w:highlight w:val="yellow"/>
          <w:rPrChange w:id="403" w:author="EDUARDO FERNANDEZ PASCUAL" w:date="2024-03-05T12:54:00Z">
            <w:rPr/>
          </w:rPrChange>
        </w:rPr>
        <w:t xml:space="preserve">will </w:t>
      </w:r>
      <w:r w:rsidR="0084299C" w:rsidRPr="009E0D3A">
        <w:rPr>
          <w:strike/>
          <w:highlight w:val="yellow"/>
          <w:rPrChange w:id="404" w:author="EDUARDO FERNANDEZ PASCUAL" w:date="2024-03-05T12:54:00Z">
            <w:rPr/>
          </w:rPrChange>
        </w:rPr>
        <w:t>modif</w:t>
      </w:r>
      <w:r w:rsidR="006C06E3" w:rsidRPr="009E0D3A">
        <w:rPr>
          <w:strike/>
          <w:highlight w:val="yellow"/>
          <w:rPrChange w:id="405" w:author="EDUARDO FERNANDEZ PASCUAL" w:date="2024-03-05T12:54:00Z">
            <w:rPr/>
          </w:rPrChange>
        </w:rPr>
        <w:t>y</w:t>
      </w:r>
      <w:r w:rsidR="0084299C" w:rsidRPr="009E0D3A">
        <w:rPr>
          <w:strike/>
          <w:highlight w:val="yellow"/>
          <w:rPrChange w:id="406" w:author="EDUARDO FERNANDEZ PASCUAL" w:date="2024-03-05T12:54:00Z">
            <w:rPr/>
          </w:rPrChange>
        </w:rPr>
        <w:t xml:space="preserve"> seed dormancy and thus germination responses </w:t>
      </w:r>
      <w:r w:rsidR="0031128E" w:rsidRPr="009E0D3A">
        <w:rPr>
          <w:strike/>
          <w:highlight w:val="yellow"/>
          <w:rPrChange w:id="407" w:author="EDUARDO FERNANDEZ PASCUAL" w:date="2024-03-05T12:54:00Z">
            <w:rPr/>
          </w:rPrChange>
        </w:rPr>
        <w:t>to water stress</w:t>
      </w:r>
      <w:r w:rsidR="0084299C" w:rsidRPr="009E0D3A">
        <w:rPr>
          <w:strike/>
          <w:highlight w:val="yellow"/>
          <w:rPrChange w:id="408" w:author="EDUARDO FERNANDEZ PASCUAL" w:date="2024-03-05T12:54:00Z">
            <w:rPr/>
          </w:rPrChange>
        </w:rPr>
        <w:t>.</w:t>
      </w:r>
      <w:r w:rsidR="009D35F4" w:rsidRPr="009E0D3A">
        <w:rPr>
          <w:strike/>
          <w:highlight w:val="yellow"/>
          <w:rPrChange w:id="409" w:author="EDUARDO FERNANDEZ PASCUAL" w:date="2024-03-05T12:54:00Z">
            <w:rPr/>
          </w:rPrChange>
        </w:rPr>
        <w:t xml:space="preserve"> </w:t>
      </w:r>
      <w:r w:rsidR="00D715AD" w:rsidRPr="009E0D3A">
        <w:rPr>
          <w:strike/>
          <w:highlight w:val="yellow"/>
          <w:rPrChange w:id="410" w:author="EDUARDO FERNANDEZ PASCUAL" w:date="2024-03-05T12:54:00Z">
            <w:rPr/>
          </w:rPrChange>
        </w:rPr>
        <w:t xml:space="preserve">Additionally, </w:t>
      </w:r>
      <w:r w:rsidR="00003EB4" w:rsidRPr="009E0D3A">
        <w:rPr>
          <w:strike/>
          <w:highlight w:val="yellow"/>
          <w:rPrChange w:id="411" w:author="EDUARDO FERNANDEZ PASCUAL" w:date="2024-03-05T12:54:00Z">
            <w:rPr/>
          </w:rPrChange>
        </w:rPr>
        <w:t>w</w:t>
      </w:r>
      <w:r w:rsidR="003251DB" w:rsidRPr="009E0D3A">
        <w:rPr>
          <w:strike/>
          <w:highlight w:val="yellow"/>
          <w:rPrChange w:id="412" w:author="EDUARDO FERNANDEZ PASCUAL" w:date="2024-03-05T12:54:00Z">
            <w:rPr/>
          </w:rPrChange>
        </w:rPr>
        <w:t>e</w:t>
      </w:r>
      <w:r w:rsidR="008C2CF9" w:rsidRPr="009E0D3A">
        <w:rPr>
          <w:strike/>
          <w:highlight w:val="yellow"/>
          <w:rPrChange w:id="413" w:author="EDUARDO FERNANDEZ PASCUAL" w:date="2024-03-05T12:54:00Z">
            <w:rPr/>
          </w:rPrChange>
        </w:rPr>
        <w:t xml:space="preserve"> </w:t>
      </w:r>
      <w:r w:rsidR="002270C0" w:rsidRPr="009E0D3A">
        <w:rPr>
          <w:strike/>
          <w:highlight w:val="yellow"/>
          <w:rPrChange w:id="414" w:author="EDUARDO FERNANDEZ PASCUAL" w:date="2024-03-05T12:54:00Z">
            <w:rPr/>
          </w:rPrChange>
        </w:rPr>
        <w:t xml:space="preserve">also </w:t>
      </w:r>
      <w:del w:id="415" w:author="EDUARDO FERNANDEZ PASCUAL" w:date="2024-03-05T11:00:00Z">
        <w:r w:rsidR="00003EB4" w:rsidRPr="009E0D3A" w:rsidDel="00D63B03">
          <w:rPr>
            <w:strike/>
            <w:highlight w:val="yellow"/>
            <w:rPrChange w:id="416" w:author="EDUARDO FERNANDEZ PASCUAL" w:date="2024-03-05T12:54:00Z">
              <w:rPr/>
            </w:rPrChange>
          </w:rPr>
          <w:delText xml:space="preserve">accounted </w:delText>
        </w:r>
      </w:del>
      <w:ins w:id="417" w:author="EDUARDO FERNANDEZ PASCUAL" w:date="2024-03-05T11:00:00Z">
        <w:r w:rsidR="00D63B03" w:rsidRPr="009E0D3A">
          <w:rPr>
            <w:strike/>
            <w:highlight w:val="yellow"/>
            <w:rPrChange w:id="418" w:author="EDUARDO FERNANDEZ PASCUAL" w:date="2024-03-05T12:54:00Z">
              <w:rPr/>
            </w:rPrChange>
          </w:rPr>
          <w:t>controlled</w:t>
        </w:r>
        <w:r w:rsidR="00D63B03" w:rsidRPr="009E0D3A">
          <w:rPr>
            <w:strike/>
            <w:highlight w:val="yellow"/>
            <w:rPrChange w:id="419" w:author="EDUARDO FERNANDEZ PASCUAL" w:date="2024-03-05T12:54:00Z">
              <w:rPr/>
            </w:rPrChange>
          </w:rPr>
          <w:t xml:space="preserve"> </w:t>
        </w:r>
      </w:ins>
      <w:r w:rsidR="002270C0" w:rsidRPr="009E0D3A">
        <w:rPr>
          <w:strike/>
          <w:highlight w:val="yellow"/>
          <w:rPrChange w:id="420" w:author="EDUARDO FERNANDEZ PASCUAL" w:date="2024-03-05T12:54:00Z">
            <w:rPr/>
          </w:rPrChange>
        </w:rPr>
        <w:t>for</w:t>
      </w:r>
      <w:r w:rsidR="00003EB4" w:rsidRPr="009E0D3A">
        <w:rPr>
          <w:strike/>
          <w:highlight w:val="yellow"/>
          <w:rPrChange w:id="421" w:author="EDUARDO FERNANDEZ PASCUAL" w:date="2024-03-05T12:54:00Z">
            <w:rPr/>
          </w:rPrChange>
        </w:rPr>
        <w:t xml:space="preserve"> seed mass,</w:t>
      </w:r>
      <w:r w:rsidR="008C2CF9" w:rsidRPr="009E0D3A">
        <w:rPr>
          <w:strike/>
          <w:highlight w:val="yellow"/>
          <w:rPrChange w:id="422" w:author="EDUARDO FERNANDEZ PASCUAL" w:date="2024-03-05T12:54:00Z">
            <w:rPr/>
          </w:rPrChange>
        </w:rPr>
        <w:t xml:space="preserve"> </w:t>
      </w:r>
      <w:r w:rsidR="003251DB" w:rsidRPr="009E0D3A">
        <w:rPr>
          <w:strike/>
          <w:highlight w:val="yellow"/>
          <w:rPrChange w:id="423" w:author="EDUARDO FERNANDEZ PASCUAL" w:date="2024-03-05T12:54:00Z">
            <w:rPr/>
          </w:rPrChange>
        </w:rPr>
        <w:t>a</w:t>
      </w:r>
      <w:r w:rsidR="00604239" w:rsidRPr="009E0D3A">
        <w:rPr>
          <w:strike/>
          <w:highlight w:val="yellow"/>
          <w:rPrChange w:id="424" w:author="EDUARDO FERNANDEZ PASCUAL" w:date="2024-03-05T12:54:00Z">
            <w:rPr/>
          </w:rPrChange>
        </w:rPr>
        <w:t xml:space="preserve">nother relevant seed trait that </w:t>
      </w:r>
      <w:r w:rsidR="00C93520" w:rsidRPr="009E0D3A">
        <w:rPr>
          <w:strike/>
          <w:highlight w:val="yellow"/>
          <w:rPrChange w:id="425" w:author="EDUARDO FERNANDEZ PASCUAL" w:date="2024-03-05T12:54:00Z">
            <w:rPr/>
          </w:rPrChange>
        </w:rPr>
        <w:t>has been proven to modulate germination responses</w:t>
      </w:r>
      <w:r w:rsidR="00003EB4" w:rsidRPr="009E0D3A">
        <w:rPr>
          <w:strike/>
          <w:highlight w:val="yellow"/>
          <w:rPrChange w:id="426" w:author="EDUARDO FERNANDEZ PASCUAL" w:date="2024-03-05T12:54:00Z">
            <w:rPr/>
          </w:rPrChange>
        </w:rPr>
        <w:t xml:space="preserve"> </w:t>
      </w:r>
      <w:r w:rsidR="0064530B" w:rsidRPr="009E0D3A">
        <w:rPr>
          <w:strike/>
          <w:highlight w:val="yellow"/>
          <w:rPrChange w:id="427" w:author="EDUARDO FERNANDEZ PASCUAL" w:date="2024-03-05T12:54:00Z">
            <w:rPr/>
          </w:rPrChange>
        </w:rPr>
        <w:fldChar w:fldCharType="begin" w:fldLock="1"/>
      </w:r>
      <w:r w:rsidR="000C3EAB" w:rsidRPr="009E0D3A">
        <w:rPr>
          <w:strike/>
          <w:highlight w:val="yellow"/>
          <w:rPrChange w:id="428" w:author="EDUARDO FERNANDEZ PASCUAL" w:date="2024-03-05T12:54:00Z">
            <w:rPr/>
          </w:rPrChange>
        </w:rPr>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000C3EAB" w:rsidRPr="009E0D3A">
        <w:rPr>
          <w:strike/>
          <w:highlight w:val="yellow"/>
          <w:lang w:val="es-CO"/>
          <w:rPrChange w:id="429" w:author="EDUARDO FERNANDEZ PASCUAL" w:date="2024-03-05T12:54:00Z">
            <w:rPr>
              <w:lang w:val="es-CO"/>
            </w:rPr>
          </w:rPrChange>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0064530B" w:rsidRPr="009E0D3A">
        <w:rPr>
          <w:strike/>
          <w:highlight w:val="yellow"/>
          <w:rPrChange w:id="430" w:author="EDUARDO FERNANDEZ PASCUAL" w:date="2024-03-05T12:54:00Z">
            <w:rPr/>
          </w:rPrChange>
        </w:rPr>
        <w:fldChar w:fldCharType="separate"/>
      </w:r>
      <w:r w:rsidR="00B231A0" w:rsidRPr="009E0D3A">
        <w:rPr>
          <w:strike/>
          <w:noProof/>
          <w:highlight w:val="yellow"/>
          <w:lang w:val="es-ES"/>
          <w:rPrChange w:id="431" w:author="EDUARDO FERNANDEZ PASCUAL" w:date="2024-03-05T12:54:00Z">
            <w:rPr>
              <w:noProof/>
              <w:lang w:val="es-ES"/>
            </w:rPr>
          </w:rPrChange>
        </w:rPr>
        <w:t>(Bond et al. 1999; Pons &amp; Fenner 2000; Fernández-Pascual et al. 2019; Fernández-Pascual et al. 2021)</w:t>
      </w:r>
      <w:r w:rsidR="0064530B" w:rsidRPr="009E0D3A">
        <w:rPr>
          <w:strike/>
          <w:highlight w:val="yellow"/>
          <w:rPrChange w:id="432" w:author="EDUARDO FERNANDEZ PASCUAL" w:date="2024-03-05T12:54:00Z">
            <w:rPr/>
          </w:rPrChange>
        </w:rPr>
        <w:fldChar w:fldCharType="end"/>
      </w:r>
      <w:r w:rsidR="00AE33B8" w:rsidRPr="009E0D3A">
        <w:rPr>
          <w:strike/>
          <w:highlight w:val="yellow"/>
          <w:lang w:val="es-ES"/>
          <w:rPrChange w:id="433" w:author="EDUARDO FERNANDEZ PASCUAL" w:date="2024-03-05T12:54:00Z">
            <w:rPr>
              <w:lang w:val="es-ES"/>
            </w:rPr>
          </w:rPrChange>
        </w:rPr>
        <w:t xml:space="preserve">. </w:t>
      </w:r>
      <w:r w:rsidR="00003EB4" w:rsidRPr="009E0D3A">
        <w:rPr>
          <w:strike/>
          <w:highlight w:val="yellow"/>
          <w:rPrChange w:id="434" w:author="EDUARDO FERNANDEZ PASCUAL" w:date="2024-03-05T12:54:00Z">
            <w:rPr/>
          </w:rPrChange>
        </w:rPr>
        <w:t>Despite the contrad</w:t>
      </w:r>
      <w:r w:rsidR="00DB4FD9" w:rsidRPr="009E0D3A">
        <w:rPr>
          <w:strike/>
          <w:highlight w:val="yellow"/>
          <w:rPrChange w:id="435" w:author="EDUARDO FERNANDEZ PASCUAL" w:date="2024-03-05T12:54:00Z">
            <w:rPr/>
          </w:rPrChange>
        </w:rPr>
        <w:t>i</w:t>
      </w:r>
      <w:r w:rsidR="00003EB4" w:rsidRPr="009E0D3A">
        <w:rPr>
          <w:strike/>
          <w:highlight w:val="yellow"/>
          <w:rPrChange w:id="436" w:author="EDUARDO FERNANDEZ PASCUAL" w:date="2024-03-05T12:54:00Z">
            <w:rPr/>
          </w:rPrChange>
        </w:rPr>
        <w:t xml:space="preserve">ctory evidence that seed mass has shown in response to drought </w:t>
      </w:r>
      <w:r w:rsidR="002A0AE6" w:rsidRPr="009E0D3A">
        <w:rPr>
          <w:strike/>
          <w:highlight w:val="yellow"/>
          <w:rPrChange w:id="437" w:author="EDUARDO FERNANDEZ PASCUAL" w:date="2024-03-05T12:54:00Z">
            <w:rPr/>
          </w:rPrChange>
        </w:rPr>
        <w:t xml:space="preserve">both </w:t>
      </w:r>
      <w:r w:rsidR="00003EB4" w:rsidRPr="009E0D3A">
        <w:rPr>
          <w:strike/>
          <w:highlight w:val="yellow"/>
          <w:rPrChange w:id="438" w:author="EDUARDO FERNANDEZ PASCUAL" w:date="2024-03-05T12:54:00Z">
            <w:rPr/>
          </w:rPrChange>
        </w:rPr>
        <w:t xml:space="preserve">positive responses for smallest seeds </w:t>
      </w:r>
      <w:r w:rsidR="00003EB4" w:rsidRPr="009E0D3A">
        <w:rPr>
          <w:strike/>
          <w:highlight w:val="yellow"/>
          <w:rPrChange w:id="439" w:author="EDUARDO FERNANDEZ PASCUAL" w:date="2024-03-05T12:54:00Z">
            <w:rPr/>
          </w:rPrChange>
        </w:rPr>
        <w:fldChar w:fldCharType="begin" w:fldLock="1"/>
      </w:r>
      <w:r w:rsidR="00003EB4" w:rsidRPr="009E0D3A">
        <w:rPr>
          <w:strike/>
          <w:highlight w:val="yellow"/>
          <w:rPrChange w:id="440" w:author="EDUARDO FERNANDEZ PASCUAL" w:date="2024-03-05T12:54:00Z">
            <w:rPr/>
          </w:rPrChange>
        </w:rPr>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00003EB4" w:rsidRPr="009E0D3A">
        <w:rPr>
          <w:strike/>
          <w:highlight w:val="yellow"/>
          <w:rPrChange w:id="441" w:author="EDUARDO FERNANDEZ PASCUAL" w:date="2024-03-05T12:54:00Z">
            <w:rPr/>
          </w:rPrChange>
        </w:rPr>
        <w:fldChar w:fldCharType="separate"/>
      </w:r>
      <w:r w:rsidR="00003EB4" w:rsidRPr="009E0D3A">
        <w:rPr>
          <w:strike/>
          <w:noProof/>
          <w:highlight w:val="yellow"/>
          <w:rPrChange w:id="442" w:author="EDUARDO FERNANDEZ PASCUAL" w:date="2024-03-05T12:54:00Z">
            <w:rPr>
              <w:noProof/>
            </w:rPr>
          </w:rPrChange>
        </w:rPr>
        <w:t>(Kikuzawa &amp; Koyama 1999; Merino-Martín et al. 2017; Gya et al. 2023)</w:t>
      </w:r>
      <w:r w:rsidR="00003EB4" w:rsidRPr="009E0D3A">
        <w:rPr>
          <w:strike/>
          <w:highlight w:val="yellow"/>
          <w:rPrChange w:id="443" w:author="EDUARDO FERNANDEZ PASCUAL" w:date="2024-03-05T12:54:00Z">
            <w:rPr/>
          </w:rPrChange>
        </w:rPr>
        <w:fldChar w:fldCharType="end"/>
      </w:r>
      <w:r w:rsidR="00003EB4" w:rsidRPr="009E0D3A">
        <w:rPr>
          <w:strike/>
          <w:highlight w:val="yellow"/>
          <w:rPrChange w:id="444" w:author="EDUARDO FERNANDEZ PASCUAL" w:date="2024-03-05T12:54:00Z">
            <w:rPr/>
          </w:rPrChange>
        </w:rPr>
        <w:t xml:space="preserve"> and </w:t>
      </w:r>
      <w:r w:rsidR="002A0AE6" w:rsidRPr="009E0D3A">
        <w:rPr>
          <w:strike/>
          <w:highlight w:val="yellow"/>
          <w:rPrChange w:id="445" w:author="EDUARDO FERNANDEZ PASCUAL" w:date="2024-03-05T12:54:00Z">
            <w:rPr/>
          </w:rPrChange>
        </w:rPr>
        <w:t xml:space="preserve">also </w:t>
      </w:r>
      <w:r w:rsidR="00003EB4" w:rsidRPr="009E0D3A">
        <w:rPr>
          <w:strike/>
          <w:highlight w:val="yellow"/>
          <w:rPrChange w:id="446" w:author="EDUARDO FERNANDEZ PASCUAL" w:date="2024-03-05T12:54:00Z">
            <w:rPr/>
          </w:rPrChange>
        </w:rPr>
        <w:t xml:space="preserve">positive responses to largest seeds </w:t>
      </w:r>
      <w:r w:rsidR="00003EB4" w:rsidRPr="009E0D3A">
        <w:rPr>
          <w:strike/>
          <w:highlight w:val="yellow"/>
          <w:rPrChange w:id="447" w:author="EDUARDO FERNANDEZ PASCUAL" w:date="2024-03-05T12:54:00Z">
            <w:rPr/>
          </w:rPrChange>
        </w:rPr>
        <w:fldChar w:fldCharType="begin" w:fldLock="1"/>
      </w:r>
      <w:r w:rsidR="00003EB4" w:rsidRPr="009E0D3A">
        <w:rPr>
          <w:strike/>
          <w:highlight w:val="yellow"/>
          <w:rPrChange w:id="448" w:author="EDUARDO FERNANDEZ PASCUAL" w:date="2024-03-05T12:54:00Z">
            <w:rPr/>
          </w:rPrChange>
        </w:rP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00003EB4" w:rsidRPr="009E0D3A">
        <w:rPr>
          <w:strike/>
          <w:highlight w:val="yellow"/>
          <w:rPrChange w:id="449" w:author="EDUARDO FERNANDEZ PASCUAL" w:date="2024-03-05T12:54:00Z">
            <w:rPr/>
          </w:rPrChange>
        </w:rPr>
        <w:fldChar w:fldCharType="separate"/>
      </w:r>
      <w:r w:rsidR="00003EB4" w:rsidRPr="009E0D3A">
        <w:rPr>
          <w:strike/>
          <w:noProof/>
          <w:highlight w:val="yellow"/>
          <w:rPrChange w:id="450" w:author="EDUARDO FERNANDEZ PASCUAL" w:date="2024-03-05T12:54:00Z">
            <w:rPr>
              <w:noProof/>
            </w:rPr>
          </w:rPrChange>
        </w:rPr>
        <w:t>(Kidson &amp; Westoby 2000; Gelviz-Gelvez et al. 2020)</w:t>
      </w:r>
      <w:r w:rsidR="00003EB4" w:rsidRPr="009E0D3A">
        <w:rPr>
          <w:strike/>
          <w:highlight w:val="yellow"/>
          <w:rPrChange w:id="451" w:author="EDUARDO FERNANDEZ PASCUAL" w:date="2024-03-05T12:54:00Z">
            <w:rPr/>
          </w:rPrChange>
        </w:rPr>
        <w:fldChar w:fldCharType="end"/>
      </w:r>
      <w:r w:rsidR="00003EB4" w:rsidRPr="009E0D3A">
        <w:rPr>
          <w:strike/>
          <w:highlight w:val="yellow"/>
          <w:rPrChange w:id="452" w:author="EDUARDO FERNANDEZ PASCUAL" w:date="2024-03-05T12:54:00Z">
            <w:rPr/>
          </w:rPrChange>
        </w:rPr>
        <w:t xml:space="preserve">,  </w:t>
      </w:r>
      <w:r w:rsidR="0025517E" w:rsidRPr="009E0D3A">
        <w:rPr>
          <w:strike/>
          <w:highlight w:val="yellow"/>
          <w:rPrChange w:id="453" w:author="EDUARDO FERNANDEZ PASCUAL" w:date="2024-03-05T12:54:00Z">
            <w:rPr/>
          </w:rPrChange>
        </w:rPr>
        <w:t xml:space="preserve">for our tertiary hypothesis </w:t>
      </w:r>
      <w:r w:rsidR="00DB06CE" w:rsidRPr="009E0D3A">
        <w:rPr>
          <w:strike/>
          <w:highlight w:val="yellow"/>
          <w:rPrChange w:id="454" w:author="EDUARDO FERNANDEZ PASCUAL" w:date="2024-03-05T12:54:00Z">
            <w:rPr/>
          </w:rPrChange>
        </w:rPr>
        <w:t>we expect</w:t>
      </w:r>
      <w:r w:rsidR="009B6660" w:rsidRPr="009E0D3A">
        <w:rPr>
          <w:strike/>
          <w:highlight w:val="yellow"/>
          <w:rPrChange w:id="455" w:author="EDUARDO FERNANDEZ PASCUAL" w:date="2024-03-05T12:54:00Z">
            <w:rPr/>
          </w:rPrChange>
        </w:rPr>
        <w:t xml:space="preserve"> </w:t>
      </w:r>
      <w:r w:rsidR="00DB06CE" w:rsidRPr="009E0D3A">
        <w:rPr>
          <w:strike/>
          <w:highlight w:val="yellow"/>
          <w:rPrChange w:id="456" w:author="EDUARDO FERNANDEZ PASCUAL" w:date="2024-03-05T12:54:00Z">
            <w:rPr/>
          </w:rPrChange>
        </w:rPr>
        <w:t>that seed mass modulate</w:t>
      </w:r>
      <w:r w:rsidR="00003EB4" w:rsidRPr="009E0D3A">
        <w:rPr>
          <w:strike/>
          <w:highlight w:val="yellow"/>
          <w:rPrChange w:id="457" w:author="EDUARDO FERNANDEZ PASCUAL" w:date="2024-03-05T12:54:00Z">
            <w:rPr/>
          </w:rPrChange>
        </w:rPr>
        <w:t>s</w:t>
      </w:r>
      <w:r w:rsidR="00DB06CE" w:rsidRPr="009E0D3A">
        <w:rPr>
          <w:strike/>
          <w:highlight w:val="yellow"/>
          <w:rPrChange w:id="458" w:author="EDUARDO FERNANDEZ PASCUAL" w:date="2024-03-05T12:54:00Z">
            <w:rPr/>
          </w:rPrChange>
        </w:rPr>
        <w:t xml:space="preserve"> the responses in alpine habitats</w:t>
      </w:r>
      <w:r w:rsidR="002270C0" w:rsidRPr="009E0D3A">
        <w:rPr>
          <w:strike/>
          <w:highlight w:val="yellow"/>
          <w:rPrChange w:id="459" w:author="EDUARDO FERNANDEZ PASCUAL" w:date="2024-03-05T12:54:00Z">
            <w:rPr/>
          </w:rPrChange>
        </w:rPr>
        <w:t>, and particularly in Mediterranean systems</w:t>
      </w:r>
      <w:r w:rsidR="00003EB4" w:rsidRPr="009E0D3A">
        <w:rPr>
          <w:strike/>
          <w:highlight w:val="yellow"/>
          <w:rPrChange w:id="460" w:author="EDUARDO FERNANDEZ PASCUAL" w:date="2024-03-05T12:54:00Z">
            <w:rPr/>
          </w:rPrChange>
        </w:rPr>
        <w:t>.</w:t>
      </w:r>
      <w:r w:rsidR="00C81864">
        <w:t xml:space="preserve"> </w:t>
      </w:r>
    </w:p>
    <w:p w14:paraId="60BB3042" w14:textId="49989F4D" w:rsidR="00B500F2" w:rsidRPr="003407A9" w:rsidRDefault="0068503C" w:rsidP="002D07AE">
      <w:pPr>
        <w:pStyle w:val="Ttulo2"/>
        <w:spacing w:line="360" w:lineRule="auto"/>
        <w:jc w:val="both"/>
      </w:pPr>
      <w:r w:rsidRPr="003407A9">
        <w:t>2.</w:t>
      </w:r>
      <w:r w:rsidR="00A559B2" w:rsidRPr="003407A9">
        <w:t xml:space="preserve"> </w:t>
      </w:r>
      <w:r w:rsidR="00B500F2" w:rsidRPr="003407A9">
        <w:t>M</w:t>
      </w:r>
      <w:r w:rsidR="006F1AD5" w:rsidRPr="003407A9">
        <w:t>aterial and M</w:t>
      </w:r>
      <w:r w:rsidR="00B500F2" w:rsidRPr="003407A9">
        <w:t>ethods</w:t>
      </w:r>
    </w:p>
    <w:p w14:paraId="562C4DDC" w14:textId="6741B059" w:rsidR="00B500F2" w:rsidRPr="003407A9" w:rsidRDefault="0068503C" w:rsidP="002D07AE">
      <w:pPr>
        <w:pStyle w:val="Ttulo3"/>
        <w:spacing w:line="360" w:lineRule="auto"/>
        <w:jc w:val="both"/>
      </w:pPr>
      <w:r w:rsidRPr="003407A9">
        <w:t>2.1</w:t>
      </w:r>
      <w:r w:rsidR="00A559B2" w:rsidRPr="003407A9">
        <w:t>.</w:t>
      </w:r>
      <w:r w:rsidRPr="003407A9">
        <w:t xml:space="preserve"> </w:t>
      </w:r>
      <w:r w:rsidR="00B500F2" w:rsidRPr="003407A9">
        <w:t xml:space="preserve">Study </w:t>
      </w:r>
      <w:r w:rsidR="00496E9C" w:rsidRPr="003407A9">
        <w:t>system</w:t>
      </w:r>
    </w:p>
    <w:p w14:paraId="1366BDDE" w14:textId="665351AE" w:rsidR="00D1448B" w:rsidRPr="003407A9" w:rsidRDefault="001348FB" w:rsidP="004A3EE9">
      <w:pPr>
        <w:spacing w:line="360" w:lineRule="auto"/>
        <w:ind w:firstLine="709"/>
        <w:jc w:val="both"/>
      </w:pPr>
      <w:r w:rsidRPr="003407A9">
        <w:rPr>
          <w:i/>
          <w:iCs/>
        </w:rPr>
        <w:t>D</w:t>
      </w:r>
      <w:r w:rsidR="006027DF">
        <w:rPr>
          <w:i/>
          <w:iCs/>
        </w:rPr>
        <w:t>ianthus</w:t>
      </w:r>
      <w:r w:rsidRPr="003407A9">
        <w:rPr>
          <w:i/>
          <w:iCs/>
        </w:rPr>
        <w:t xml:space="preserve"> langeanus </w:t>
      </w:r>
      <w:r w:rsidR="00C70A5B" w:rsidRPr="003407A9">
        <w:rPr>
          <w:iCs/>
        </w:rPr>
        <w:t>Wilk. (Caryophyllaceae</w:t>
      </w:r>
      <w:r w:rsidR="00AD5FE4" w:rsidRPr="003407A9">
        <w:rPr>
          <w:iCs/>
        </w:rPr>
        <w:t>)</w:t>
      </w:r>
      <w:r w:rsidRPr="003407A9">
        <w:t xml:space="preserve"> </w:t>
      </w:r>
      <w:r w:rsidR="00AD5FE4" w:rsidRPr="003407A9">
        <w:t xml:space="preserve">is </w:t>
      </w:r>
      <w:r w:rsidRPr="003407A9">
        <w:t xml:space="preserve">a wild </w:t>
      </w:r>
      <w:r w:rsidR="003A4997" w:rsidRPr="003407A9">
        <w:t>carnation</w:t>
      </w:r>
      <w:r w:rsidRPr="003407A9">
        <w:t xml:space="preserve"> endemic to </w:t>
      </w:r>
      <w:r w:rsidR="003A4997" w:rsidRPr="003407A9">
        <w:t xml:space="preserve">the </w:t>
      </w:r>
      <w:r w:rsidR="000F2C9D" w:rsidRPr="003407A9">
        <w:t>mountain</w:t>
      </w:r>
      <w:r w:rsidR="00D94EE0" w:rsidRPr="003407A9">
        <w:t xml:space="preserve"> </w:t>
      </w:r>
      <w:r w:rsidR="000F2C9D" w:rsidRPr="003407A9">
        <w:t>s</w:t>
      </w:r>
      <w:r w:rsidR="00D94EE0" w:rsidRPr="003407A9">
        <w:t>ystems</w:t>
      </w:r>
      <w:r w:rsidR="000F2C9D" w:rsidRPr="003407A9">
        <w:t xml:space="preserve"> of the </w:t>
      </w:r>
      <w:r w:rsidR="003A4997" w:rsidRPr="003407A9">
        <w:t>northwest</w:t>
      </w:r>
      <w:r w:rsidR="00D94EE0" w:rsidRPr="003407A9">
        <w:t>ern</w:t>
      </w:r>
      <w:r w:rsidR="003A4997" w:rsidRPr="003407A9">
        <w:t xml:space="preserve"> Iberian Peninsula (</w:t>
      </w:r>
      <w:r w:rsidR="00ED173D" w:rsidRPr="003407A9">
        <w:rPr>
          <w:iCs/>
        </w:rPr>
        <w:t xml:space="preserve">Fig. </w:t>
      </w:r>
      <w:r w:rsidR="003A4997" w:rsidRPr="003407A9">
        <w:t>1A)</w:t>
      </w:r>
      <w:r w:rsidR="009F5561" w:rsidRPr="003407A9">
        <w:t>.</w:t>
      </w:r>
      <w:r w:rsidR="00A5205A" w:rsidRPr="003407A9">
        <w:t xml:space="preserve"> </w:t>
      </w:r>
      <w:bookmarkStart w:id="461" w:name="_Hlk153186664"/>
      <w:r w:rsidR="00A5205A" w:rsidRPr="003407A9">
        <w:rPr>
          <w:i/>
          <w:iCs/>
        </w:rPr>
        <w:t>D. langeanus</w:t>
      </w:r>
      <w:bookmarkEnd w:id="461"/>
      <w:r w:rsidR="00C70A5B" w:rsidRPr="003407A9">
        <w:rPr>
          <w:i/>
          <w:iCs/>
        </w:rPr>
        <w:t xml:space="preserve"> </w:t>
      </w:r>
      <w:r w:rsidR="00A5205A" w:rsidRPr="003407A9">
        <w:t xml:space="preserve">mainly lives </w:t>
      </w:r>
      <w:r w:rsidR="00B36431" w:rsidRPr="003407A9">
        <w:t>i</w:t>
      </w:r>
      <w:r w:rsidR="00A5205A" w:rsidRPr="003407A9">
        <w:t>n open dry grasslands on acid soils</w:t>
      </w:r>
      <w:r w:rsidRPr="003407A9">
        <w:t xml:space="preserve"> (</w:t>
      </w:r>
      <w:r w:rsidR="00ED173D" w:rsidRPr="003407A9">
        <w:rPr>
          <w:iCs/>
        </w:rPr>
        <w:t>Fig.</w:t>
      </w:r>
      <w:r w:rsidR="0098001B" w:rsidRPr="003407A9">
        <w:rPr>
          <w:iCs/>
        </w:rPr>
        <w:t xml:space="preserve"> </w:t>
      </w:r>
      <w:r w:rsidR="005E2483" w:rsidRPr="003407A9">
        <w:t>1B</w:t>
      </w:r>
      <w:r w:rsidRPr="003407A9">
        <w:t xml:space="preserve">), </w:t>
      </w:r>
      <w:r w:rsidR="00B36431" w:rsidRPr="003407A9">
        <w:t>where it can be locally</w:t>
      </w:r>
      <w:r w:rsidRPr="003407A9">
        <w:t xml:space="preserve"> abundant</w:t>
      </w:r>
      <w:r w:rsidR="00B36431" w:rsidRPr="003407A9">
        <w:t>.</w:t>
      </w:r>
      <w:r w:rsidRPr="003407A9">
        <w:t xml:space="preserve"> </w:t>
      </w:r>
      <w:r w:rsidR="000807A1" w:rsidRPr="003407A9">
        <w:t>F</w:t>
      </w:r>
      <w:r w:rsidR="00E41C73" w:rsidRPr="003407A9">
        <w:t>lower</w:t>
      </w:r>
      <w:r w:rsidR="00B812C8" w:rsidRPr="003407A9">
        <w:t xml:space="preserve">ing </w:t>
      </w:r>
      <w:r w:rsidR="00DC1CAC" w:rsidRPr="003407A9">
        <w:t>onset</w:t>
      </w:r>
      <w:r w:rsidR="00B812C8" w:rsidRPr="003407A9">
        <w:t xml:space="preserve"> </w:t>
      </w:r>
      <w:r w:rsidR="000807A1" w:rsidRPr="003407A9">
        <w:t xml:space="preserve">occurs </w:t>
      </w:r>
      <w:r w:rsidR="00B812C8" w:rsidRPr="003407A9">
        <w:t>in early June</w:t>
      </w:r>
      <w:r w:rsidR="00BA4EE7" w:rsidRPr="003407A9">
        <w:t xml:space="preserve"> (</w:t>
      </w:r>
      <w:r w:rsidR="0098001B" w:rsidRPr="003407A9">
        <w:t xml:space="preserve">Fig. </w:t>
      </w:r>
      <w:r w:rsidR="00BA4EE7" w:rsidRPr="003407A9">
        <w:t>1C)</w:t>
      </w:r>
      <w:r w:rsidR="00B812C8" w:rsidRPr="003407A9">
        <w:t>, and ripe se</w:t>
      </w:r>
      <w:r w:rsidR="00AF68E0" w:rsidRPr="003407A9">
        <w:t>eds are dispersed during August.</w:t>
      </w:r>
      <w:r w:rsidR="00B812C8" w:rsidRPr="003407A9">
        <w:t xml:space="preserve"> </w:t>
      </w:r>
      <w:r w:rsidR="009B647A" w:rsidRPr="003407A9">
        <w:t>S</w:t>
      </w:r>
      <w:r w:rsidR="00C70A5B" w:rsidRPr="003407A9">
        <w:t>ee</w:t>
      </w:r>
      <w:r w:rsidRPr="003407A9">
        <w:t xml:space="preserve">d production </w:t>
      </w:r>
      <w:r w:rsidR="009B647A" w:rsidRPr="003407A9">
        <w:t xml:space="preserve">is high, </w:t>
      </w:r>
      <w:r w:rsidR="00C772D5" w:rsidRPr="003407A9">
        <w:t xml:space="preserve">usually </w:t>
      </w:r>
      <w:r w:rsidR="00EF09CF" w:rsidRPr="003407A9">
        <w:t>&gt;</w:t>
      </w:r>
      <w:r w:rsidR="00C772D5" w:rsidRPr="003407A9">
        <w:t xml:space="preserve">10 seeds per capsule </w:t>
      </w:r>
      <w:r w:rsidR="003E12FD" w:rsidRPr="003407A9">
        <w:t xml:space="preserve">and up to 250 </w:t>
      </w:r>
      <w:r w:rsidR="00EF09CF" w:rsidRPr="003407A9">
        <w:t xml:space="preserve">seeds </w:t>
      </w:r>
      <w:r w:rsidR="003E12FD" w:rsidRPr="003407A9">
        <w:t>per individual</w:t>
      </w:r>
      <w:del w:id="462" w:author="EDUARDO FERNANDEZ PASCUAL" w:date="2024-03-05T11:55:00Z">
        <w:r w:rsidR="00A86C98" w:rsidDel="00B56943">
          <w:delText xml:space="preserve"> (</w:delText>
        </w:r>
        <w:r w:rsidR="00246BC6" w:rsidDel="00B56943">
          <w:delText>own data, not published</w:delText>
        </w:r>
        <w:r w:rsidR="00A86C98" w:rsidDel="00B56943">
          <w:delText>)</w:delText>
        </w:r>
      </w:del>
      <w:r w:rsidR="00EF09CF" w:rsidRPr="003407A9">
        <w:t xml:space="preserve">. </w:t>
      </w:r>
      <w:r w:rsidR="007617F2" w:rsidRPr="003407A9">
        <w:t>Germination</w:t>
      </w:r>
      <w:r w:rsidR="00EF09CF" w:rsidRPr="003407A9">
        <w:t xml:space="preserve"> </w:t>
      </w:r>
      <w:r w:rsidR="00E711B2" w:rsidRPr="003407A9">
        <w:t>occurs mainly during end-summer/early autumn</w:t>
      </w:r>
      <w:r w:rsidRPr="003407A9">
        <w:t xml:space="preserve"> </w:t>
      </w:r>
      <w:r w:rsidR="00E711B2" w:rsidRPr="003407A9">
        <w:t>at high rates</w:t>
      </w:r>
      <w:r w:rsidR="007617F2" w:rsidRPr="003407A9">
        <w:t xml:space="preserve"> and with high success</w:t>
      </w:r>
      <w:r w:rsidR="00E711B2" w:rsidRPr="003407A9">
        <w:t xml:space="preserve"> when water is available</w:t>
      </w:r>
      <w:r w:rsidRPr="003407A9">
        <w:t xml:space="preserve"> at</w:t>
      </w:r>
      <w:r w:rsidR="007617F2" w:rsidRPr="003407A9">
        <w:t xml:space="preserve"> temperatures </w:t>
      </w:r>
      <w:r w:rsidR="00F4176D" w:rsidRPr="003407A9">
        <w:t>between</w:t>
      </w:r>
      <w:r w:rsidRPr="003407A9">
        <w:t xml:space="preserve"> </w:t>
      </w:r>
      <w:r w:rsidR="007617F2" w:rsidRPr="003407A9">
        <w:t xml:space="preserve">10 </w:t>
      </w:r>
      <w:r w:rsidR="00F4176D" w:rsidRPr="003407A9">
        <w:t>and</w:t>
      </w:r>
      <w:r w:rsidR="007617F2" w:rsidRPr="003407A9">
        <w:t xml:space="preserve"> </w:t>
      </w:r>
      <w:r w:rsidRPr="003407A9">
        <w:t>2</w:t>
      </w:r>
      <w:r w:rsidR="007617F2" w:rsidRPr="003407A9">
        <w:t>2</w:t>
      </w:r>
      <w:r w:rsidR="00A82AD2" w:rsidRPr="003407A9">
        <w:t xml:space="preserve"> </w:t>
      </w:r>
      <w:r w:rsidRPr="003407A9">
        <w:t>ºC</w:t>
      </w:r>
      <w:del w:id="463" w:author="EDUARDO FERNANDEZ PASCUAL" w:date="2024-03-05T11:55:00Z">
        <w:r w:rsidRPr="003407A9" w:rsidDel="00F92829">
          <w:delText xml:space="preserve"> (</w:delText>
        </w:r>
        <w:r w:rsidR="001D0D1E" w:rsidRPr="001D0D1E" w:rsidDel="00F92829">
          <w:delText>previous exploratory experiment data not shown</w:delText>
        </w:r>
        <w:r w:rsidRPr="003407A9" w:rsidDel="00F92829">
          <w:delText>)</w:delText>
        </w:r>
      </w:del>
      <w:r w:rsidRPr="003407A9">
        <w:t xml:space="preserve">. </w:t>
      </w:r>
      <w:r w:rsidR="00BC49B5">
        <w:t>Here</w:t>
      </w:r>
      <w:r w:rsidR="00984518" w:rsidRPr="003407A9">
        <w:t>, w</w:t>
      </w:r>
      <w:r w:rsidR="0095140F" w:rsidRPr="003407A9">
        <w:t xml:space="preserve">e studied wild populations of </w:t>
      </w:r>
      <w:r w:rsidR="0095140F" w:rsidRPr="003407A9">
        <w:rPr>
          <w:i/>
          <w:iCs/>
        </w:rPr>
        <w:t>D. langeanus</w:t>
      </w:r>
      <w:r w:rsidR="0095140F" w:rsidRPr="003407A9">
        <w:t xml:space="preserve"> in the northern limit of its distribution, in </w:t>
      </w:r>
      <w:r w:rsidR="002A4F56" w:rsidRPr="003407A9">
        <w:t>the</w:t>
      </w:r>
      <w:r w:rsidR="00AD7CEA" w:rsidRPr="003407A9">
        <w:t xml:space="preserve"> </w:t>
      </w:r>
      <w:r w:rsidR="002A4F56" w:rsidRPr="003407A9">
        <w:rPr>
          <w:rFonts w:cstheme="minorHAnsi"/>
        </w:rPr>
        <w:t xml:space="preserve">Valles de Omaña and Luna Biosphere Reserve, </w:t>
      </w:r>
      <w:r w:rsidR="00B73D22" w:rsidRPr="003407A9">
        <w:rPr>
          <w:rFonts w:cstheme="minorHAnsi"/>
        </w:rPr>
        <w:t>in the</w:t>
      </w:r>
      <w:r w:rsidR="002A4F56" w:rsidRPr="003407A9">
        <w:t xml:space="preserve"> </w:t>
      </w:r>
      <w:r w:rsidR="004C631E" w:rsidRPr="003407A9">
        <w:t>southern Cantabrian Mountains</w:t>
      </w:r>
      <w:r w:rsidR="009E0037" w:rsidRPr="003407A9">
        <w:t xml:space="preserve"> </w:t>
      </w:r>
      <w:r w:rsidR="009E0037" w:rsidRPr="003407A9">
        <w:rPr>
          <w:rFonts w:cstheme="minorHAnsi"/>
        </w:rPr>
        <w:t>(</w:t>
      </w:r>
      <w:r w:rsidR="0098001B" w:rsidRPr="003407A9">
        <w:rPr>
          <w:rFonts w:cstheme="minorHAnsi"/>
        </w:rPr>
        <w:t xml:space="preserve">Fig. </w:t>
      </w:r>
      <w:r w:rsidR="009E0037" w:rsidRPr="003407A9">
        <w:rPr>
          <w:rFonts w:cstheme="minorHAnsi"/>
        </w:rPr>
        <w:t>1A)</w:t>
      </w:r>
      <w:r w:rsidR="00B73D22" w:rsidRPr="003407A9">
        <w:t>. The Cantabrian Mountains</w:t>
      </w:r>
      <w:r w:rsidR="004C631E" w:rsidRPr="003407A9">
        <w:t xml:space="preserve"> run E-W in northern Spain</w:t>
      </w:r>
      <w:r w:rsidR="00B73D22" w:rsidRPr="003407A9">
        <w:t xml:space="preserve"> </w:t>
      </w:r>
      <w:r w:rsidR="00DA6A7C" w:rsidRPr="003407A9">
        <w:t>along 480</w:t>
      </w:r>
      <w:r w:rsidR="002243BF" w:rsidRPr="003407A9">
        <w:t xml:space="preserve"> </w:t>
      </w:r>
      <w:r w:rsidR="00DA6A7C" w:rsidRPr="003407A9">
        <w:t xml:space="preserve">km </w:t>
      </w:r>
      <w:r w:rsidR="002243BF" w:rsidRPr="003407A9">
        <w:t>in parallel</w:t>
      </w:r>
      <w:r w:rsidR="00DA6A7C" w:rsidRPr="003407A9">
        <w:t xml:space="preserve"> to the </w:t>
      </w:r>
      <w:r w:rsidR="002243BF" w:rsidRPr="003407A9">
        <w:t>Cantabrian Se</w:t>
      </w:r>
      <w:r w:rsidR="00782942" w:rsidRPr="003407A9">
        <w:t>a</w:t>
      </w:r>
      <w:r w:rsidR="004C631E" w:rsidRPr="003407A9">
        <w:rPr>
          <w:rFonts w:cstheme="minorHAnsi"/>
        </w:rPr>
        <w:t>.</w:t>
      </w:r>
      <w:r w:rsidR="005E2483" w:rsidRPr="003407A9">
        <w:rPr>
          <w:rFonts w:cstheme="minorHAnsi"/>
        </w:rPr>
        <w:t xml:space="preserve"> This mountain </w:t>
      </w:r>
      <w:r w:rsidR="00DE1610" w:rsidRPr="003407A9">
        <w:rPr>
          <w:rFonts w:cstheme="minorHAnsi"/>
        </w:rPr>
        <w:t xml:space="preserve">system includes </w:t>
      </w:r>
      <w:r w:rsidR="00280993" w:rsidRPr="003407A9">
        <w:rPr>
          <w:rFonts w:cstheme="minorHAnsi"/>
        </w:rPr>
        <w:t>summit</w:t>
      </w:r>
      <w:r w:rsidR="00902022" w:rsidRPr="003407A9">
        <w:rPr>
          <w:rFonts w:cstheme="minorHAnsi"/>
        </w:rPr>
        <w:t xml:space="preserve">s above </w:t>
      </w:r>
      <w:r w:rsidR="0091528D" w:rsidRPr="003407A9">
        <w:rPr>
          <w:rFonts w:cstheme="minorHAnsi"/>
        </w:rPr>
        <w:t>2</w:t>
      </w:r>
      <w:del w:id="464" w:author="EDUARDO FERNANDEZ PASCUAL" w:date="2024-03-05T11:57:00Z">
        <w:r w:rsidR="0091528D" w:rsidRPr="003407A9" w:rsidDel="005D1599">
          <w:rPr>
            <w:rFonts w:cstheme="minorHAnsi"/>
          </w:rPr>
          <w:delText>,</w:delText>
        </w:r>
      </w:del>
      <w:r w:rsidR="0091528D" w:rsidRPr="003407A9">
        <w:rPr>
          <w:rFonts w:cstheme="minorHAnsi"/>
        </w:rPr>
        <w:t xml:space="preserve">500 m </w:t>
      </w:r>
      <w:proofErr w:type="spellStart"/>
      <w:r w:rsidR="0091528D" w:rsidRPr="003407A9">
        <w:rPr>
          <w:rFonts w:cstheme="minorHAnsi"/>
        </w:rPr>
        <w:t>a.s.l</w:t>
      </w:r>
      <w:proofErr w:type="spellEnd"/>
      <w:ins w:id="465" w:author="EDUARDO FERNANDEZ PASCUAL" w:date="2024-03-05T11:56:00Z">
        <w:r w:rsidR="00A34D78">
          <w:rPr>
            <w:rFonts w:cstheme="minorHAnsi"/>
          </w:rPr>
          <w:t>.</w:t>
        </w:r>
      </w:ins>
      <w:r w:rsidR="005E2483" w:rsidRPr="003407A9">
        <w:rPr>
          <w:rFonts w:cstheme="minorHAnsi"/>
        </w:rPr>
        <w:t xml:space="preserve"> and </w:t>
      </w:r>
      <w:r w:rsidR="006068A2" w:rsidRPr="003407A9">
        <w:rPr>
          <w:rFonts w:cstheme="minorHAnsi"/>
        </w:rPr>
        <w:t xml:space="preserve">the </w:t>
      </w:r>
      <w:r w:rsidR="005E2483" w:rsidRPr="003407A9">
        <w:rPr>
          <w:rFonts w:cstheme="minorHAnsi"/>
        </w:rPr>
        <w:t xml:space="preserve">treeline </w:t>
      </w:r>
      <w:r w:rsidR="005671EF" w:rsidRPr="003407A9">
        <w:rPr>
          <w:rFonts w:cstheme="minorHAnsi"/>
        </w:rPr>
        <w:t>in acid</w:t>
      </w:r>
      <w:del w:id="466" w:author="EDUARDO FERNANDEZ PASCUAL" w:date="2024-03-05T11:56:00Z">
        <w:r w:rsidR="005671EF" w:rsidRPr="003407A9" w:rsidDel="00F92829">
          <w:rPr>
            <w:rFonts w:cstheme="minorHAnsi"/>
          </w:rPr>
          <w:delText>s</w:delText>
        </w:r>
      </w:del>
      <w:r w:rsidR="005671EF" w:rsidRPr="003407A9">
        <w:rPr>
          <w:rFonts w:cstheme="minorHAnsi"/>
        </w:rPr>
        <w:t xml:space="preserve"> soil </w:t>
      </w:r>
      <w:r w:rsidR="0091528D" w:rsidRPr="003407A9">
        <w:rPr>
          <w:rFonts w:cstheme="minorHAnsi"/>
        </w:rPr>
        <w:t>climbs u</w:t>
      </w:r>
      <w:r w:rsidR="006068A2" w:rsidRPr="003407A9">
        <w:rPr>
          <w:rFonts w:cstheme="minorHAnsi"/>
        </w:rPr>
        <w:t>p to</w:t>
      </w:r>
      <w:r w:rsidR="005E2483" w:rsidRPr="003407A9">
        <w:rPr>
          <w:rFonts w:cstheme="minorHAnsi"/>
        </w:rPr>
        <w:t xml:space="preserve"> 1</w:t>
      </w:r>
      <w:r w:rsidR="00F05B36" w:rsidRPr="003407A9">
        <w:rPr>
          <w:rFonts w:cstheme="minorHAnsi"/>
        </w:rPr>
        <w:t>650</w:t>
      </w:r>
      <w:ins w:id="467" w:author="EDUARDO FERNANDEZ PASCUAL" w:date="2024-03-05T11:56:00Z">
        <w:r w:rsidR="00F92829">
          <w:rPr>
            <w:rFonts w:cstheme="minorHAnsi"/>
          </w:rPr>
          <w:t xml:space="preserve"> </w:t>
        </w:r>
      </w:ins>
      <w:r w:rsidR="005E2483" w:rsidRPr="003407A9">
        <w:rPr>
          <w:rFonts w:cstheme="minorHAnsi"/>
        </w:rPr>
        <w:t xml:space="preserve">m </w:t>
      </w:r>
      <w:proofErr w:type="spellStart"/>
      <w:r w:rsidR="005E2483" w:rsidRPr="003407A9">
        <w:rPr>
          <w:rFonts w:cstheme="minorHAnsi"/>
        </w:rPr>
        <w:t>a.s.l</w:t>
      </w:r>
      <w:proofErr w:type="spellEnd"/>
      <w:ins w:id="468" w:author="EDUARDO FERNANDEZ PASCUAL" w:date="2024-03-05T11:56:00Z">
        <w:r w:rsidR="00A34D78">
          <w:rPr>
            <w:rFonts w:cstheme="minorHAnsi"/>
          </w:rPr>
          <w:t>.</w:t>
        </w:r>
      </w:ins>
      <w:r w:rsidR="005E2483" w:rsidRPr="003407A9">
        <w:rPr>
          <w:rFonts w:cstheme="minorHAnsi"/>
        </w:rPr>
        <w:t xml:space="preserve"> (</w:t>
      </w:r>
      <w:r w:rsidR="00967BE6" w:rsidRPr="00AF1450">
        <w:rPr>
          <w:rFonts w:cstheme="minorHAnsi"/>
          <w:highlight w:val="yellow"/>
        </w:rPr>
        <w:t>González Le Barbier</w:t>
      </w:r>
      <w:r w:rsidR="00AF1450" w:rsidRPr="00AF1450">
        <w:rPr>
          <w:rFonts w:cstheme="minorHAnsi"/>
          <w:highlight w:val="yellow"/>
        </w:rPr>
        <w:t xml:space="preserve"> et al., 2024 JVA</w:t>
      </w:r>
      <w:r w:rsidR="005E2483" w:rsidRPr="003407A9">
        <w:rPr>
          <w:rFonts w:cstheme="minorHAnsi"/>
        </w:rPr>
        <w:t>)</w:t>
      </w:r>
      <w:r w:rsidR="0091528D" w:rsidRPr="003407A9">
        <w:rPr>
          <w:rFonts w:cstheme="minorHAnsi"/>
        </w:rPr>
        <w:t xml:space="preserve">. It </w:t>
      </w:r>
      <w:r w:rsidR="00EE4D37" w:rsidRPr="003407A9">
        <w:rPr>
          <w:rFonts w:cstheme="minorHAnsi"/>
        </w:rPr>
        <w:t>is</w:t>
      </w:r>
      <w:ins w:id="469" w:author="EDUARDO FERNANDEZ PASCUAL" w:date="2024-03-05T11:56:00Z">
        <w:r w:rsidR="00A34D78">
          <w:rPr>
            <w:rFonts w:cstheme="minorHAnsi"/>
          </w:rPr>
          <w:t xml:space="preserve"> </w:t>
        </w:r>
      </w:ins>
      <w:del w:id="470" w:author="EDUARDO FERNANDEZ PASCUAL" w:date="2024-03-05T11:56:00Z">
        <w:r w:rsidR="00EE4D37" w:rsidRPr="003407A9" w:rsidDel="00A34D78">
          <w:rPr>
            <w:rFonts w:cstheme="minorHAnsi"/>
          </w:rPr>
          <w:delText xml:space="preserve"> </w:delText>
        </w:r>
        <w:r w:rsidR="005E2483" w:rsidRPr="003407A9" w:rsidDel="00A34D78">
          <w:rPr>
            <w:rFonts w:cstheme="minorHAnsi"/>
          </w:rPr>
          <w:delText xml:space="preserve">considered </w:delText>
        </w:r>
      </w:del>
      <w:r w:rsidR="005E2483" w:rsidRPr="003407A9">
        <w:rPr>
          <w:rFonts w:cstheme="minorHAnsi"/>
        </w:rPr>
        <w:t xml:space="preserve">a transitional </w:t>
      </w:r>
      <w:r w:rsidR="00B80490" w:rsidRPr="003407A9">
        <w:rPr>
          <w:rFonts w:cstheme="minorHAnsi"/>
        </w:rPr>
        <w:t xml:space="preserve">biogeographical hub between </w:t>
      </w:r>
      <w:r w:rsidR="006068A2" w:rsidRPr="003407A9">
        <w:rPr>
          <w:rFonts w:cstheme="minorHAnsi"/>
        </w:rPr>
        <w:t xml:space="preserve">the </w:t>
      </w:r>
      <w:r w:rsidR="00B80490" w:rsidRPr="003407A9">
        <w:rPr>
          <w:rFonts w:cstheme="minorHAnsi"/>
        </w:rPr>
        <w:t>Eurosiberian and</w:t>
      </w:r>
      <w:r w:rsidR="006068A2" w:rsidRPr="003407A9">
        <w:rPr>
          <w:rFonts w:cstheme="minorHAnsi"/>
        </w:rPr>
        <w:t xml:space="preserve"> </w:t>
      </w:r>
      <w:r w:rsidR="00B80490" w:rsidRPr="003407A9">
        <w:rPr>
          <w:rFonts w:cstheme="minorHAnsi"/>
        </w:rPr>
        <w:t xml:space="preserve">Mediterranean regions </w:t>
      </w:r>
      <w:r w:rsidR="00B80490" w:rsidRPr="003407A9">
        <w:rPr>
          <w:rFonts w:cstheme="minorHAnsi"/>
        </w:rPr>
        <w:fldChar w:fldCharType="begin" w:fldLock="1"/>
      </w:r>
      <w:r w:rsidR="00B80490" w:rsidRPr="003407A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3407A9">
        <w:rPr>
          <w:rFonts w:cstheme="minorHAnsi"/>
        </w:rPr>
        <w:fldChar w:fldCharType="separate"/>
      </w:r>
      <w:r w:rsidR="00B80490" w:rsidRPr="003407A9">
        <w:rPr>
          <w:rFonts w:cstheme="minorHAnsi"/>
          <w:noProof/>
        </w:rPr>
        <w:t>(Jiménez-Alfaro et al. 2021)</w:t>
      </w:r>
      <w:r w:rsidR="00B80490" w:rsidRPr="003407A9">
        <w:rPr>
          <w:rFonts w:cstheme="minorHAnsi"/>
        </w:rPr>
        <w:fldChar w:fldCharType="end"/>
      </w:r>
      <w:r w:rsidR="00B80490" w:rsidRPr="003407A9">
        <w:rPr>
          <w:rFonts w:cstheme="minorHAnsi"/>
        </w:rPr>
        <w:t xml:space="preserve">, influenced by </w:t>
      </w:r>
      <w:r w:rsidR="00CA4DCC" w:rsidRPr="003407A9">
        <w:rPr>
          <w:rFonts w:cstheme="minorHAnsi"/>
        </w:rPr>
        <w:t xml:space="preserve">the </w:t>
      </w:r>
      <w:r w:rsidR="006068A2" w:rsidRPr="003407A9">
        <w:rPr>
          <w:rFonts w:cstheme="minorHAnsi"/>
        </w:rPr>
        <w:t>Mediterranean</w:t>
      </w:r>
      <w:r w:rsidR="00B80490" w:rsidRPr="003407A9">
        <w:rPr>
          <w:rFonts w:cstheme="minorHAnsi"/>
        </w:rPr>
        <w:t xml:space="preserv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southern slopes and</w:t>
      </w:r>
      <w:r w:rsidR="00FB6A2A" w:rsidRPr="003407A9">
        <w:rPr>
          <w:rFonts w:cstheme="minorHAnsi"/>
        </w:rPr>
        <w:t xml:space="preserve"> </w:t>
      </w:r>
      <w:r w:rsidR="00CA4DCC" w:rsidRPr="003407A9">
        <w:rPr>
          <w:rFonts w:cstheme="minorHAnsi"/>
        </w:rPr>
        <w:t>the</w:t>
      </w:r>
      <w:ins w:id="471" w:author="EDUARDO FERNANDEZ PASCUAL" w:date="2024-03-05T11:56:00Z">
        <w:r w:rsidR="00A34D78">
          <w:rPr>
            <w:rFonts w:cstheme="minorHAnsi"/>
          </w:rPr>
          <w:t xml:space="preserve"> oceanic</w:t>
        </w:r>
      </w:ins>
      <w:r w:rsidR="00CA4DCC" w:rsidRPr="003407A9">
        <w:rPr>
          <w:rFonts w:cstheme="minorHAnsi"/>
        </w:rPr>
        <w:t xml:space="preserve"> </w:t>
      </w:r>
      <w:r w:rsidR="00B80490" w:rsidRPr="003407A9">
        <w:rPr>
          <w:rFonts w:cstheme="minorHAnsi"/>
        </w:rPr>
        <w:t xml:space="preserve">temperate climate </w:t>
      </w:r>
      <w:r w:rsidR="006068A2" w:rsidRPr="003407A9">
        <w:rPr>
          <w:rFonts w:cstheme="minorHAnsi"/>
        </w:rPr>
        <w:t>on</w:t>
      </w:r>
      <w:r w:rsidR="00B80490" w:rsidRPr="003407A9">
        <w:rPr>
          <w:rFonts w:cstheme="minorHAnsi"/>
        </w:rPr>
        <w:t xml:space="preserve"> </w:t>
      </w:r>
      <w:r w:rsidR="00FB6A2A" w:rsidRPr="003407A9">
        <w:rPr>
          <w:rFonts w:cstheme="minorHAnsi"/>
        </w:rPr>
        <w:t xml:space="preserve">the </w:t>
      </w:r>
      <w:r w:rsidR="00B80490" w:rsidRPr="003407A9">
        <w:rPr>
          <w:rFonts w:cstheme="minorHAnsi"/>
        </w:rPr>
        <w:t xml:space="preserve">northern slopes. </w:t>
      </w:r>
    </w:p>
    <w:p w14:paraId="307E8DA9" w14:textId="42EDA379" w:rsidR="00D1448B" w:rsidRPr="003407A9" w:rsidRDefault="00D1448B" w:rsidP="002D07AE">
      <w:pPr>
        <w:pStyle w:val="Ttulo3"/>
        <w:spacing w:line="360" w:lineRule="auto"/>
        <w:jc w:val="both"/>
      </w:pPr>
      <w:r w:rsidRPr="003407A9">
        <w:t>2.</w:t>
      </w:r>
      <w:r w:rsidR="00B6645D" w:rsidRPr="003407A9">
        <w:t>2</w:t>
      </w:r>
      <w:r w:rsidRPr="003407A9">
        <w:t xml:space="preserve">. </w:t>
      </w:r>
      <w:r w:rsidR="00496E9C" w:rsidRPr="003407A9">
        <w:t>Field</w:t>
      </w:r>
      <w:r w:rsidRPr="003407A9">
        <w:t xml:space="preserve"> </w:t>
      </w:r>
      <w:r w:rsidR="008322C9">
        <w:t>sampling</w:t>
      </w:r>
    </w:p>
    <w:p w14:paraId="7043CD19" w14:textId="596F6AB3" w:rsidR="0039051E" w:rsidRPr="003407A9" w:rsidRDefault="005E2483" w:rsidP="004A3EE9">
      <w:pPr>
        <w:spacing w:line="360" w:lineRule="auto"/>
        <w:ind w:firstLine="709"/>
        <w:jc w:val="both"/>
      </w:pPr>
      <w:r w:rsidRPr="003407A9">
        <w:t xml:space="preserve">We established a systematic sampling across </w:t>
      </w:r>
      <w:r w:rsidR="00954E4C" w:rsidRPr="003407A9">
        <w:t xml:space="preserve">four </w:t>
      </w:r>
      <w:r w:rsidR="00A76559">
        <w:t xml:space="preserve">nearby </w:t>
      </w:r>
      <w:r w:rsidRPr="003407A9">
        <w:t xml:space="preserve">summits above 2000 m </w:t>
      </w:r>
      <w:proofErr w:type="spellStart"/>
      <w:r w:rsidRPr="003407A9">
        <w:t>a.s.l</w:t>
      </w:r>
      <w:proofErr w:type="spellEnd"/>
      <w:r w:rsidRPr="003407A9">
        <w:t>. (</w:t>
      </w:r>
      <w:r w:rsidR="0098001B" w:rsidRPr="003407A9">
        <w:t xml:space="preserve">Fig. </w:t>
      </w:r>
      <w:r w:rsidRPr="003407A9">
        <w:t xml:space="preserve">2) </w:t>
      </w:r>
      <w:r w:rsidR="00F10733" w:rsidRPr="003407A9">
        <w:rPr>
          <w:iCs/>
        </w:rPr>
        <w:t xml:space="preserve">where </w:t>
      </w:r>
      <w:r w:rsidR="00F10733" w:rsidRPr="003407A9">
        <w:rPr>
          <w:i/>
        </w:rPr>
        <w:t>D. langeanus</w:t>
      </w:r>
      <w:r w:rsidR="00F10733" w:rsidRPr="003407A9">
        <w:rPr>
          <w:iCs/>
        </w:rPr>
        <w:t xml:space="preserve"> </w:t>
      </w:r>
      <w:r w:rsidR="00A76559">
        <w:rPr>
          <w:iCs/>
        </w:rPr>
        <w:t>is</w:t>
      </w:r>
      <w:r w:rsidR="00A76559" w:rsidRPr="003407A9">
        <w:rPr>
          <w:iCs/>
        </w:rPr>
        <w:t xml:space="preserve"> </w:t>
      </w:r>
      <w:r w:rsidR="00F10733" w:rsidRPr="003407A9">
        <w:rPr>
          <w:iCs/>
        </w:rPr>
        <w:t>highly abundant</w:t>
      </w:r>
      <w:r w:rsidRPr="003407A9">
        <w:t xml:space="preserve">. </w:t>
      </w:r>
      <w:r w:rsidR="004C631E" w:rsidRPr="003407A9">
        <w:t>In each summit</w:t>
      </w:r>
      <w:r w:rsidR="00F10733" w:rsidRPr="003407A9">
        <w:t>,</w:t>
      </w:r>
      <w:r w:rsidR="00582C98" w:rsidRPr="003407A9">
        <w:t xml:space="preserve"> we established a</w:t>
      </w:r>
      <w:r w:rsidR="00467E54" w:rsidRPr="003407A9">
        <w:t xml:space="preserve"> central representative plot </w:t>
      </w:r>
      <w:r w:rsidR="00C70A5B" w:rsidRPr="003407A9">
        <w:t>(3</w:t>
      </w:r>
      <w:r w:rsidR="00A76559">
        <w:t xml:space="preserve"> </w:t>
      </w:r>
      <w:r w:rsidR="00C70A5B" w:rsidRPr="003407A9">
        <w:t xml:space="preserve">m radius) </w:t>
      </w:r>
      <w:r w:rsidR="00467E54" w:rsidRPr="003407A9">
        <w:t>where</w:t>
      </w:r>
      <w:r w:rsidR="00582C98" w:rsidRPr="003407A9">
        <w:t xml:space="preserve"> we did a floristic </w:t>
      </w:r>
      <w:r w:rsidR="00EE29CC" w:rsidRPr="003407A9">
        <w:t>relevé</w:t>
      </w:r>
      <w:r w:rsidR="006B766F">
        <w:t>, reco</w:t>
      </w:r>
      <w:r w:rsidR="009860C5">
        <w:t>rding species composition,</w:t>
      </w:r>
      <w:r w:rsidR="00EE29CC" w:rsidRPr="003407A9">
        <w:t xml:space="preserve"> </w:t>
      </w:r>
      <w:r w:rsidR="00582C98" w:rsidRPr="003407A9">
        <w:t>and buried</w:t>
      </w:r>
      <w:r w:rsidR="00467E54" w:rsidRPr="003407A9">
        <w:t xml:space="preserve">, at 5 cm deep, a </w:t>
      </w:r>
      <w:proofErr w:type="spellStart"/>
      <w:r w:rsidR="00467E54" w:rsidRPr="003407A9">
        <w:t>Microlog</w:t>
      </w:r>
      <w:proofErr w:type="spellEnd"/>
      <w:r w:rsidR="00467E54" w:rsidRPr="003407A9">
        <w:t xml:space="preserve"> SP3 datalogger, w</w:t>
      </w:r>
      <w:r w:rsidR="000E74C9" w:rsidRPr="003407A9">
        <w:t>ith</w:t>
      </w:r>
      <w:r w:rsidR="00467E54" w:rsidRPr="003407A9">
        <w:t xml:space="preserve"> hourly records </w:t>
      </w:r>
      <w:r w:rsidR="000E74C9" w:rsidRPr="003407A9">
        <w:t>of</w:t>
      </w:r>
      <w:r w:rsidR="00D44274" w:rsidRPr="003407A9">
        <w:t xml:space="preserve"> soil</w:t>
      </w:r>
      <w:r w:rsidR="000E74C9" w:rsidRPr="003407A9">
        <w:t xml:space="preserve"> </w:t>
      </w:r>
      <w:r w:rsidR="00467E54" w:rsidRPr="003407A9">
        <w:t xml:space="preserve">temperature and </w:t>
      </w:r>
      <w:r w:rsidR="009839B4">
        <w:t xml:space="preserve">soil </w:t>
      </w:r>
      <w:r w:rsidR="00467E54" w:rsidRPr="003407A9">
        <w:t>water potential (</w:t>
      </w:r>
      <w:proofErr w:type="spellStart"/>
      <w:r w:rsidR="00467E54" w:rsidRPr="003407A9">
        <w:t>Micro</w:t>
      </w:r>
      <w:r w:rsidR="005A3C56" w:rsidRPr="003407A9">
        <w:t>L</w:t>
      </w:r>
      <w:r w:rsidR="00467E54" w:rsidRPr="003407A9">
        <w:t>og</w:t>
      </w:r>
      <w:proofErr w:type="spellEnd"/>
      <w:r w:rsidR="00467E54" w:rsidRPr="003407A9">
        <w:t xml:space="preserve"> SP3</w:t>
      </w:r>
      <w:r w:rsidR="00E31F65" w:rsidRPr="003407A9">
        <w:t>, EMS Brno, Czech Republic</w:t>
      </w:r>
      <w:r w:rsidR="005773D7" w:rsidRPr="003407A9">
        <w:t>; accuracy</w:t>
      </w:r>
      <w:r w:rsidR="00163CB0" w:rsidRPr="003407A9">
        <w:t xml:space="preserve"> in temperature measurements</w:t>
      </w:r>
      <w:r w:rsidR="005773D7" w:rsidRPr="003407A9">
        <w:t xml:space="preserve">: </w:t>
      </w:r>
      <w:r w:rsidR="005773D7" w:rsidRPr="003407A9">
        <w:rPr>
          <w:rFonts w:eastAsiaTheme="majorEastAsia"/>
        </w:rPr>
        <w:t xml:space="preserve">+/- 0.3 ºC from </w:t>
      </w:r>
      <w:r w:rsidR="001A7075" w:rsidRPr="003407A9">
        <w:rPr>
          <w:rFonts w:eastAsiaTheme="majorEastAsia"/>
        </w:rPr>
        <w:t>-40 ºC to 60 ºC</w:t>
      </w:r>
      <w:r w:rsidR="00163CB0" w:rsidRPr="003407A9">
        <w:rPr>
          <w:rFonts w:eastAsiaTheme="majorEastAsia"/>
        </w:rPr>
        <w:t>; water potent</w:t>
      </w:r>
      <w:r w:rsidR="001F0789" w:rsidRPr="003407A9">
        <w:rPr>
          <w:rFonts w:eastAsiaTheme="majorEastAsia"/>
        </w:rPr>
        <w:t>ial measurements</w:t>
      </w:r>
      <w:r w:rsidR="00CF3FAD" w:rsidRPr="003407A9">
        <w:rPr>
          <w:rFonts w:eastAsiaTheme="majorEastAsia"/>
        </w:rPr>
        <w:t xml:space="preserve"> with </w:t>
      </w:r>
      <w:r w:rsidR="00FD5748" w:rsidRPr="003407A9">
        <w:rPr>
          <w:rFonts w:eastAsiaTheme="majorEastAsia"/>
        </w:rPr>
        <w:t xml:space="preserve">two </w:t>
      </w:r>
      <w:proofErr w:type="spellStart"/>
      <w:r w:rsidR="000B247E" w:rsidRPr="003407A9">
        <w:rPr>
          <w:rFonts w:eastAsiaTheme="majorEastAsia"/>
        </w:rPr>
        <w:t>Delmhorst</w:t>
      </w:r>
      <w:proofErr w:type="spellEnd"/>
      <w:r w:rsidR="000B247E" w:rsidRPr="003407A9">
        <w:rPr>
          <w:rFonts w:eastAsiaTheme="majorEastAsia"/>
        </w:rPr>
        <w:t xml:space="preserve"> gypsum sensor</w:t>
      </w:r>
      <w:r w:rsidR="00FD5748" w:rsidRPr="003407A9">
        <w:rPr>
          <w:rFonts w:eastAsiaTheme="majorEastAsia"/>
        </w:rPr>
        <w:t>s</w:t>
      </w:r>
      <w:r w:rsidR="007746F8" w:rsidRPr="003407A9">
        <w:rPr>
          <w:rFonts w:eastAsiaTheme="majorEastAsia"/>
        </w:rPr>
        <w:t xml:space="preserve"> measuring range </w:t>
      </w:r>
      <w:r w:rsidR="001F0789" w:rsidRPr="003407A9">
        <w:rPr>
          <w:rFonts w:eastAsiaTheme="majorEastAsia"/>
        </w:rPr>
        <w:t xml:space="preserve">from </w:t>
      </w:r>
      <w:r w:rsidR="00590DA9" w:rsidRPr="003407A9">
        <w:rPr>
          <w:rFonts w:eastAsiaTheme="majorEastAsia"/>
        </w:rPr>
        <w:t>-</w:t>
      </w:r>
      <w:r w:rsidR="001F0789" w:rsidRPr="003407A9">
        <w:rPr>
          <w:rFonts w:eastAsiaTheme="majorEastAsia"/>
        </w:rPr>
        <w:t>0</w:t>
      </w:r>
      <w:r w:rsidR="00590DA9" w:rsidRPr="003407A9">
        <w:rPr>
          <w:rFonts w:eastAsiaTheme="majorEastAsia"/>
        </w:rPr>
        <w:t>.1</w:t>
      </w:r>
      <w:r w:rsidR="001F0789" w:rsidRPr="003407A9">
        <w:rPr>
          <w:rFonts w:eastAsiaTheme="majorEastAsia"/>
        </w:rPr>
        <w:t xml:space="preserve"> to </w:t>
      </w:r>
      <w:r w:rsidR="00590DA9" w:rsidRPr="003407A9">
        <w:rPr>
          <w:rFonts w:eastAsiaTheme="majorEastAsia"/>
        </w:rPr>
        <w:t>-</w:t>
      </w:r>
      <w:r w:rsidR="001F0789" w:rsidRPr="003407A9">
        <w:rPr>
          <w:rFonts w:eastAsiaTheme="majorEastAsia"/>
        </w:rPr>
        <w:t xml:space="preserve">15 bars </w:t>
      </w:r>
      <w:r w:rsidR="009839B4">
        <w:rPr>
          <w:rFonts w:eastAsiaTheme="majorEastAsia"/>
        </w:rPr>
        <w:t xml:space="preserve">– </w:t>
      </w:r>
      <w:r w:rsidR="000D2460" w:rsidRPr="003407A9">
        <w:rPr>
          <w:rFonts w:eastAsiaTheme="majorEastAsia"/>
        </w:rPr>
        <w:t>permanent</w:t>
      </w:r>
      <w:r w:rsidR="009839B4">
        <w:rPr>
          <w:rFonts w:eastAsiaTheme="majorEastAsia"/>
        </w:rPr>
        <w:t xml:space="preserve"> </w:t>
      </w:r>
      <w:r w:rsidR="000D2460" w:rsidRPr="003407A9">
        <w:rPr>
          <w:rFonts w:eastAsiaTheme="majorEastAsia"/>
        </w:rPr>
        <w:t>wilting point;</w:t>
      </w:r>
      <w:r w:rsidR="00E2549C" w:rsidRPr="003407A9">
        <w:rPr>
          <w:rFonts w:eastAsiaTheme="majorEastAsia"/>
        </w:rPr>
        <w:t xml:space="preserve"> </w:t>
      </w:r>
      <w:r w:rsidR="00E2549C" w:rsidRPr="003407A9">
        <w:rPr>
          <w:rFonts w:eastAsiaTheme="majorEastAsia"/>
        </w:rPr>
        <w:lastRenderedPageBreak/>
        <w:t>records every hour</w:t>
      </w:r>
      <w:r w:rsidR="00C70A5B" w:rsidRPr="003407A9">
        <w:t xml:space="preserve">). </w:t>
      </w:r>
      <w:r w:rsidR="00467E54" w:rsidRPr="003407A9">
        <w:t xml:space="preserve">The recording period for the </w:t>
      </w:r>
      <w:proofErr w:type="spellStart"/>
      <w:r w:rsidR="00467E54" w:rsidRPr="003407A9">
        <w:t>Microlog</w:t>
      </w:r>
      <w:proofErr w:type="spellEnd"/>
      <w:r w:rsidR="00467E54" w:rsidRPr="003407A9">
        <w:t xml:space="preserve"> SP3 went from </w:t>
      </w:r>
      <w:r w:rsidR="000E74C9" w:rsidRPr="003407A9">
        <w:t>June 2021</w:t>
      </w:r>
      <w:r w:rsidR="00467E54" w:rsidRPr="003407A9">
        <w:t xml:space="preserve"> </w:t>
      </w:r>
      <w:r w:rsidR="00315530">
        <w:t>to November 2023</w:t>
      </w:r>
      <w:r w:rsidR="00170EC8">
        <w:t xml:space="preserve"> (</w:t>
      </w:r>
      <w:commentRangeStart w:id="472"/>
      <w:r w:rsidR="00170EC8" w:rsidRPr="00170EC8">
        <w:rPr>
          <w:highlight w:val="yellow"/>
        </w:rPr>
        <w:t>add data as supplementary</w:t>
      </w:r>
      <w:commentRangeEnd w:id="472"/>
      <w:r w:rsidR="00B4254B">
        <w:rPr>
          <w:rStyle w:val="Refdecomentario"/>
        </w:rPr>
        <w:commentReference w:id="472"/>
      </w:r>
      <w:r w:rsidR="00170EC8" w:rsidRPr="00170EC8">
        <w:rPr>
          <w:highlight w:val="yellow"/>
        </w:rPr>
        <w:t>?).</w:t>
      </w:r>
      <w:r w:rsidR="00467E54" w:rsidRPr="003407A9">
        <w:t xml:space="preserve"> </w:t>
      </w:r>
      <w:r w:rsidR="00A03390" w:rsidRPr="003407A9">
        <w:t xml:space="preserve">To measure the spatial microenvironmental gradients we </w:t>
      </w:r>
      <w:r w:rsidR="00467E54" w:rsidRPr="003407A9">
        <w:t>established 20 additional plots</w:t>
      </w:r>
      <w:r w:rsidR="00C70A5B" w:rsidRPr="003407A9">
        <w:t xml:space="preserve"> (1m</w:t>
      </w:r>
      <w:r w:rsidR="00C70A5B" w:rsidRPr="003407A9">
        <w:rPr>
          <w:vertAlign w:val="superscript"/>
        </w:rPr>
        <w:t>2</w:t>
      </w:r>
      <w:r w:rsidR="00C70A5B" w:rsidRPr="003407A9">
        <w:t>)</w:t>
      </w:r>
      <w:r w:rsidR="00BB74AA" w:rsidRPr="003407A9">
        <w:t xml:space="preserve"> </w:t>
      </w:r>
      <w:r w:rsidR="003F5023" w:rsidRPr="003407A9">
        <w:t>per</w:t>
      </w:r>
      <w:r w:rsidR="00BB74AA" w:rsidRPr="003407A9">
        <w:t xml:space="preserve"> each </w:t>
      </w:r>
      <w:r w:rsidRPr="003407A9">
        <w:t>summit</w:t>
      </w:r>
      <w:r w:rsidR="00EE29CC" w:rsidRPr="003407A9">
        <w:t>:</w:t>
      </w:r>
      <w:r w:rsidR="00A03390" w:rsidRPr="003407A9">
        <w:t xml:space="preserve"> </w:t>
      </w:r>
      <w:r w:rsidR="00467E54" w:rsidRPr="003407A9">
        <w:t xml:space="preserve"> </w:t>
      </w:r>
      <w:r w:rsidR="00EE29CC" w:rsidRPr="003407A9">
        <w:t>f</w:t>
      </w:r>
      <w:r w:rsidR="00B147FA" w:rsidRPr="003407A9">
        <w:t>ive plots</w:t>
      </w:r>
      <w:r w:rsidR="00467E54" w:rsidRPr="003407A9">
        <w:t xml:space="preserve"> in each cardinal direction </w:t>
      </w:r>
      <w:r w:rsidR="00AF68E0" w:rsidRPr="003407A9">
        <w:t xml:space="preserve">with a 10 m separation </w:t>
      </w:r>
      <w:r w:rsidR="00467E54" w:rsidRPr="003407A9">
        <w:t xml:space="preserve">(cross </w:t>
      </w:r>
      <w:r w:rsidR="008F2370" w:rsidRPr="003407A9">
        <w:t xml:space="preserve">design, </w:t>
      </w:r>
      <w:r w:rsidR="0098001B" w:rsidRPr="003407A9">
        <w:t xml:space="preserve">Fig. </w:t>
      </w:r>
      <w:r w:rsidR="008F6695" w:rsidRPr="003407A9">
        <w:t>2</w:t>
      </w:r>
      <w:ins w:id="473" w:author="EDUARDO FERNANDEZ PASCUAL" w:date="2024-03-05T12:00:00Z">
        <w:r w:rsidR="005A1035">
          <w:t xml:space="preserve">, </w:t>
        </w:r>
        <w:r w:rsidR="005A1035" w:rsidRPr="003407A9">
          <w:t>Jiménez-Alfaro et al. 2024</w:t>
        </w:r>
      </w:ins>
      <w:r w:rsidR="00467E54" w:rsidRPr="003407A9">
        <w:t>)</w:t>
      </w:r>
      <w:r w:rsidR="00AF68E0" w:rsidRPr="003407A9">
        <w:t xml:space="preserve">. </w:t>
      </w:r>
      <w:r w:rsidR="00796687">
        <w:t>We also sampled species composition in these plots</w:t>
      </w:r>
      <w:r w:rsidR="002143B7" w:rsidRPr="003407A9">
        <w:t xml:space="preserve"> </w:t>
      </w:r>
      <w:r w:rsidR="00582C98" w:rsidRPr="003407A9">
        <w:t xml:space="preserve">and </w:t>
      </w:r>
      <w:r w:rsidR="00467E54" w:rsidRPr="003407A9">
        <w:t xml:space="preserve">buried, at 5 cm deep, </w:t>
      </w:r>
      <w:proofErr w:type="spellStart"/>
      <w:r w:rsidR="00467E54" w:rsidRPr="003407A9">
        <w:t>iButton</w:t>
      </w:r>
      <w:proofErr w:type="spellEnd"/>
      <w:r w:rsidR="00467E54" w:rsidRPr="003407A9">
        <w:t xml:space="preserve"> dataloggers (</w:t>
      </w:r>
      <w:proofErr w:type="spellStart"/>
      <w:r w:rsidR="00467E54" w:rsidRPr="003407A9">
        <w:rPr>
          <w:rFonts w:eastAsiaTheme="majorEastAsia"/>
        </w:rPr>
        <w:t>Thermochron</w:t>
      </w:r>
      <w:proofErr w:type="spellEnd"/>
      <w:r w:rsidR="00467E54" w:rsidRPr="003407A9">
        <w:rPr>
          <w:rFonts w:eastAsiaTheme="majorEastAsia"/>
        </w:rPr>
        <w:t xml:space="preserve">, </w:t>
      </w:r>
      <w:proofErr w:type="spellStart"/>
      <w:r w:rsidR="00467E54" w:rsidRPr="003407A9">
        <w:rPr>
          <w:rFonts w:eastAsiaTheme="majorEastAsia"/>
        </w:rPr>
        <w:t>iButton</w:t>
      </w:r>
      <w:proofErr w:type="spellEnd"/>
      <w:r w:rsidR="00467E54" w:rsidRPr="003407A9">
        <w:rPr>
          <w:rFonts w:eastAsiaTheme="majorEastAsia"/>
        </w:rPr>
        <w:t xml:space="preserve">, Newbury, UK; accuracy: +/- 0.5 ºC from -10 ºC to +65 ºC, resolution: 0.5 ºC, records every </w:t>
      </w:r>
      <w:r w:rsidR="00954E4C" w:rsidRPr="003407A9">
        <w:rPr>
          <w:rFonts w:eastAsiaTheme="majorEastAsia"/>
        </w:rPr>
        <w:t xml:space="preserve">four </w:t>
      </w:r>
      <w:r w:rsidR="00467E54" w:rsidRPr="003407A9">
        <w:rPr>
          <w:rFonts w:eastAsiaTheme="majorEastAsia"/>
        </w:rPr>
        <w:t>hours</w:t>
      </w:r>
      <w:r w:rsidR="00467E54" w:rsidRPr="003407A9">
        <w:t xml:space="preserve">). The recording period for the </w:t>
      </w:r>
      <w:proofErr w:type="spellStart"/>
      <w:r w:rsidR="00467E54" w:rsidRPr="003407A9">
        <w:t>iButtons</w:t>
      </w:r>
      <w:proofErr w:type="spellEnd"/>
      <w:r w:rsidR="00467E54" w:rsidRPr="003407A9">
        <w:t xml:space="preserve"> went from 12</w:t>
      </w:r>
      <w:r w:rsidR="004B2550" w:rsidRPr="004B2550">
        <w:rPr>
          <w:vertAlign w:val="superscript"/>
        </w:rPr>
        <w:t>th</w:t>
      </w:r>
      <w:r w:rsidR="00751939" w:rsidRPr="003407A9">
        <w:t xml:space="preserve"> July </w:t>
      </w:r>
      <w:r w:rsidR="00467E54" w:rsidRPr="003407A9">
        <w:t>2021 to 29</w:t>
      </w:r>
      <w:r w:rsidR="004B2550" w:rsidRPr="004B2550">
        <w:rPr>
          <w:vertAlign w:val="superscript"/>
        </w:rPr>
        <w:t>th</w:t>
      </w:r>
      <w:r w:rsidR="00751939" w:rsidRPr="003407A9">
        <w:t xml:space="preserve"> May </w:t>
      </w:r>
      <w:r w:rsidR="00467E54" w:rsidRPr="003407A9">
        <w:t>2022 (</w:t>
      </w:r>
      <w:r w:rsidR="000E74C9" w:rsidRPr="003407A9">
        <w:t>321</w:t>
      </w:r>
      <w:r w:rsidR="00467E54" w:rsidRPr="003407A9">
        <w:t xml:space="preserve"> days</w:t>
      </w:r>
      <w:r w:rsidR="00170EC8">
        <w:t xml:space="preserve">, </w:t>
      </w:r>
      <w:r w:rsidR="00170EC8" w:rsidRPr="00170EC8">
        <w:rPr>
          <w:highlight w:val="yellow"/>
        </w:rPr>
        <w:t>add data as supplementary?</w:t>
      </w:r>
      <w:r w:rsidR="00467E54" w:rsidRPr="00170EC8">
        <w:rPr>
          <w:highlight w:val="yellow"/>
        </w:rPr>
        <w:t>).</w:t>
      </w:r>
      <w:r w:rsidR="00467E54" w:rsidRPr="003407A9">
        <w:t xml:space="preserve"> </w:t>
      </w:r>
      <w:r w:rsidR="005907F1" w:rsidRPr="003407A9">
        <w:t>In total</w:t>
      </w:r>
      <w:r w:rsidR="009147E0" w:rsidRPr="003407A9">
        <w:t>,</w:t>
      </w:r>
      <w:r w:rsidR="006E236B" w:rsidRPr="003407A9">
        <w:t xml:space="preserve"> we </w:t>
      </w:r>
      <w:r w:rsidR="00EA4852" w:rsidRPr="003407A9">
        <w:t xml:space="preserve">collected </w:t>
      </w:r>
      <w:r w:rsidR="009147E0" w:rsidRPr="003407A9">
        <w:t>floristic data f</w:t>
      </w:r>
      <w:r w:rsidR="00AF68E0" w:rsidRPr="003407A9">
        <w:t>rom</w:t>
      </w:r>
      <w:r w:rsidR="00666412" w:rsidRPr="003407A9">
        <w:t xml:space="preserve"> 84 </w:t>
      </w:r>
      <w:r w:rsidR="00A03390" w:rsidRPr="003407A9">
        <w:t>plot</w:t>
      </w:r>
      <w:r w:rsidR="00666412" w:rsidRPr="003407A9">
        <w:t xml:space="preserve">s and </w:t>
      </w:r>
      <w:r w:rsidR="00AF68E0" w:rsidRPr="003407A9">
        <w:t>environmental data from</w:t>
      </w:r>
      <w:r w:rsidR="006E236B" w:rsidRPr="003407A9">
        <w:t xml:space="preserve"> </w:t>
      </w:r>
      <w:r w:rsidR="00B70205" w:rsidRPr="003407A9">
        <w:t>78</w:t>
      </w:r>
      <w:r w:rsidR="006E236B" w:rsidRPr="003407A9">
        <w:t xml:space="preserve"> </w:t>
      </w:r>
      <w:r w:rsidR="00A03390" w:rsidRPr="003407A9">
        <w:t>plots</w:t>
      </w:r>
      <w:r w:rsidR="006E236B" w:rsidRPr="003407A9">
        <w:t xml:space="preserve"> (one </w:t>
      </w:r>
      <w:proofErr w:type="spellStart"/>
      <w:r w:rsidR="00CD3AFD" w:rsidRPr="003407A9">
        <w:t>M</w:t>
      </w:r>
      <w:r w:rsidR="006E236B" w:rsidRPr="003407A9">
        <w:t>icro</w:t>
      </w:r>
      <w:r w:rsidR="008F2370" w:rsidRPr="003407A9">
        <w:t>L</w:t>
      </w:r>
      <w:r w:rsidR="006E236B" w:rsidRPr="003407A9">
        <w:t>og</w:t>
      </w:r>
      <w:proofErr w:type="spellEnd"/>
      <w:r w:rsidR="006E236B" w:rsidRPr="003407A9">
        <w:t xml:space="preserve"> SP3 </w:t>
      </w:r>
      <w:r w:rsidR="0066381E" w:rsidRPr="003407A9">
        <w:t>was damaged</w:t>
      </w:r>
      <w:r w:rsidR="00B70205" w:rsidRPr="003407A9">
        <w:t xml:space="preserve">, and </w:t>
      </w:r>
      <w:r w:rsidR="00CD3AFD" w:rsidRPr="003407A9">
        <w:t xml:space="preserve">5 </w:t>
      </w:r>
      <w:proofErr w:type="spellStart"/>
      <w:r w:rsidR="00CD3AFD" w:rsidRPr="003407A9">
        <w:t>iButtons</w:t>
      </w:r>
      <w:proofErr w:type="spellEnd"/>
      <w:r w:rsidR="00CD3AFD" w:rsidRPr="003407A9">
        <w:t xml:space="preserve"> </w:t>
      </w:r>
      <w:r w:rsidR="0066381E" w:rsidRPr="003407A9">
        <w:t xml:space="preserve">could not </w:t>
      </w:r>
      <w:r w:rsidR="00CD3AFD" w:rsidRPr="003407A9">
        <w:t>be recovered</w:t>
      </w:r>
      <w:r w:rsidR="00A74AFC" w:rsidRPr="003407A9">
        <w:t>).</w:t>
      </w:r>
    </w:p>
    <w:p w14:paraId="326E4DC0" w14:textId="164E98C6" w:rsidR="0057537C" w:rsidRPr="003407A9" w:rsidRDefault="00DD3A2C" w:rsidP="002D07AE">
      <w:pPr>
        <w:spacing w:line="360" w:lineRule="auto"/>
        <w:ind w:firstLine="709"/>
        <w:jc w:val="both"/>
        <w:rPr>
          <w:noProof/>
          <w:lang w:eastAsia="ca-ES"/>
        </w:rPr>
      </w:pPr>
      <w:r w:rsidRPr="003407A9">
        <w:rPr>
          <w:rFonts w:cstheme="minorHAnsi"/>
          <w:i/>
          <w:iCs/>
        </w:rPr>
        <w:t>D. langeanus</w:t>
      </w:r>
      <w:r w:rsidRPr="003407A9">
        <w:rPr>
          <w:rFonts w:cstheme="minorHAnsi"/>
        </w:rPr>
        <w:t xml:space="preserve"> was present in </w:t>
      </w:r>
      <w:r w:rsidR="00146981" w:rsidRPr="003407A9">
        <w:rPr>
          <w:rFonts w:cstheme="minorHAnsi"/>
        </w:rPr>
        <w:t>47</w:t>
      </w:r>
      <w:r w:rsidRPr="003407A9">
        <w:rPr>
          <w:rFonts w:cstheme="minorHAnsi"/>
        </w:rPr>
        <w:t xml:space="preserve"> out of 84 </w:t>
      </w:r>
      <w:r w:rsidR="00A03390" w:rsidRPr="003407A9">
        <w:rPr>
          <w:rFonts w:cstheme="minorHAnsi"/>
        </w:rPr>
        <w:t>plots</w:t>
      </w:r>
      <w:r w:rsidR="0022389F" w:rsidRPr="003407A9">
        <w:rPr>
          <w:rFonts w:cstheme="minorHAnsi"/>
        </w:rPr>
        <w:t xml:space="preserve"> </w:t>
      </w:r>
      <w:r w:rsidR="0022389F" w:rsidRPr="003407A9">
        <w:t>(</w:t>
      </w:r>
      <w:r w:rsidR="0098001B" w:rsidRPr="003407A9">
        <w:t xml:space="preserve">Fig. </w:t>
      </w:r>
      <w:r w:rsidR="0022389F" w:rsidRPr="003407A9">
        <w:t>2)</w:t>
      </w:r>
      <w:r w:rsidRPr="003407A9">
        <w:rPr>
          <w:rFonts w:cstheme="minorHAnsi"/>
        </w:rPr>
        <w:t xml:space="preserve">. </w:t>
      </w:r>
      <w:r w:rsidR="004F5DFF" w:rsidRPr="003407A9">
        <w:t xml:space="preserve">In the </w:t>
      </w:r>
      <w:r w:rsidR="000A51FB">
        <w:t>plots</w:t>
      </w:r>
      <w:r w:rsidR="004F5DFF" w:rsidRPr="003407A9">
        <w:t xml:space="preserve"> where </w:t>
      </w:r>
      <w:r w:rsidR="004F5DFF" w:rsidRPr="003407A9">
        <w:rPr>
          <w:i/>
          <w:iCs/>
        </w:rPr>
        <w:t>D. langeanus</w:t>
      </w:r>
      <w:r w:rsidR="004F5DFF" w:rsidRPr="003407A9">
        <w:t xml:space="preserve"> </w:t>
      </w:r>
      <w:r w:rsidR="00E44F78" w:rsidRPr="003407A9">
        <w:t>was present, l</w:t>
      </w:r>
      <w:r w:rsidR="005A433A" w:rsidRPr="003407A9">
        <w:t>ocal community richness range</w:t>
      </w:r>
      <w:r w:rsidR="00E44F78" w:rsidRPr="003407A9">
        <w:t>d</w:t>
      </w:r>
      <w:r w:rsidR="00A03390" w:rsidRPr="003407A9">
        <w:t xml:space="preserve"> from 3</w:t>
      </w:r>
      <w:r w:rsidR="005A433A" w:rsidRPr="003407A9">
        <w:t xml:space="preserve"> to 14 species (a</w:t>
      </w:r>
      <w:r w:rsidR="007A5222" w:rsidRPr="003407A9">
        <w:t>verage of 8</w:t>
      </w:r>
      <w:r w:rsidR="005A433A" w:rsidRPr="003407A9">
        <w:t xml:space="preserve"> species)</w:t>
      </w:r>
      <w:r w:rsidR="0022389F" w:rsidRPr="003407A9">
        <w:t>.</w:t>
      </w:r>
      <w:r w:rsidR="009B1142">
        <w:t xml:space="preserve"> The communities with</w:t>
      </w:r>
      <w:r w:rsidR="008C2B99" w:rsidRPr="003407A9">
        <w:t xml:space="preserve"> </w:t>
      </w:r>
      <w:r w:rsidR="00C01928" w:rsidRPr="003407A9">
        <w:rPr>
          <w:i/>
          <w:iCs/>
        </w:rPr>
        <w:t>D. langeanus</w:t>
      </w:r>
      <w:r w:rsidR="00C01928" w:rsidRPr="003407A9">
        <w:t xml:space="preserve"> </w:t>
      </w:r>
      <w:r w:rsidR="0098123D" w:rsidRPr="003407A9">
        <w:t>w</w:t>
      </w:r>
      <w:r w:rsidR="00C01928" w:rsidRPr="003407A9">
        <w:t>ere</w:t>
      </w:r>
      <w:r w:rsidR="0098123D" w:rsidRPr="003407A9">
        <w:t xml:space="preserve"> dominated by</w:t>
      </w:r>
      <w:r w:rsidR="00684EE4" w:rsidRPr="003407A9">
        <w:t xml:space="preserve"> </w:t>
      </w:r>
      <w:r w:rsidR="00051E6C" w:rsidRPr="003407A9">
        <w:t xml:space="preserve">the </w:t>
      </w:r>
      <w:ins w:id="474" w:author="EDUARDO FERNANDEZ PASCUAL" w:date="2024-03-05T12:00:00Z">
        <w:r w:rsidR="00A33A08">
          <w:t xml:space="preserve">graminoid </w:t>
        </w:r>
      </w:ins>
      <w:r w:rsidR="005E34F7" w:rsidRPr="003407A9">
        <w:t xml:space="preserve">hemicryptophytes </w:t>
      </w:r>
      <w:r w:rsidR="0042344C" w:rsidRPr="003407A9">
        <w:rPr>
          <w:i/>
        </w:rPr>
        <w:t>Festuca summilusitana</w:t>
      </w:r>
      <w:r w:rsidR="004124FA" w:rsidRPr="003407A9">
        <w:rPr>
          <w:i/>
        </w:rPr>
        <w:t xml:space="preserve"> </w:t>
      </w:r>
      <w:r w:rsidR="004124FA" w:rsidRPr="003407A9">
        <w:rPr>
          <w:iCs/>
        </w:rPr>
        <w:t>Franco and Rocha Afonso</w:t>
      </w:r>
      <w:r w:rsidR="0042344C" w:rsidRPr="003407A9">
        <w:t xml:space="preserve"> </w:t>
      </w:r>
      <w:r w:rsidR="00EA40CF" w:rsidRPr="003407A9">
        <w:t>(</w:t>
      </w:r>
      <w:r w:rsidR="0042344C" w:rsidRPr="003407A9">
        <w:t>Poaceae</w:t>
      </w:r>
      <w:r w:rsidR="00EA40CF" w:rsidRPr="003407A9">
        <w:t>)</w:t>
      </w:r>
      <w:r w:rsidR="0042344C" w:rsidRPr="003407A9">
        <w:t xml:space="preserve"> and </w:t>
      </w:r>
      <w:r w:rsidR="0042344C" w:rsidRPr="003407A9">
        <w:rPr>
          <w:i/>
        </w:rPr>
        <w:t>Luzula caespitosa</w:t>
      </w:r>
      <w:r w:rsidR="00B30632" w:rsidRPr="003407A9">
        <w:rPr>
          <w:i/>
        </w:rPr>
        <w:t xml:space="preserve"> </w:t>
      </w:r>
      <w:r w:rsidR="00B30632" w:rsidRPr="003407A9">
        <w:rPr>
          <w:iCs/>
        </w:rPr>
        <w:t xml:space="preserve">J. Gay ex E. Mey. </w:t>
      </w:r>
      <w:proofErr w:type="spellStart"/>
      <w:r w:rsidR="00B30632" w:rsidRPr="003407A9">
        <w:rPr>
          <w:iCs/>
        </w:rPr>
        <w:t>Steud</w:t>
      </w:r>
      <w:proofErr w:type="spellEnd"/>
      <w:r w:rsidR="0042344C" w:rsidRPr="003407A9">
        <w:t xml:space="preserve"> </w:t>
      </w:r>
      <w:r w:rsidR="00414D0A" w:rsidRPr="003407A9">
        <w:t>(</w:t>
      </w:r>
      <w:r w:rsidR="0042344C" w:rsidRPr="003407A9">
        <w:t>Juncaceae</w:t>
      </w:r>
      <w:r w:rsidR="00684EE4" w:rsidRPr="003407A9">
        <w:t>)</w:t>
      </w:r>
      <w:r w:rsidR="00051E6C" w:rsidRPr="003407A9">
        <w:t>.</w:t>
      </w:r>
      <w:r w:rsidR="00684EE4" w:rsidRPr="003407A9">
        <w:t xml:space="preserve"> </w:t>
      </w:r>
      <w:r w:rsidR="00051E6C" w:rsidRPr="003407A9">
        <w:t>T</w:t>
      </w:r>
      <w:r w:rsidR="00684EE4" w:rsidRPr="003407A9">
        <w:t xml:space="preserve">he most frequent accompanying species were </w:t>
      </w:r>
      <w:r w:rsidR="0042344C" w:rsidRPr="003407A9">
        <w:rPr>
          <w:i/>
        </w:rPr>
        <w:t>Sedum brevifolium</w:t>
      </w:r>
      <w:r w:rsidR="00DA49EF" w:rsidRPr="003407A9">
        <w:rPr>
          <w:i/>
        </w:rPr>
        <w:t xml:space="preserve"> </w:t>
      </w:r>
      <w:r w:rsidR="00DA49EF" w:rsidRPr="003407A9">
        <w:rPr>
          <w:iCs/>
        </w:rPr>
        <w:t>DC</w:t>
      </w:r>
      <w:r w:rsidR="0042344C" w:rsidRPr="003407A9">
        <w:t xml:space="preserve">, </w:t>
      </w:r>
      <w:r w:rsidR="0042344C" w:rsidRPr="003407A9">
        <w:rPr>
          <w:i/>
        </w:rPr>
        <w:t>Neoschischkinia truncatula</w:t>
      </w:r>
      <w:r w:rsidR="0042344C" w:rsidRPr="003407A9">
        <w:t xml:space="preserve"> subsp. </w:t>
      </w:r>
      <w:r w:rsidR="007A5222" w:rsidRPr="003407A9">
        <w:rPr>
          <w:i/>
        </w:rPr>
        <w:t>d</w:t>
      </w:r>
      <w:r w:rsidR="0042344C" w:rsidRPr="003407A9">
        <w:rPr>
          <w:i/>
        </w:rPr>
        <w:t>urieui</w:t>
      </w:r>
      <w:r w:rsidR="0042344C" w:rsidRPr="003407A9">
        <w:t xml:space="preserve"> </w:t>
      </w:r>
      <w:proofErr w:type="spellStart"/>
      <w:r w:rsidR="00B17BC2" w:rsidRPr="003407A9">
        <w:t>Boiss</w:t>
      </w:r>
      <w:proofErr w:type="spellEnd"/>
      <w:r w:rsidR="00B17BC2" w:rsidRPr="003407A9">
        <w:t xml:space="preserve">. &amp; Reut. ex Willk. Valdés &amp; </w:t>
      </w:r>
      <w:proofErr w:type="spellStart"/>
      <w:r w:rsidR="00B17BC2" w:rsidRPr="003407A9">
        <w:t>H.Scholz</w:t>
      </w:r>
      <w:proofErr w:type="spellEnd"/>
      <w:r w:rsidR="00B17BC2" w:rsidRPr="003407A9">
        <w:t xml:space="preserve"> </w:t>
      </w:r>
      <w:r w:rsidR="0042344C" w:rsidRPr="003407A9">
        <w:t xml:space="preserve">and </w:t>
      </w:r>
      <w:r w:rsidR="0042344C" w:rsidRPr="003407A9">
        <w:rPr>
          <w:i/>
        </w:rPr>
        <w:t>Armeria duriaei</w:t>
      </w:r>
      <w:r w:rsidR="008A03D8" w:rsidRPr="003407A9">
        <w:rPr>
          <w:i/>
        </w:rPr>
        <w:t xml:space="preserve"> </w:t>
      </w:r>
      <w:proofErr w:type="spellStart"/>
      <w:r w:rsidR="008A03D8" w:rsidRPr="003407A9">
        <w:rPr>
          <w:iCs/>
        </w:rPr>
        <w:t>Boiss</w:t>
      </w:r>
      <w:proofErr w:type="spellEnd"/>
      <w:r w:rsidR="005A433A" w:rsidRPr="003407A9">
        <w:rPr>
          <w:rFonts w:cstheme="minorHAnsi"/>
        </w:rPr>
        <w:t>.</w:t>
      </w:r>
      <w:r w:rsidR="005A433A" w:rsidRPr="003407A9">
        <w:rPr>
          <w:noProof/>
          <w:lang w:eastAsia="ca-ES"/>
        </w:rPr>
        <w:t xml:space="preserve"> </w:t>
      </w:r>
    </w:p>
    <w:p w14:paraId="7EE0F75E" w14:textId="75757A4A" w:rsidR="0057537C" w:rsidRPr="003407A9" w:rsidRDefault="00B37166" w:rsidP="002D07AE">
      <w:pPr>
        <w:spacing w:line="360" w:lineRule="auto"/>
        <w:ind w:firstLine="709"/>
        <w:jc w:val="both"/>
        <w:rPr>
          <w:rFonts w:cstheme="minorHAnsi"/>
        </w:rPr>
      </w:pPr>
      <w:commentRangeStart w:id="475"/>
      <w:commentRangeStart w:id="476"/>
      <w:commentRangeStart w:id="477"/>
      <w:r w:rsidRPr="003407A9">
        <w:t xml:space="preserve">Soil </w:t>
      </w:r>
      <w:r w:rsidR="0039142E" w:rsidRPr="003407A9">
        <w:t xml:space="preserve">climate </w:t>
      </w:r>
      <w:r w:rsidRPr="003407A9">
        <w:t>was</w:t>
      </w:r>
      <w:r w:rsidR="00AD7CEA" w:rsidRPr="003407A9">
        <w:t xml:space="preserve"> typically Mediterranean</w:t>
      </w:r>
      <w:commentRangeEnd w:id="475"/>
      <w:r w:rsidR="008322C9">
        <w:rPr>
          <w:rStyle w:val="Refdecomentario"/>
        </w:rPr>
        <w:commentReference w:id="475"/>
      </w:r>
      <w:commentRangeEnd w:id="476"/>
      <w:r w:rsidR="00CA2004">
        <w:rPr>
          <w:rStyle w:val="Refdecomentario"/>
        </w:rPr>
        <w:commentReference w:id="476"/>
      </w:r>
      <w:commentRangeEnd w:id="477"/>
      <w:r w:rsidR="00263E4D">
        <w:rPr>
          <w:rStyle w:val="Refdecomentario"/>
        </w:rPr>
        <w:commentReference w:id="477"/>
      </w:r>
      <w:r w:rsidR="00AD7CEA" w:rsidRPr="003407A9">
        <w:t>,</w:t>
      </w:r>
      <w:r w:rsidR="0039142E" w:rsidRPr="003407A9">
        <w:t xml:space="preserve"> </w:t>
      </w:r>
      <w:r w:rsidRPr="003407A9">
        <w:t>with</w:t>
      </w:r>
      <w:r w:rsidR="0039142E" w:rsidRPr="003407A9">
        <w:t xml:space="preserve"> a </w:t>
      </w:r>
      <w:r w:rsidR="0039142E" w:rsidRPr="003407A9">
        <w:rPr>
          <w:rFonts w:cstheme="minorHAnsi"/>
        </w:rPr>
        <w:t>2-</w:t>
      </w:r>
      <w:r w:rsidR="008B3D65" w:rsidRPr="003407A9">
        <w:rPr>
          <w:rFonts w:cstheme="minorHAnsi"/>
        </w:rPr>
        <w:t>m</w:t>
      </w:r>
      <w:r w:rsidR="0039142E" w:rsidRPr="003407A9">
        <w:rPr>
          <w:rFonts w:cstheme="minorHAnsi"/>
        </w:rPr>
        <w:t xml:space="preserve">onth </w:t>
      </w:r>
      <w:r w:rsidRPr="003407A9">
        <w:rPr>
          <w:rFonts w:cstheme="minorHAnsi"/>
        </w:rPr>
        <w:t xml:space="preserve">drought </w:t>
      </w:r>
      <w:r w:rsidR="0039142E" w:rsidRPr="003407A9">
        <w:rPr>
          <w:rFonts w:cstheme="minorHAnsi"/>
        </w:rPr>
        <w:t>period in summer</w:t>
      </w:r>
      <w:r w:rsidRPr="003407A9">
        <w:rPr>
          <w:rFonts w:cstheme="minorHAnsi"/>
        </w:rPr>
        <w:t xml:space="preserve"> (</w:t>
      </w:r>
      <w:r w:rsidR="0098001B" w:rsidRPr="003407A9">
        <w:rPr>
          <w:rFonts w:cstheme="minorHAnsi"/>
        </w:rPr>
        <w:t xml:space="preserve">Fig. </w:t>
      </w:r>
      <w:r w:rsidR="0042344C" w:rsidRPr="003407A9">
        <w:rPr>
          <w:rFonts w:cstheme="minorHAnsi"/>
        </w:rPr>
        <w:t>3A</w:t>
      </w:r>
      <w:r w:rsidRPr="003407A9">
        <w:rPr>
          <w:rFonts w:cstheme="minorHAnsi"/>
        </w:rPr>
        <w:t>)</w:t>
      </w:r>
      <w:r w:rsidR="008171F0" w:rsidRPr="003407A9">
        <w:rPr>
          <w:rFonts w:cstheme="minorHAnsi"/>
        </w:rPr>
        <w:t xml:space="preserve">. </w:t>
      </w:r>
      <w:r w:rsidR="003B3F1F" w:rsidRPr="003407A9">
        <w:rPr>
          <w:rFonts w:cstheme="minorHAnsi"/>
        </w:rPr>
        <w:t>The growing season stretched from April to November with a mean annual soil temperature of 8</w:t>
      </w:r>
      <w:r w:rsidR="0042344C" w:rsidRPr="003407A9">
        <w:rPr>
          <w:rFonts w:cstheme="minorHAnsi"/>
        </w:rPr>
        <w:t xml:space="preserve"> </w:t>
      </w:r>
      <w:r w:rsidR="003B3F1F" w:rsidRPr="003407A9">
        <w:rPr>
          <w:rFonts w:cstheme="minorHAnsi"/>
        </w:rPr>
        <w:t>ºC</w:t>
      </w:r>
      <w:r w:rsidR="00FD42B8" w:rsidRPr="003407A9">
        <w:rPr>
          <w:rFonts w:cstheme="minorHAnsi"/>
        </w:rPr>
        <w:t>.</w:t>
      </w:r>
      <w:r w:rsidR="003B3F1F" w:rsidRPr="003407A9">
        <w:rPr>
          <w:rFonts w:cstheme="minorHAnsi"/>
        </w:rPr>
        <w:t xml:space="preserve"> </w:t>
      </w:r>
      <w:r w:rsidR="00FD42B8" w:rsidRPr="003407A9">
        <w:rPr>
          <w:rFonts w:cstheme="minorHAnsi"/>
        </w:rPr>
        <w:t>Monthly maximum and minimum s</w:t>
      </w:r>
      <w:r w:rsidR="008171F0" w:rsidRPr="003407A9">
        <w:rPr>
          <w:rFonts w:cstheme="minorHAnsi"/>
        </w:rPr>
        <w:t>oil temperatures reach</w:t>
      </w:r>
      <w:r w:rsidR="007330B4" w:rsidRPr="003407A9">
        <w:rPr>
          <w:rFonts w:cstheme="minorHAnsi"/>
        </w:rPr>
        <w:t>ed</w:t>
      </w:r>
      <w:r w:rsidR="008171F0" w:rsidRPr="003407A9">
        <w:rPr>
          <w:rFonts w:cstheme="minorHAnsi"/>
        </w:rPr>
        <w:t xml:space="preserve"> up to 40</w:t>
      </w:r>
      <w:r w:rsidR="0042344C" w:rsidRPr="003407A9">
        <w:rPr>
          <w:rFonts w:cstheme="minorHAnsi"/>
        </w:rPr>
        <w:t xml:space="preserve"> </w:t>
      </w:r>
      <w:r w:rsidR="008171F0" w:rsidRPr="003407A9">
        <w:rPr>
          <w:rFonts w:cstheme="minorHAnsi"/>
        </w:rPr>
        <w:t xml:space="preserve">ºC </w:t>
      </w:r>
      <w:r w:rsidR="008E7DF3" w:rsidRPr="003407A9">
        <w:rPr>
          <w:rFonts w:cstheme="minorHAnsi"/>
        </w:rPr>
        <w:t xml:space="preserve">in summer </w:t>
      </w:r>
      <w:r w:rsidR="008171F0" w:rsidRPr="003407A9">
        <w:rPr>
          <w:rFonts w:cstheme="minorHAnsi"/>
        </w:rPr>
        <w:t xml:space="preserve">and </w:t>
      </w:r>
      <w:r w:rsidR="008E7DF3" w:rsidRPr="003407A9">
        <w:rPr>
          <w:rFonts w:cstheme="minorHAnsi"/>
        </w:rPr>
        <w:t>went down</w:t>
      </w:r>
      <w:r w:rsidR="008171F0" w:rsidRPr="003407A9">
        <w:rPr>
          <w:rFonts w:cstheme="minorHAnsi"/>
        </w:rPr>
        <w:t xml:space="preserve"> </w:t>
      </w:r>
      <w:r w:rsidR="003B3F1F" w:rsidRPr="003407A9">
        <w:rPr>
          <w:rFonts w:cstheme="minorHAnsi"/>
        </w:rPr>
        <w:t>t</w:t>
      </w:r>
      <w:r w:rsidR="008E7DF3" w:rsidRPr="003407A9">
        <w:rPr>
          <w:rFonts w:cstheme="minorHAnsi"/>
        </w:rPr>
        <w:t>o</w:t>
      </w:r>
      <w:r w:rsidR="008171F0" w:rsidRPr="003407A9">
        <w:rPr>
          <w:rFonts w:cstheme="minorHAnsi"/>
        </w:rPr>
        <w:t xml:space="preserve"> </w:t>
      </w:r>
      <w:r w:rsidR="008F6695" w:rsidRPr="003407A9">
        <w:rPr>
          <w:rFonts w:cstheme="minorHAnsi"/>
        </w:rPr>
        <w:t>-4</w:t>
      </w:r>
      <w:r w:rsidR="008171F0" w:rsidRPr="003407A9">
        <w:rPr>
          <w:rFonts w:cstheme="minorHAnsi"/>
        </w:rPr>
        <w:t xml:space="preserve"> ºC</w:t>
      </w:r>
      <w:r w:rsidR="003B3F1F" w:rsidRPr="003407A9">
        <w:rPr>
          <w:rFonts w:cstheme="minorHAnsi"/>
        </w:rPr>
        <w:t xml:space="preserve"> in winter</w:t>
      </w:r>
      <w:r w:rsidR="00FD42B8" w:rsidRPr="003407A9">
        <w:rPr>
          <w:rFonts w:cstheme="minorHAnsi"/>
        </w:rPr>
        <w:t xml:space="preserve"> (</w:t>
      </w:r>
      <w:r w:rsidR="0098001B" w:rsidRPr="003407A9">
        <w:rPr>
          <w:rFonts w:cstheme="minorHAnsi"/>
        </w:rPr>
        <w:t xml:space="preserve">Fig. </w:t>
      </w:r>
      <w:r w:rsidR="00FD42B8" w:rsidRPr="003407A9">
        <w:rPr>
          <w:rFonts w:cstheme="minorHAnsi"/>
        </w:rPr>
        <w:t>3A)</w:t>
      </w:r>
      <w:r w:rsidR="008171F0" w:rsidRPr="003407A9">
        <w:rPr>
          <w:rFonts w:cstheme="minorHAnsi"/>
        </w:rPr>
        <w:t xml:space="preserve">. </w:t>
      </w:r>
    </w:p>
    <w:p w14:paraId="550ED82E" w14:textId="0D7A04F1" w:rsidR="0068503C" w:rsidRPr="003407A9" w:rsidRDefault="0068503C" w:rsidP="002D07AE">
      <w:pPr>
        <w:pStyle w:val="Ttulo3"/>
        <w:spacing w:line="360" w:lineRule="auto"/>
        <w:jc w:val="both"/>
      </w:pPr>
      <w:r w:rsidRPr="003407A9">
        <w:t>2.</w:t>
      </w:r>
      <w:r w:rsidR="00B6645D" w:rsidRPr="003407A9">
        <w:t>3</w:t>
      </w:r>
      <w:r w:rsidR="00A559B2" w:rsidRPr="003407A9">
        <w:t>.</w:t>
      </w:r>
      <w:r w:rsidRPr="003407A9">
        <w:t xml:space="preserve"> </w:t>
      </w:r>
      <w:r w:rsidR="00B63458" w:rsidRPr="003407A9">
        <w:t>Micro</w:t>
      </w:r>
      <w:r w:rsidR="00B6645D" w:rsidRPr="003407A9">
        <w:t>climatic indices</w:t>
      </w:r>
    </w:p>
    <w:p w14:paraId="7AC98DDF" w14:textId="4D357834" w:rsidR="002D418A" w:rsidRPr="003407A9" w:rsidRDefault="0068503C" w:rsidP="00037777">
      <w:pPr>
        <w:spacing w:line="360" w:lineRule="auto"/>
        <w:ind w:firstLine="709"/>
        <w:jc w:val="both"/>
      </w:pPr>
      <w:r w:rsidRPr="003407A9">
        <w:t xml:space="preserve">We used </w:t>
      </w:r>
      <w:r w:rsidR="009F5875" w:rsidRPr="003407A9">
        <w:t xml:space="preserve">the </w:t>
      </w:r>
      <w:r w:rsidR="006D7E11" w:rsidRPr="003407A9">
        <w:t>records</w:t>
      </w:r>
      <w:r w:rsidRPr="003407A9">
        <w:t xml:space="preserve"> of </w:t>
      </w:r>
      <w:r w:rsidR="009F5875" w:rsidRPr="003407A9">
        <w:t xml:space="preserve">our dataloggers </w:t>
      </w:r>
      <w:r w:rsidRPr="003407A9">
        <w:t xml:space="preserve">to calculate soil </w:t>
      </w:r>
      <w:r w:rsidR="00B63458" w:rsidRPr="003407A9">
        <w:t xml:space="preserve">microclimatic </w:t>
      </w:r>
      <w:r w:rsidRPr="003407A9">
        <w:t>indices</w:t>
      </w:r>
      <w:r w:rsidR="00D802B4" w:rsidRPr="003407A9">
        <w:t xml:space="preserve"> as in </w:t>
      </w:r>
      <w:r w:rsidR="00583376" w:rsidRPr="003407A9">
        <w:t xml:space="preserve">Jiménez-Alfaro et al. 2024 </w:t>
      </w:r>
      <w:r w:rsidR="00583376" w:rsidRPr="003407A9">
        <w:rPr>
          <w:highlight w:val="yellow"/>
        </w:rPr>
        <w:t>(JVA</w:t>
      </w:r>
      <w:r w:rsidR="00583376" w:rsidRPr="003407A9">
        <w:t>)</w:t>
      </w:r>
      <w:r w:rsidR="00C51647">
        <w:t>.</w:t>
      </w:r>
      <w:r w:rsidRPr="003407A9">
        <w:t xml:space="preserve"> </w:t>
      </w:r>
      <w:r w:rsidR="00317AF9">
        <w:t>First</w:t>
      </w:r>
      <w:r w:rsidRPr="003407A9">
        <w:t xml:space="preserve">, we homogenized the data </w:t>
      </w:r>
      <w:r w:rsidR="00DB3EE2" w:rsidRPr="003407A9">
        <w:t>between</w:t>
      </w:r>
      <w:r w:rsidRPr="003407A9">
        <w:t xml:space="preserve"> the </w:t>
      </w:r>
      <w:r w:rsidR="001E6AED" w:rsidRPr="003407A9">
        <w:t xml:space="preserve">two </w:t>
      </w:r>
      <w:r w:rsidR="006318EA" w:rsidRPr="003407A9">
        <w:t>data</w:t>
      </w:r>
      <w:r w:rsidR="00F80A0F" w:rsidRPr="003407A9">
        <w:t xml:space="preserve"> loggers </w:t>
      </w:r>
      <w:r w:rsidR="006302EB" w:rsidRPr="003407A9">
        <w:t>(</w:t>
      </w:r>
      <w:proofErr w:type="spellStart"/>
      <w:r w:rsidR="006302EB" w:rsidRPr="003407A9">
        <w:t>Micro</w:t>
      </w:r>
      <w:r w:rsidR="008D3EAE" w:rsidRPr="003407A9">
        <w:t>L</w:t>
      </w:r>
      <w:r w:rsidR="006302EB" w:rsidRPr="003407A9">
        <w:t>og</w:t>
      </w:r>
      <w:proofErr w:type="spellEnd"/>
      <w:r w:rsidR="006302EB" w:rsidRPr="003407A9">
        <w:t xml:space="preserve"> SP3 and </w:t>
      </w:r>
      <w:proofErr w:type="spellStart"/>
      <w:r w:rsidR="006302EB" w:rsidRPr="003407A9">
        <w:t>iButtons</w:t>
      </w:r>
      <w:proofErr w:type="spellEnd"/>
      <w:r w:rsidR="006302EB" w:rsidRPr="003407A9">
        <w:t>)</w:t>
      </w:r>
      <w:r w:rsidR="006302EB" w:rsidRPr="003407A9" w:rsidDel="006302EB">
        <w:t xml:space="preserve"> </w:t>
      </w:r>
      <w:r w:rsidR="008E2BB3" w:rsidRPr="003407A9">
        <w:t xml:space="preserve">by </w:t>
      </w:r>
      <w:r w:rsidR="006302EB" w:rsidRPr="003407A9">
        <w:t>k</w:t>
      </w:r>
      <w:r w:rsidRPr="003407A9">
        <w:t xml:space="preserve">eeping the same </w:t>
      </w:r>
      <w:r w:rsidR="008E2BB3" w:rsidRPr="003407A9">
        <w:t xml:space="preserve">recording </w:t>
      </w:r>
      <w:r w:rsidR="00C47D86" w:rsidRPr="003407A9">
        <w:t>frequency</w:t>
      </w:r>
      <w:r w:rsidR="008E2BB3" w:rsidRPr="003407A9">
        <w:t xml:space="preserve"> (</w:t>
      </w:r>
      <w:r w:rsidR="00C47D86" w:rsidRPr="003407A9">
        <w:t xml:space="preserve">every </w:t>
      </w:r>
      <w:r w:rsidR="00954E4C" w:rsidRPr="003407A9">
        <w:t xml:space="preserve">four </w:t>
      </w:r>
      <w:r w:rsidR="00C47D86" w:rsidRPr="003407A9">
        <w:t>hours</w:t>
      </w:r>
      <w:r w:rsidR="008E2BB3" w:rsidRPr="003407A9">
        <w:t xml:space="preserve">) </w:t>
      </w:r>
      <w:r w:rsidR="00C47D86" w:rsidRPr="003407A9">
        <w:t xml:space="preserve">and the </w:t>
      </w:r>
      <w:r w:rsidR="00521E2C">
        <w:t xml:space="preserve">same </w:t>
      </w:r>
      <w:r w:rsidR="00C47D86" w:rsidRPr="003407A9">
        <w:t xml:space="preserve">time period with records for all loggers (the </w:t>
      </w:r>
      <w:r w:rsidR="00D802B4" w:rsidRPr="003407A9">
        <w:t xml:space="preserve">321 </w:t>
      </w:r>
      <w:r w:rsidRPr="003407A9">
        <w:t>calendar days</w:t>
      </w:r>
      <w:r w:rsidR="00006EB2" w:rsidRPr="003407A9">
        <w:t xml:space="preserve"> </w:t>
      </w:r>
      <w:r w:rsidR="00C60D36" w:rsidRPr="003407A9">
        <w:t>from 12</w:t>
      </w:r>
      <w:r w:rsidR="000112A0" w:rsidRPr="000112A0">
        <w:rPr>
          <w:vertAlign w:val="superscript"/>
        </w:rPr>
        <w:t>th</w:t>
      </w:r>
      <w:r w:rsidR="00C60D36" w:rsidRPr="003407A9">
        <w:t xml:space="preserve"> J</w:t>
      </w:r>
      <w:r w:rsidR="00D25BB2" w:rsidRPr="003407A9">
        <w:t>uly 2021 to 29</w:t>
      </w:r>
      <w:r w:rsidR="000112A0" w:rsidRPr="000112A0">
        <w:rPr>
          <w:vertAlign w:val="superscript"/>
        </w:rPr>
        <w:t>th</w:t>
      </w:r>
      <w:r w:rsidR="00D25BB2" w:rsidRPr="003407A9">
        <w:t xml:space="preserve"> May 2022</w:t>
      </w:r>
      <w:r w:rsidR="00C47D86" w:rsidRPr="003407A9">
        <w:t>)</w:t>
      </w:r>
      <w:r w:rsidRPr="003407A9">
        <w:t xml:space="preserve">. We calculated bioclimatic indices based on </w:t>
      </w:r>
      <w:proofErr w:type="spellStart"/>
      <w:r w:rsidR="001704A4" w:rsidRPr="003407A9">
        <w:t>WorldClim</w:t>
      </w:r>
      <w:proofErr w:type="spellEnd"/>
      <w:r w:rsidR="001704A4" w:rsidRPr="003407A9">
        <w:t xml:space="preserve"> </w:t>
      </w:r>
      <w:r w:rsidRPr="003407A9">
        <w:t xml:space="preserve">standard </w:t>
      </w:r>
      <w:r w:rsidR="00064ED2" w:rsidRPr="003407A9">
        <w:t xml:space="preserve">bioclimatic </w:t>
      </w:r>
      <w:r w:rsidRPr="003407A9">
        <w:t xml:space="preserve">variables (Fick &amp; </w:t>
      </w:r>
      <w:proofErr w:type="spellStart"/>
      <w:r w:rsidRPr="003407A9">
        <w:t>Hijmans</w:t>
      </w:r>
      <w:proofErr w:type="spellEnd"/>
      <w:r w:rsidRPr="003407A9">
        <w:t xml:space="preserve"> 2017), together with other variables </w:t>
      </w:r>
      <w:r w:rsidR="00064ED2" w:rsidRPr="003407A9">
        <w:t xml:space="preserve">relevant for </w:t>
      </w:r>
      <w:r w:rsidR="003911E7" w:rsidRPr="003407A9">
        <w:t xml:space="preserve">describing </w:t>
      </w:r>
      <w:r w:rsidRPr="003407A9">
        <w:t xml:space="preserve">alpine </w:t>
      </w:r>
      <w:r w:rsidR="00F80A0F" w:rsidRPr="003407A9">
        <w:t>micro topographical</w:t>
      </w:r>
      <w:r w:rsidR="003911E7" w:rsidRPr="003407A9">
        <w:t xml:space="preserve"> gradients</w:t>
      </w:r>
      <w:r w:rsidRPr="003407A9">
        <w:t xml:space="preserve">. </w:t>
      </w:r>
      <w:r w:rsidR="00324D6F" w:rsidRPr="003407A9">
        <w:t>W</w:t>
      </w:r>
      <w:r w:rsidR="00987BCF" w:rsidRPr="003407A9">
        <w:t xml:space="preserve">e selected 6 </w:t>
      </w:r>
      <w:r w:rsidR="00324D6F" w:rsidRPr="003407A9">
        <w:t>temperature</w:t>
      </w:r>
      <w:r w:rsidR="006F0010" w:rsidRPr="003407A9">
        <w:t>-</w:t>
      </w:r>
      <w:r w:rsidR="00324D6F" w:rsidRPr="003407A9">
        <w:t xml:space="preserve">related </w:t>
      </w:r>
      <w:r w:rsidR="00987BCF" w:rsidRPr="003407A9">
        <w:t xml:space="preserve">indices: </w:t>
      </w:r>
      <w:r w:rsidRPr="003407A9">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407A9">
        <w:t xml:space="preserve">the </w:t>
      </w:r>
      <w:r w:rsidRPr="003407A9">
        <w:t xml:space="preserve">soil </w:t>
      </w:r>
      <w:r w:rsidRPr="003407A9">
        <w:lastRenderedPageBreak/>
        <w:t>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rsidRPr="003407A9">
        <w:t xml:space="preserve"> easier interpretation of</w:t>
      </w:r>
      <w:r w:rsidRPr="003407A9">
        <w:t xml:space="preserve"> FDD, we transformed the values from negative to positive, so higher values represent more freezing</w:t>
      </w:r>
      <w:r w:rsidR="001E0239">
        <w:t xml:space="preserve"> </w:t>
      </w:r>
      <w:r w:rsidR="00F01157">
        <w:t xml:space="preserve">conditions </w:t>
      </w:r>
      <w:r w:rsidR="001E0239">
        <w:t>(</w:t>
      </w:r>
      <w:r w:rsidR="003C69F5">
        <w:t>S</w:t>
      </w:r>
      <w:r w:rsidR="001E0239">
        <w:t xml:space="preserve">upplementary </w:t>
      </w:r>
      <w:r w:rsidR="00595972">
        <w:t>T</w:t>
      </w:r>
      <w:r w:rsidR="0008729A">
        <w:t>able 1)</w:t>
      </w:r>
      <w:r w:rsidRPr="003407A9">
        <w:t xml:space="preserve">. </w:t>
      </w:r>
    </w:p>
    <w:p w14:paraId="39B8C8E2" w14:textId="70EA03E9" w:rsidR="00597F14" w:rsidRPr="003407A9" w:rsidRDefault="00C51647" w:rsidP="00597F14">
      <w:pPr>
        <w:spacing w:line="360" w:lineRule="auto"/>
        <w:ind w:firstLine="709"/>
        <w:jc w:val="both"/>
        <w:rPr>
          <w:noProof/>
          <w:lang w:eastAsia="ca-ES"/>
        </w:rPr>
      </w:pPr>
      <w:r w:rsidRPr="00C51647">
        <w:rPr>
          <w:rFonts w:eastAsia="Times New Roman" w:cstheme="minorHAnsi"/>
          <w:color w:val="000000"/>
          <w:lang w:eastAsia="ca-ES"/>
        </w:rPr>
        <w:t xml:space="preserve">Some studies that have approached the relationship between temperature and water availability in the soil showed that drier soils also become warmer, however to our knowledge none has been done at a microscale level </w:t>
      </w:r>
      <w:r w:rsidRPr="00FF717C">
        <w:rPr>
          <w:rFonts w:eastAsia="Times New Roman" w:cstheme="minorHAnsi"/>
          <w:color w:val="000000"/>
          <w:highlight w:val="yellow"/>
          <w:lang w:eastAsia="ca-ES"/>
        </w:rPr>
        <w:t>(Graham 2012)</w:t>
      </w:r>
      <w:bookmarkStart w:id="478" w:name="_GoBack"/>
      <w:bookmarkEnd w:id="478"/>
      <w:r w:rsidRPr="00C51647">
        <w:rPr>
          <w:rFonts w:eastAsia="Times New Roman" w:cstheme="minorHAnsi"/>
          <w:color w:val="000000"/>
          <w:lang w:eastAsia="ca-ES"/>
        </w:rPr>
        <w:t xml:space="preserve">. </w:t>
      </w:r>
      <w:r>
        <w:rPr>
          <w:rFonts w:eastAsia="Times New Roman" w:cstheme="minorHAnsi"/>
          <w:color w:val="000000"/>
          <w:lang w:eastAsia="ca-ES"/>
        </w:rPr>
        <w:t xml:space="preserve"> Therefore, </w:t>
      </w:r>
      <w:r>
        <w:t>w</w:t>
      </w:r>
      <w:r w:rsidR="00597F14" w:rsidRPr="003407A9">
        <w:t xml:space="preserve">e used </w:t>
      </w:r>
      <w:commentRangeStart w:id="479"/>
      <w:commentRangeStart w:id="480"/>
      <w:proofErr w:type="spellStart"/>
      <w:r w:rsidR="00597F14" w:rsidRPr="003407A9">
        <w:t>Microlog</w:t>
      </w:r>
      <w:proofErr w:type="spellEnd"/>
      <w:r w:rsidR="00597F14" w:rsidRPr="003407A9">
        <w:t xml:space="preserve"> SP3 </w:t>
      </w:r>
      <w:commentRangeEnd w:id="479"/>
      <w:r w:rsidR="00A7486C">
        <w:rPr>
          <w:rStyle w:val="Refdecomentario"/>
        </w:rPr>
        <w:commentReference w:id="479"/>
      </w:r>
      <w:commentRangeEnd w:id="480"/>
      <w:r w:rsidR="004C53E1">
        <w:rPr>
          <w:rStyle w:val="Refdecomentario"/>
        </w:rPr>
        <w:commentReference w:id="480"/>
      </w:r>
      <w:r w:rsidR="00597F14" w:rsidRPr="003407A9">
        <w:t xml:space="preserve">data collected for </w:t>
      </w:r>
      <w:r w:rsidR="006A367F">
        <w:t>seven</w:t>
      </w:r>
      <w:r w:rsidR="00DE0D95">
        <w:t xml:space="preserve"> subpopulations</w:t>
      </w:r>
      <w:r w:rsidR="00597F14" w:rsidRPr="003407A9">
        <w:t xml:space="preserve"> in 2022 and 2023</w:t>
      </w:r>
      <w:r w:rsidR="0093060E">
        <w:t xml:space="preserve"> </w:t>
      </w:r>
      <w:r w:rsidR="00597F14" w:rsidRPr="003407A9">
        <w:t>to test</w:t>
      </w:r>
      <w:r w:rsidR="00A65B18">
        <w:t xml:space="preserve"> </w:t>
      </w:r>
      <w:ins w:id="481" w:author="EDUARDO FERNANDEZ PASCUAL" w:date="2024-03-05T12:02:00Z">
        <w:r w:rsidR="00C329A1">
          <w:t xml:space="preserve">using a </w:t>
        </w:r>
      </w:ins>
      <w:del w:id="482" w:author="EDUARDO FERNANDEZ PASCUAL" w:date="2024-03-05T12:02:00Z">
        <w:r w:rsidR="00A65B18" w:rsidDel="00C329A1">
          <w:delText>(</w:delText>
        </w:r>
      </w:del>
      <w:r w:rsidR="00A65B18">
        <w:t>linear model</w:t>
      </w:r>
      <w:del w:id="483" w:author="EDUARDO FERNANDEZ PASCUAL" w:date="2024-03-05T12:02:00Z">
        <w:r w:rsidR="00322A26" w:rsidDel="00C329A1">
          <w:delText>)</w:delText>
        </w:r>
      </w:del>
      <w:r w:rsidR="00597F14" w:rsidRPr="003407A9">
        <w:t xml:space="preserve"> if, as expected, there was a positive relationship between GDD and</w:t>
      </w:r>
      <w:r w:rsidR="00322A26">
        <w:t xml:space="preserve"> cumulative</w:t>
      </w:r>
      <w:r w:rsidR="00597F14" w:rsidRPr="003407A9">
        <w:t xml:space="preserve"> water potential (</w:t>
      </w:r>
      <w:commentRangeStart w:id="484"/>
      <w:r w:rsidR="00597F14" w:rsidRPr="003407A9">
        <w:t>ΣΨ</w:t>
      </w:r>
      <w:commentRangeEnd w:id="484"/>
      <w:r w:rsidR="00A81903">
        <w:rPr>
          <w:rStyle w:val="Refdecomentario"/>
        </w:rPr>
        <w:commentReference w:id="484"/>
      </w:r>
      <w:del w:id="485" w:author="EDUARDO FERNANDEZ PASCUAL" w:date="2024-03-05T12:02:00Z">
        <w:r w:rsidR="00597F14" w:rsidRPr="003407A9" w:rsidDel="00A81903">
          <w:rPr>
            <w:rFonts w:ascii="Arial" w:hAnsi="Arial" w:cs="Arial"/>
            <w:color w:val="4D5156"/>
            <w:sz w:val="21"/>
            <w:szCs w:val="21"/>
            <w:shd w:val="clear" w:color="auto" w:fill="FFFFFF"/>
          </w:rPr>
          <w:delText xml:space="preserve">, </w:delText>
        </w:r>
        <w:r w:rsidR="00597F14" w:rsidRPr="003407A9" w:rsidDel="00A81903">
          <w:delText>R</w:delText>
        </w:r>
        <w:r w:rsidR="00597F14" w:rsidRPr="003407A9" w:rsidDel="00A81903">
          <w:rPr>
            <w:vertAlign w:val="superscript"/>
          </w:rPr>
          <w:delText>2</w:delText>
        </w:r>
        <w:r w:rsidR="00597F14" w:rsidRPr="003407A9" w:rsidDel="00A81903">
          <w:delText>=0.69,</w:delText>
        </w:r>
        <w:r w:rsidR="0022420C" w:rsidDel="00A81903">
          <w:delText xml:space="preserve"> P &lt; 0.01,</w:delText>
        </w:r>
        <w:r w:rsidR="00597F14" w:rsidRPr="003407A9" w:rsidDel="00A81903">
          <w:delText xml:space="preserve"> Fig. 3B</w:delText>
        </w:r>
      </w:del>
      <w:r w:rsidR="00597F14" w:rsidRPr="003407A9">
        <w:t>) i.e. warmer years are also drier years</w:t>
      </w:r>
      <w:r w:rsidR="00E73E9F">
        <w:t>.</w:t>
      </w:r>
      <w:r w:rsidR="00E023A1">
        <w:t xml:space="preserve"> The significant results </w:t>
      </w:r>
      <w:ins w:id="486" w:author="EDUARDO FERNANDEZ PASCUAL" w:date="2024-03-05T12:02:00Z">
        <w:r w:rsidR="00A81903">
          <w:t>(</w:t>
        </w:r>
        <w:r w:rsidR="00A81903" w:rsidRPr="003407A9">
          <w:t>R</w:t>
        </w:r>
        <w:r w:rsidR="00A81903" w:rsidRPr="003407A9">
          <w:rPr>
            <w:vertAlign w:val="superscript"/>
          </w:rPr>
          <w:t>2</w:t>
        </w:r>
        <w:r w:rsidR="00A81903" w:rsidRPr="003407A9">
          <w:t>=0.69,</w:t>
        </w:r>
        <w:r w:rsidR="00A81903">
          <w:t xml:space="preserve"> P &lt; 0.01,</w:t>
        </w:r>
        <w:r w:rsidR="00A81903" w:rsidRPr="003407A9">
          <w:t xml:space="preserve"> Fig. 3B</w:t>
        </w:r>
        <w:r w:rsidR="00A81903">
          <w:t xml:space="preserve">) </w:t>
        </w:r>
      </w:ins>
      <w:r w:rsidR="00E023A1">
        <w:t xml:space="preserve">were </w:t>
      </w:r>
      <w:r w:rsidR="00F337E0">
        <w:t>used to</w:t>
      </w:r>
      <w:r w:rsidR="005C6E8F">
        <w:t xml:space="preserve"> </w:t>
      </w:r>
      <w:r w:rsidR="00F337E0">
        <w:t xml:space="preserve">confidently </w:t>
      </w:r>
      <w:r w:rsidR="005C6E8F">
        <w:t>extrapolate this assumption</w:t>
      </w:r>
      <w:r w:rsidR="00E73E9F">
        <w:t xml:space="preserve"> to all subpopulations</w:t>
      </w:r>
      <w:r w:rsidR="00E023A1">
        <w:t xml:space="preserve"> sampled</w:t>
      </w:r>
      <w:r w:rsidR="00597F14" w:rsidRPr="003407A9">
        <w:t xml:space="preserve">. </w:t>
      </w:r>
      <w:ins w:id="487" w:author="EDUARDO FERNANDEZ PASCUAL" w:date="2024-03-05T09:37:00Z">
        <w:r w:rsidR="004C53E1">
          <w:t>See the discussion for further</w:t>
        </w:r>
        <w:r w:rsidR="005540B8">
          <w:t xml:space="preserve"> considerations about this assumption.</w:t>
        </w:r>
      </w:ins>
    </w:p>
    <w:p w14:paraId="6B8C4798" w14:textId="72274886" w:rsidR="00237EE6" w:rsidRPr="003407A9" w:rsidRDefault="0068503C" w:rsidP="00037777">
      <w:pPr>
        <w:spacing w:line="360" w:lineRule="auto"/>
        <w:ind w:firstLine="709"/>
        <w:jc w:val="both"/>
      </w:pPr>
      <w:r w:rsidRPr="003407A9">
        <w:t xml:space="preserve">To identify the main gradients of microclimatic </w:t>
      </w:r>
      <w:del w:id="488" w:author="EDUARDO FERNANDEZ PASCUAL" w:date="2024-03-05T09:22:00Z">
        <w:r w:rsidRPr="003407A9" w:rsidDel="00291E15">
          <w:delText>variability</w:delText>
        </w:r>
      </w:del>
      <w:ins w:id="489" w:author="EDUARDO FERNANDEZ PASCUAL" w:date="2024-03-05T09:22:00Z">
        <w:r w:rsidR="00291E15">
          <w:t>variation</w:t>
        </w:r>
      </w:ins>
      <w:r w:rsidRPr="003407A9">
        <w:t xml:space="preserve">, we conducted a principal component analysis (PCA) </w:t>
      </w:r>
      <w:r w:rsidR="00D802B4" w:rsidRPr="003407A9">
        <w:t>including</w:t>
      </w:r>
      <w:r w:rsidRPr="003407A9">
        <w:t xml:space="preserve"> </w:t>
      </w:r>
      <w:r w:rsidR="007C50FF" w:rsidRPr="003407A9">
        <w:t>all</w:t>
      </w:r>
      <w:r w:rsidRPr="003407A9">
        <w:t xml:space="preserve"> bioclimatic indices</w:t>
      </w:r>
      <w:r w:rsidR="007A5222" w:rsidRPr="003407A9">
        <w:t xml:space="preserve"> (</w:t>
      </w:r>
      <w:r w:rsidR="0098001B" w:rsidRPr="003407A9">
        <w:t xml:space="preserve">Fig. </w:t>
      </w:r>
      <w:r w:rsidR="007A5222" w:rsidRPr="003407A9">
        <w:t>3</w:t>
      </w:r>
      <w:r w:rsidR="00483CEA" w:rsidRPr="003407A9">
        <w:t>C</w:t>
      </w:r>
      <w:r w:rsidR="00D802B4" w:rsidRPr="003407A9">
        <w:t>)</w:t>
      </w:r>
      <w:r w:rsidRPr="003407A9">
        <w:t>.</w:t>
      </w:r>
      <w:r w:rsidR="003321EA" w:rsidRPr="003407A9">
        <w:rPr>
          <w:noProof/>
          <w:lang w:eastAsia="ca-ES"/>
        </w:rPr>
        <w:t xml:space="preserve"> </w:t>
      </w:r>
      <w:r w:rsidR="00B61F23" w:rsidRPr="003407A9">
        <w:t xml:space="preserve">Axis 1 of the PCA explained </w:t>
      </w:r>
      <w:r w:rsidR="00284374" w:rsidRPr="003407A9">
        <w:t>64%</w:t>
      </w:r>
      <w:r w:rsidR="00B61F23" w:rsidRPr="003407A9">
        <w:t xml:space="preserve"> of the variance and ordered </w:t>
      </w:r>
      <w:r w:rsidR="0073638D" w:rsidRPr="003407A9">
        <w:t>the 78 plots</w:t>
      </w:r>
      <w:r w:rsidR="00B61F23" w:rsidRPr="003407A9">
        <w:t xml:space="preserve"> along a gradient of </w:t>
      </w:r>
      <w:proofErr w:type="spellStart"/>
      <w:r w:rsidR="00B61F23" w:rsidRPr="003407A9">
        <w:t>thermicity</w:t>
      </w:r>
      <w:proofErr w:type="spellEnd"/>
      <w:r w:rsidR="000C23A4" w:rsidRPr="003407A9">
        <w:t>, towards which the greatest contribution was made by GDD</w:t>
      </w:r>
      <w:r w:rsidR="00284374" w:rsidRPr="003407A9">
        <w:t xml:space="preserve"> (23.4)</w:t>
      </w:r>
      <w:r w:rsidR="00954E4C" w:rsidRPr="003407A9">
        <w:t xml:space="preserve"> and</w:t>
      </w:r>
      <w:r w:rsidR="000C23A4" w:rsidRPr="003407A9">
        <w:t xml:space="preserve"> </w:t>
      </w:r>
      <w:r w:rsidR="007A5222" w:rsidRPr="003407A9">
        <w:t>bio1 (23.5)</w:t>
      </w:r>
      <w:r w:rsidR="000C23A4" w:rsidRPr="003407A9">
        <w:t>.</w:t>
      </w:r>
      <w:r w:rsidR="00B61F23" w:rsidRPr="003407A9">
        <w:t xml:space="preserve"> </w:t>
      </w:r>
      <w:r w:rsidR="00284374" w:rsidRPr="003407A9">
        <w:t>GDD was highly correlated with bio1, bio2</w:t>
      </w:r>
      <w:r w:rsidR="00DD3F90">
        <w:t xml:space="preserve">, </w:t>
      </w:r>
      <w:r w:rsidR="00284374" w:rsidRPr="003407A9">
        <w:t xml:space="preserve">bio7 </w:t>
      </w:r>
      <w:r w:rsidR="00DD3F90">
        <w:t>and FDD</w:t>
      </w:r>
      <w:r w:rsidR="00A44328">
        <w:t xml:space="preserve"> </w:t>
      </w:r>
      <w:r w:rsidR="00284374" w:rsidRPr="003407A9">
        <w:t xml:space="preserve">(&gt; </w:t>
      </w:r>
      <w:r w:rsidR="00954E4C" w:rsidRPr="003407A9">
        <w:t>70</w:t>
      </w:r>
      <w:r w:rsidR="00284374" w:rsidRPr="003407A9">
        <w:t>%</w:t>
      </w:r>
      <w:r w:rsidR="008E5830" w:rsidRPr="003407A9">
        <w:t xml:space="preserve">, details in </w:t>
      </w:r>
      <w:r w:rsidR="008E5830" w:rsidRPr="00A44328">
        <w:t xml:space="preserve">Supplementary </w:t>
      </w:r>
      <w:r w:rsidR="00346F64">
        <w:t>Table 2</w:t>
      </w:r>
      <w:r w:rsidR="00284374" w:rsidRPr="003407A9">
        <w:t>)</w:t>
      </w:r>
      <w:r w:rsidR="002D418A" w:rsidRPr="003407A9">
        <w:t>.</w:t>
      </w:r>
      <w:r w:rsidR="00284374" w:rsidRPr="003407A9">
        <w:t xml:space="preserve"> </w:t>
      </w:r>
      <w:r w:rsidR="002D418A" w:rsidRPr="003407A9">
        <w:t>Therefore</w:t>
      </w:r>
      <w:r w:rsidR="00A67F84" w:rsidRPr="003407A9">
        <w:t xml:space="preserve">, </w:t>
      </w:r>
      <w:r w:rsidR="00284374" w:rsidRPr="003407A9">
        <w:t>we decided to</w:t>
      </w:r>
      <w:r w:rsidR="00A67F84" w:rsidRPr="003407A9">
        <w:t xml:space="preserve"> use </w:t>
      </w:r>
      <w:r w:rsidR="00324D6F" w:rsidRPr="003407A9">
        <w:t xml:space="preserve">GDD </w:t>
      </w:r>
      <w:r w:rsidR="002B403F" w:rsidRPr="003407A9">
        <w:t xml:space="preserve">as the single best descriptor of microclimatic </w:t>
      </w:r>
      <w:del w:id="490" w:author="EDUARDO FERNANDEZ PASCUAL" w:date="2024-03-05T09:22:00Z">
        <w:r w:rsidR="002B403F" w:rsidRPr="003407A9" w:rsidDel="00291E15">
          <w:delText>variability</w:delText>
        </w:r>
      </w:del>
      <w:ins w:id="491" w:author="EDUARDO FERNANDEZ PASCUAL" w:date="2024-03-05T09:22:00Z">
        <w:r w:rsidR="00291E15">
          <w:t>variation</w:t>
        </w:r>
      </w:ins>
      <w:r w:rsidR="002B403F" w:rsidRPr="003407A9">
        <w:t xml:space="preserve"> for further analyses</w:t>
      </w:r>
      <w:r w:rsidR="00A67F84" w:rsidRPr="003407A9">
        <w:t>.</w:t>
      </w:r>
      <w:r w:rsidR="005A3030" w:rsidRPr="003407A9">
        <w:t xml:space="preserve"> </w:t>
      </w:r>
    </w:p>
    <w:p w14:paraId="0C2E5821" w14:textId="4E116F95" w:rsidR="00B500F2" w:rsidRPr="003407A9" w:rsidRDefault="0068503C" w:rsidP="002D07AE">
      <w:pPr>
        <w:pStyle w:val="Ttulo3"/>
        <w:spacing w:line="360" w:lineRule="auto"/>
        <w:jc w:val="both"/>
      </w:pPr>
      <w:r w:rsidRPr="003407A9">
        <w:t>2.</w:t>
      </w:r>
      <w:r w:rsidR="00ED4BDD" w:rsidRPr="003407A9">
        <w:t>4</w:t>
      </w:r>
      <w:r w:rsidR="00A559B2" w:rsidRPr="003407A9">
        <w:t>.</w:t>
      </w:r>
      <w:r w:rsidRPr="003407A9">
        <w:t xml:space="preserve"> </w:t>
      </w:r>
      <w:r w:rsidR="00D25BB2" w:rsidRPr="003407A9">
        <w:t>See</w:t>
      </w:r>
      <w:r w:rsidR="00B500F2" w:rsidRPr="003407A9">
        <w:t xml:space="preserve">d </w:t>
      </w:r>
      <w:r w:rsidR="00F850DE" w:rsidRPr="003407A9">
        <w:t>collection</w:t>
      </w:r>
    </w:p>
    <w:p w14:paraId="3C4E047A" w14:textId="1C9BF454" w:rsidR="003845EA" w:rsidRPr="003407A9" w:rsidRDefault="00663006" w:rsidP="0073638D">
      <w:pPr>
        <w:spacing w:line="360" w:lineRule="auto"/>
        <w:ind w:firstLine="709"/>
        <w:jc w:val="both"/>
      </w:pPr>
      <w:r w:rsidRPr="003407A9">
        <w:t xml:space="preserve">We </w:t>
      </w:r>
      <w:r w:rsidR="00F66105" w:rsidRPr="003407A9">
        <w:t xml:space="preserve">sampled </w:t>
      </w:r>
      <w:r w:rsidR="00D25BB2" w:rsidRPr="003407A9">
        <w:t>see</w:t>
      </w:r>
      <w:r w:rsidR="00165571" w:rsidRPr="003407A9">
        <w:t xml:space="preserve">ds </w:t>
      </w:r>
      <w:r w:rsidR="004D5882" w:rsidRPr="003407A9">
        <w:t xml:space="preserve">of </w:t>
      </w:r>
      <w:r w:rsidR="004D5882" w:rsidRPr="003407A9">
        <w:rPr>
          <w:i/>
          <w:iCs/>
        </w:rPr>
        <w:t>D. langeanus</w:t>
      </w:r>
      <w:r w:rsidR="004D5882" w:rsidRPr="003407A9">
        <w:t xml:space="preserve"> from each plot</w:t>
      </w:r>
      <w:r w:rsidR="00F66105" w:rsidRPr="003407A9">
        <w:t xml:space="preserve"> where the species was present</w:t>
      </w:r>
      <w:r w:rsidR="00D5342D" w:rsidRPr="003407A9">
        <w:t xml:space="preserve"> (</w:t>
      </w:r>
      <w:r w:rsidR="0098001B" w:rsidRPr="003407A9">
        <w:t xml:space="preserve">Fig. </w:t>
      </w:r>
      <w:r w:rsidR="00146981" w:rsidRPr="003407A9">
        <w:t>2)</w:t>
      </w:r>
      <w:r w:rsidR="00F66105" w:rsidRPr="003407A9">
        <w:t xml:space="preserve">. </w:t>
      </w:r>
      <w:r w:rsidR="00F703E4" w:rsidRPr="003407A9">
        <w:t xml:space="preserve">We collected mature fruits (capsules) </w:t>
      </w:r>
      <w:r w:rsidR="00F66105" w:rsidRPr="003407A9">
        <w:t>at the time of natural dispersal (August 7-8</w:t>
      </w:r>
      <w:r w:rsidR="00F66105" w:rsidRPr="003407A9">
        <w:rPr>
          <w:vertAlign w:val="superscript"/>
        </w:rPr>
        <w:t>th</w:t>
      </w:r>
      <w:r w:rsidR="00F66105" w:rsidRPr="003407A9">
        <w:t>, 2023)</w:t>
      </w:r>
      <w:r w:rsidR="00F703E4" w:rsidRPr="003407A9">
        <w:t xml:space="preserve">. </w:t>
      </w:r>
      <w:r w:rsidR="00395661">
        <w:t>In</w:t>
      </w:r>
      <w:r w:rsidR="00395661" w:rsidRPr="003407A9">
        <w:t xml:space="preserve"> </w:t>
      </w:r>
      <w:r w:rsidR="00FD76E4" w:rsidRPr="003407A9">
        <w:t xml:space="preserve">each </w:t>
      </w:r>
      <w:r w:rsidR="00395661">
        <w:t>plot</w:t>
      </w:r>
      <w:r w:rsidR="00FD76E4" w:rsidRPr="003407A9">
        <w:t>, w</w:t>
      </w:r>
      <w:r w:rsidR="00F703E4" w:rsidRPr="003407A9">
        <w:t>e sampled</w:t>
      </w:r>
      <w:r w:rsidR="00165571" w:rsidRPr="003407A9">
        <w:t xml:space="preserve"> at least 20 randomly selected </w:t>
      </w:r>
      <w:r w:rsidR="00FD76E4" w:rsidRPr="003407A9">
        <w:t xml:space="preserve">mother plants </w:t>
      </w:r>
      <w:r w:rsidR="00395661" w:rsidRPr="003407A9">
        <w:t>within a 2</w:t>
      </w:r>
      <w:r w:rsidR="00395661">
        <w:t xml:space="preserve"> </w:t>
      </w:r>
      <w:r w:rsidR="00395661" w:rsidRPr="003407A9">
        <w:t xml:space="preserve">m radius from the datalogger, </w:t>
      </w:r>
      <w:r w:rsidR="00AC7532" w:rsidRPr="003407A9">
        <w:rPr>
          <w:rFonts w:cstheme="minorHAnsi"/>
        </w:rPr>
        <w:t>following standard protocols for sampling</w:t>
      </w:r>
      <w:r w:rsidR="006D223E" w:rsidRPr="003407A9">
        <w:rPr>
          <w:rFonts w:cstheme="minorHAnsi"/>
        </w:rPr>
        <w:t xml:space="preserve"> seeds</w:t>
      </w:r>
      <w:r w:rsidR="00954E4C" w:rsidRPr="003407A9">
        <w:rPr>
          <w:rFonts w:cstheme="minorHAnsi"/>
        </w:rPr>
        <w:t xml:space="preserve"> </w:t>
      </w:r>
      <w:r w:rsidR="00AC7532" w:rsidRPr="003407A9">
        <w:rPr>
          <w:rFonts w:cstheme="minorHAnsi"/>
        </w:rPr>
        <w:t>of wild populations</w:t>
      </w:r>
      <w:r w:rsidR="0081658B" w:rsidRPr="003407A9">
        <w:rPr>
          <w:rFonts w:cstheme="minorHAnsi"/>
        </w:rPr>
        <w:t xml:space="preserve"> (ENSCONET, 2009)</w:t>
      </w:r>
      <w:r w:rsidR="00D802B4" w:rsidRPr="003407A9">
        <w:t>.</w:t>
      </w:r>
      <w:r w:rsidR="00023A98" w:rsidRPr="003407A9">
        <w:rPr>
          <w:rFonts w:cstheme="minorHAnsi"/>
        </w:rPr>
        <w:t xml:space="preserve"> </w:t>
      </w:r>
      <w:r w:rsidR="003845EA" w:rsidRPr="003407A9">
        <w:t xml:space="preserve">In total, we sampled </w:t>
      </w:r>
      <w:r w:rsidR="00146981" w:rsidRPr="003407A9">
        <w:t>47</w:t>
      </w:r>
      <w:r w:rsidR="00954E4C" w:rsidRPr="003407A9">
        <w:t xml:space="preserve"> plots with </w:t>
      </w:r>
      <w:r w:rsidR="00954E4C" w:rsidRPr="003407A9">
        <w:rPr>
          <w:i/>
        </w:rPr>
        <w:t>D. langeanus</w:t>
      </w:r>
      <w:r w:rsidR="00954E4C" w:rsidRPr="003407A9">
        <w:t xml:space="preserve"> </w:t>
      </w:r>
      <w:r w:rsidR="00B642A1" w:rsidRPr="003407A9">
        <w:t xml:space="preserve">but only </w:t>
      </w:r>
      <w:r w:rsidR="00AC360B" w:rsidRPr="003407A9">
        <w:t xml:space="preserve">were able to collect </w:t>
      </w:r>
      <w:r w:rsidR="00B642A1" w:rsidRPr="003407A9">
        <w:t xml:space="preserve">enough </w:t>
      </w:r>
      <w:r w:rsidR="00D25BB2" w:rsidRPr="003407A9">
        <w:t>see</w:t>
      </w:r>
      <w:r w:rsidR="00B642A1" w:rsidRPr="003407A9">
        <w:t>ds</w:t>
      </w:r>
      <w:r w:rsidR="00E244A6" w:rsidRPr="003407A9">
        <w:t xml:space="preserve"> for experiments</w:t>
      </w:r>
      <w:r w:rsidR="00B642A1" w:rsidRPr="003407A9">
        <w:t xml:space="preserve"> (&gt; 600</w:t>
      </w:r>
      <w:r w:rsidR="00FF761C" w:rsidRPr="003407A9">
        <w:t xml:space="preserve"> seeds</w:t>
      </w:r>
      <w:r w:rsidR="00B642A1" w:rsidRPr="003407A9">
        <w:t>) from 18 of them</w:t>
      </w:r>
      <w:r w:rsidR="00954E4C" w:rsidRPr="003407A9">
        <w:t>, hereafter called “subpopulations”</w:t>
      </w:r>
      <w:r w:rsidR="00B642A1" w:rsidRPr="003407A9">
        <w:t>.</w:t>
      </w:r>
      <w:r w:rsidR="003845EA" w:rsidRPr="003407A9">
        <w:t xml:space="preserve"> </w:t>
      </w:r>
      <w:r w:rsidR="00E244A6" w:rsidRPr="003407A9">
        <w:rPr>
          <w:rFonts w:cstheme="minorHAnsi"/>
        </w:rPr>
        <w:t xml:space="preserve">Immediately after collection, we manually cleaned </w:t>
      </w:r>
      <w:r w:rsidR="00741988" w:rsidRPr="003407A9">
        <w:rPr>
          <w:rFonts w:cstheme="minorHAnsi"/>
        </w:rPr>
        <w:t xml:space="preserve">the </w:t>
      </w:r>
      <w:r w:rsidR="00D25BB2" w:rsidRPr="003407A9">
        <w:rPr>
          <w:rFonts w:cstheme="minorHAnsi"/>
        </w:rPr>
        <w:t>see</w:t>
      </w:r>
      <w:r w:rsidR="00741988" w:rsidRPr="003407A9">
        <w:rPr>
          <w:rFonts w:cstheme="minorHAnsi"/>
        </w:rPr>
        <w:t>ds and kept them</w:t>
      </w:r>
      <w:r w:rsidR="00E244A6" w:rsidRPr="003407A9">
        <w:rPr>
          <w:rFonts w:cstheme="minorHAnsi"/>
        </w:rPr>
        <w:t xml:space="preserve"> at room conditions (22 ºC and 35 % RH) </w:t>
      </w:r>
      <w:r w:rsidR="0004787B" w:rsidRPr="003407A9">
        <w:rPr>
          <w:rFonts w:cstheme="minorHAnsi"/>
        </w:rPr>
        <w:t>until the start of the</w:t>
      </w:r>
      <w:r w:rsidR="00E244A6" w:rsidRPr="003407A9">
        <w:rPr>
          <w:rFonts w:cstheme="minorHAnsi"/>
        </w:rPr>
        <w:t xml:space="preserve"> germination experiments. </w:t>
      </w:r>
      <w:r w:rsidR="005E21BB" w:rsidRPr="003407A9">
        <w:t xml:space="preserve">For </w:t>
      </w:r>
      <w:r w:rsidR="00AC360B" w:rsidRPr="003407A9">
        <w:t>each subpopulation used in subsequent</w:t>
      </w:r>
      <w:r w:rsidR="005E21BB" w:rsidRPr="003407A9">
        <w:t xml:space="preserve"> experiment</w:t>
      </w:r>
      <w:r w:rsidR="00AC360B" w:rsidRPr="003407A9">
        <w:t>s</w:t>
      </w:r>
      <w:r w:rsidR="005E21BB" w:rsidRPr="003407A9">
        <w:t>, w</w:t>
      </w:r>
      <w:r w:rsidR="00420DDE" w:rsidRPr="003407A9">
        <w:t>e</w:t>
      </w:r>
      <w:r w:rsidR="003845EA" w:rsidRPr="003407A9">
        <w:t xml:space="preserve"> measured </w:t>
      </w:r>
      <w:r w:rsidR="00D802B4" w:rsidRPr="003407A9">
        <w:t>dry</w:t>
      </w:r>
      <w:r w:rsidR="006D223E" w:rsidRPr="003407A9">
        <w:t xml:space="preserve"> seed </w:t>
      </w:r>
      <w:r w:rsidR="003845EA" w:rsidRPr="003407A9">
        <w:t xml:space="preserve">mass by </w:t>
      </w:r>
      <w:r w:rsidR="00C95DC5" w:rsidRPr="003407A9">
        <w:t>weighing</w:t>
      </w:r>
      <w:r w:rsidR="003845EA" w:rsidRPr="003407A9">
        <w:t xml:space="preserve"> </w:t>
      </w:r>
      <w:r w:rsidR="00D802B4" w:rsidRPr="003407A9">
        <w:t xml:space="preserve">10 individual </w:t>
      </w:r>
      <w:r w:rsidR="00D25BB2" w:rsidRPr="003407A9">
        <w:t>see</w:t>
      </w:r>
      <w:r w:rsidR="00D802B4" w:rsidRPr="003407A9">
        <w:t>ds</w:t>
      </w:r>
      <w:r w:rsidR="003845EA" w:rsidRPr="003407A9">
        <w:t xml:space="preserve"> from each </w:t>
      </w:r>
      <w:r w:rsidR="00651D4D" w:rsidRPr="003407A9">
        <w:t xml:space="preserve">subpopulation </w:t>
      </w:r>
      <w:r w:rsidR="00420DDE" w:rsidRPr="003407A9">
        <w:t xml:space="preserve">after </w:t>
      </w:r>
      <w:r w:rsidR="00C95DC5" w:rsidRPr="003407A9">
        <w:t xml:space="preserve">the </w:t>
      </w:r>
      <w:r w:rsidR="00D25BB2" w:rsidRPr="003407A9">
        <w:t>see</w:t>
      </w:r>
      <w:r w:rsidR="00420DDE" w:rsidRPr="003407A9">
        <w:t xml:space="preserve">ds </w:t>
      </w:r>
      <w:r w:rsidR="00651D4D" w:rsidRPr="003407A9">
        <w:t xml:space="preserve">had </w:t>
      </w:r>
      <w:r w:rsidR="00C95DC5" w:rsidRPr="003407A9">
        <w:t>spent</w:t>
      </w:r>
      <w:r w:rsidR="00420DDE" w:rsidRPr="003407A9">
        <w:t xml:space="preserve"> 3 months </w:t>
      </w:r>
      <w:r w:rsidR="00651D4D" w:rsidRPr="003407A9">
        <w:t xml:space="preserve">drying </w:t>
      </w:r>
      <w:r w:rsidR="00420DDE" w:rsidRPr="003407A9">
        <w:t>with silic</w:t>
      </w:r>
      <w:r w:rsidR="00C95DC5" w:rsidRPr="003407A9">
        <w:t>a</w:t>
      </w:r>
      <w:r w:rsidR="00420DDE" w:rsidRPr="003407A9">
        <w:t xml:space="preserve"> gel</w:t>
      </w:r>
      <w:r w:rsidR="00651D4D" w:rsidRPr="003407A9">
        <w:t xml:space="preserve"> (</w:t>
      </w:r>
      <w:r w:rsidR="00954E4C" w:rsidRPr="003407A9">
        <w:t xml:space="preserve">Mettler Toledo, </w:t>
      </w:r>
      <w:r w:rsidR="00A11D71" w:rsidRPr="003407A9">
        <w:t>New classic SG</w:t>
      </w:r>
      <w:r w:rsidR="00681877" w:rsidRPr="003407A9">
        <w:t xml:space="preserve"> – Model ML1052E/01</w:t>
      </w:r>
      <w:r w:rsidR="00954E4C" w:rsidRPr="003407A9">
        <w:t>, precision 0.1 mg</w:t>
      </w:r>
      <w:r w:rsidR="00651D4D" w:rsidRPr="003407A9">
        <w:t>)</w:t>
      </w:r>
      <w:r w:rsidR="003845EA" w:rsidRPr="003407A9">
        <w:t>.</w:t>
      </w:r>
    </w:p>
    <w:p w14:paraId="64090E18" w14:textId="4CBD90B5" w:rsidR="0068503C" w:rsidRDefault="0068503C" w:rsidP="002D07AE">
      <w:pPr>
        <w:pStyle w:val="Ttulo3"/>
        <w:spacing w:line="360" w:lineRule="auto"/>
        <w:jc w:val="both"/>
      </w:pPr>
      <w:r w:rsidRPr="003407A9">
        <w:lastRenderedPageBreak/>
        <w:t>2.</w:t>
      </w:r>
      <w:r w:rsidR="00960FF6" w:rsidRPr="003407A9">
        <w:t>5</w:t>
      </w:r>
      <w:r w:rsidR="00A559B2" w:rsidRPr="003407A9">
        <w:t>.</w:t>
      </w:r>
      <w:r w:rsidRPr="003407A9">
        <w:t xml:space="preserve"> Germination </w:t>
      </w:r>
      <w:r w:rsidR="00165571" w:rsidRPr="003407A9">
        <w:t>experiments</w:t>
      </w:r>
    </w:p>
    <w:p w14:paraId="2A0623F3" w14:textId="738EB8B1" w:rsidR="00A84E30" w:rsidRPr="003407A9" w:rsidRDefault="00533CCB" w:rsidP="00035C55">
      <w:pPr>
        <w:spacing w:line="360" w:lineRule="auto"/>
        <w:ind w:firstLine="709"/>
        <w:jc w:val="both"/>
        <w:rPr>
          <w:rFonts w:cstheme="minorHAnsi"/>
        </w:rPr>
      </w:pPr>
      <w:r w:rsidRPr="003407A9">
        <w:t xml:space="preserve">We wanted to measure germination responses to water stress in </w:t>
      </w:r>
      <w:r w:rsidR="00954E4C" w:rsidRPr="003407A9">
        <w:t>significant</w:t>
      </w:r>
      <w:r w:rsidR="00103812" w:rsidRPr="003407A9">
        <w:t xml:space="preserve"> ecological conditions, i.e. using fresh</w:t>
      </w:r>
      <w:r w:rsidR="006D223E" w:rsidRPr="003407A9">
        <w:t xml:space="preserve"> seeds </w:t>
      </w:r>
      <w:r w:rsidR="00103812" w:rsidRPr="003407A9">
        <w:t xml:space="preserve">at the time of dispersal. </w:t>
      </w:r>
      <w:del w:id="492" w:author="EDUARDO FERNANDEZ PASCUAL" w:date="2024-03-05T12:13:00Z">
        <w:r w:rsidR="00103812" w:rsidRPr="003407A9" w:rsidDel="004B2DB9">
          <w:delText>However</w:delText>
        </w:r>
      </w:del>
      <w:ins w:id="493" w:author="EDUARDO FERNANDEZ PASCUAL" w:date="2024-03-05T12:13:00Z">
        <w:r w:rsidR="004B2DB9">
          <w:t>At the same time</w:t>
        </w:r>
      </w:ins>
      <w:r w:rsidR="00103812" w:rsidRPr="003407A9">
        <w:t xml:space="preserve">, </w:t>
      </w:r>
      <w:ins w:id="494" w:author="EDUARDO FERNANDEZ PASCUAL" w:date="2024-03-05T12:13:00Z">
        <w:r w:rsidR="004B2DB9">
          <w:t>based on previous information on Mediterranean alpine species (Mattana et al 2022)</w:t>
        </w:r>
      </w:ins>
      <w:ins w:id="495" w:author="EDUARDO FERNANDEZ PASCUAL" w:date="2024-03-05T12:14:00Z">
        <w:r w:rsidR="00DF7418">
          <w:t>,</w:t>
        </w:r>
      </w:ins>
      <w:ins w:id="496" w:author="EDUARDO FERNANDEZ PASCUAL" w:date="2024-03-05T12:13:00Z">
        <w:r w:rsidR="004B2DB9">
          <w:t xml:space="preserve"> </w:t>
        </w:r>
      </w:ins>
      <w:del w:id="497" w:author="EDUARDO FERNANDEZ PASCUAL" w:date="2024-03-05T12:13:00Z">
        <w:r w:rsidR="00103812" w:rsidRPr="003407A9" w:rsidDel="00EC2092">
          <w:delText>although our previous experiments</w:delText>
        </w:r>
        <w:r w:rsidR="00DA2741" w:rsidRPr="003407A9" w:rsidDel="00EC2092">
          <w:delText xml:space="preserve"> indicated high germination</w:delText>
        </w:r>
        <w:r w:rsidR="000C3D3B" w:rsidRPr="003407A9" w:rsidDel="00EC2092">
          <w:delText xml:space="preserve"> in relatively fresh </w:delText>
        </w:r>
        <w:r w:rsidR="000C3D3B" w:rsidRPr="003407A9" w:rsidDel="00EC2092">
          <w:rPr>
            <w:i/>
            <w:iCs/>
          </w:rPr>
          <w:delText>D. langeanus</w:delText>
        </w:r>
        <w:r w:rsidR="000C3D3B" w:rsidRPr="003407A9" w:rsidDel="00EC2092">
          <w:delText xml:space="preserve"> </w:delText>
        </w:r>
        <w:r w:rsidR="00D25BB2" w:rsidRPr="003407A9" w:rsidDel="00EC2092">
          <w:delText>see</w:delText>
        </w:r>
        <w:r w:rsidR="000C3D3B" w:rsidRPr="003407A9" w:rsidDel="00EC2092">
          <w:delText>ds</w:delText>
        </w:r>
        <w:r w:rsidR="00DA2741" w:rsidRPr="003407A9" w:rsidDel="00EC2092">
          <w:delText xml:space="preserve">, </w:delText>
        </w:r>
      </w:del>
      <w:r w:rsidR="00DA2741" w:rsidRPr="003407A9">
        <w:t xml:space="preserve">we </w:t>
      </w:r>
      <w:del w:id="498" w:author="EDUARDO FERNANDEZ PASCUAL" w:date="2024-03-05T12:13:00Z">
        <w:r w:rsidR="00070AF5" w:rsidRPr="003407A9" w:rsidDel="004B2DB9">
          <w:delText xml:space="preserve">also </w:delText>
        </w:r>
      </w:del>
      <w:r w:rsidR="00DA2741" w:rsidRPr="003407A9">
        <w:t xml:space="preserve">expected that </w:t>
      </w:r>
      <w:ins w:id="499" w:author="EDUARDO FERNANDEZ PASCUAL" w:date="2024-03-05T12:13:00Z">
        <w:r w:rsidR="00EC2092" w:rsidRPr="003407A9">
          <w:t xml:space="preserve">fresh </w:t>
        </w:r>
        <w:r w:rsidR="00EC2092" w:rsidRPr="003407A9">
          <w:rPr>
            <w:i/>
            <w:iCs/>
          </w:rPr>
          <w:t>D. langeanus</w:t>
        </w:r>
        <w:r w:rsidR="00EC2092" w:rsidRPr="003407A9">
          <w:t xml:space="preserve"> seeds</w:t>
        </w:r>
        <w:r w:rsidR="00EC2092" w:rsidRPr="003407A9" w:rsidDel="00EC2092">
          <w:t xml:space="preserve"> </w:t>
        </w:r>
      </w:ins>
      <w:del w:id="500" w:author="EDUARDO FERNANDEZ PASCUAL" w:date="2024-03-05T12:13:00Z">
        <w:r w:rsidR="00DA2741" w:rsidRPr="003407A9" w:rsidDel="00EC2092">
          <w:delText xml:space="preserve">the </w:delText>
        </w:r>
        <w:r w:rsidR="00D25BB2" w:rsidRPr="003407A9" w:rsidDel="00EC2092">
          <w:delText>see</w:delText>
        </w:r>
        <w:r w:rsidR="000C3D3B" w:rsidRPr="003407A9" w:rsidDel="00EC2092">
          <w:delText>ds</w:delText>
        </w:r>
        <w:r w:rsidR="00DA2741" w:rsidRPr="003407A9" w:rsidDel="00EC2092">
          <w:delText xml:space="preserve"> </w:delText>
        </w:r>
      </w:del>
      <w:r w:rsidR="00DA2741" w:rsidRPr="003407A9">
        <w:t xml:space="preserve">could show some </w:t>
      </w:r>
      <w:r w:rsidR="00C763DF">
        <w:t>degree</w:t>
      </w:r>
      <w:r w:rsidR="00C763DF" w:rsidRPr="003407A9">
        <w:t xml:space="preserve"> </w:t>
      </w:r>
      <w:r w:rsidR="000C3D3B" w:rsidRPr="003407A9">
        <w:t xml:space="preserve">level of physiological dormancy and </w:t>
      </w:r>
      <w:r w:rsidR="00070AF5" w:rsidRPr="003407A9">
        <w:t>that they could require</w:t>
      </w:r>
      <w:r w:rsidR="000B3B1D" w:rsidRPr="003407A9">
        <w:t xml:space="preserve"> dry after-ripening to release this dormancy. Since we wanted to calculate hydro-time models</w:t>
      </w:r>
      <w:ins w:id="501" w:author="EDUARDO FERNANDEZ PASCUAL" w:date="2024-03-05T12:14:00Z">
        <w:r w:rsidR="00DF7418">
          <w:t xml:space="preserve"> which require using non-dormant seeds</w:t>
        </w:r>
      </w:ins>
      <w:r w:rsidR="00104EBE">
        <w:t xml:space="preserve"> </w:t>
      </w:r>
      <w:r w:rsidR="00104EBE">
        <w:fldChar w:fldCharType="begin" w:fldLock="1"/>
      </w:r>
      <w:r w:rsidR="00104EBE">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104EBE">
        <w:fldChar w:fldCharType="separate"/>
      </w:r>
      <w:r w:rsidR="00104EBE" w:rsidRPr="00104EBE">
        <w:rPr>
          <w:noProof/>
        </w:rPr>
        <w:t>(Bradford 2002)</w:t>
      </w:r>
      <w:r w:rsidR="00104EBE">
        <w:fldChar w:fldCharType="end"/>
      </w:r>
      <w:r w:rsidR="000B3B1D" w:rsidRPr="003407A9">
        <w:t xml:space="preserve"> and </w:t>
      </w:r>
      <w:r w:rsidR="00CF4C54">
        <w:t>no prior information about dormancy alleviation</w:t>
      </w:r>
      <w:r w:rsidR="002E4EAA">
        <w:t xml:space="preserve"> was available for </w:t>
      </w:r>
      <w:del w:id="502" w:author="EDUARDO FERNANDEZ PASCUAL" w:date="2024-03-05T12:14:00Z">
        <w:r w:rsidR="002E4EAA" w:rsidDel="00DF7418">
          <w:delText xml:space="preserve">out </w:delText>
        </w:r>
      </w:del>
      <w:ins w:id="503" w:author="EDUARDO FERNANDEZ PASCUAL" w:date="2024-03-05T12:14:00Z">
        <w:r w:rsidR="00DF7418">
          <w:t>ou</w:t>
        </w:r>
        <w:r w:rsidR="00DF7418">
          <w:t xml:space="preserve">r </w:t>
        </w:r>
      </w:ins>
      <w:r w:rsidR="002E4EAA">
        <w:t>study species</w:t>
      </w:r>
      <w:r w:rsidR="00645601">
        <w:t>;</w:t>
      </w:r>
      <w:r w:rsidR="004E0359" w:rsidRPr="003407A9">
        <w:t xml:space="preserve"> we repeat</w:t>
      </w:r>
      <w:r w:rsidR="001576D5">
        <w:t>ed</w:t>
      </w:r>
      <w:r w:rsidR="004E0359" w:rsidRPr="003407A9">
        <w:t xml:space="preserve"> the experiments with two </w:t>
      </w:r>
      <w:r w:rsidR="00D25BB2" w:rsidRPr="003407A9">
        <w:t>see</w:t>
      </w:r>
      <w:r w:rsidR="004E0359" w:rsidRPr="003407A9">
        <w:t>d storage treatments</w:t>
      </w:r>
      <w:r w:rsidR="00645601">
        <w:t xml:space="preserve"> to ensure working with non-dormant </w:t>
      </w:r>
      <w:ins w:id="504" w:author="EDUARDO FERNANDEZ PASCUAL" w:date="2024-03-05T12:14:00Z">
        <w:r w:rsidR="00DF7418">
          <w:t xml:space="preserve">but relatively fresh </w:t>
        </w:r>
      </w:ins>
      <w:r w:rsidR="00645601">
        <w:t>seed lots</w:t>
      </w:r>
      <w:r w:rsidR="004E0359" w:rsidRPr="003407A9">
        <w:t xml:space="preserve">: </w:t>
      </w:r>
      <w:r w:rsidR="004E0359" w:rsidRPr="003407A9">
        <w:rPr>
          <w:rFonts w:cstheme="minorHAnsi"/>
        </w:rPr>
        <w:t xml:space="preserve">fresh </w:t>
      </w:r>
      <w:r w:rsidR="00D25BB2" w:rsidRPr="003407A9">
        <w:rPr>
          <w:rFonts w:cstheme="minorHAnsi"/>
        </w:rPr>
        <w:t>see</w:t>
      </w:r>
      <w:r w:rsidR="004E0359" w:rsidRPr="003407A9">
        <w:rPr>
          <w:rFonts w:cstheme="minorHAnsi"/>
        </w:rPr>
        <w:t>ds (10 days after collection, hereafter called “</w:t>
      </w:r>
      <w:r w:rsidR="005E2483" w:rsidRPr="003407A9">
        <w:rPr>
          <w:rFonts w:cstheme="minorHAnsi"/>
        </w:rPr>
        <w:t>fresh</w:t>
      </w:r>
      <w:r w:rsidR="004E0359" w:rsidRPr="003407A9">
        <w:rPr>
          <w:rFonts w:cstheme="minorHAnsi"/>
        </w:rPr>
        <w:t xml:space="preserve">”) and after ripened </w:t>
      </w:r>
      <w:r w:rsidR="00D25BB2" w:rsidRPr="003407A9">
        <w:rPr>
          <w:rFonts w:cstheme="minorHAnsi"/>
        </w:rPr>
        <w:t>see</w:t>
      </w:r>
      <w:r w:rsidR="004E0359" w:rsidRPr="003407A9">
        <w:rPr>
          <w:rFonts w:cstheme="minorHAnsi"/>
        </w:rPr>
        <w:t>ds (45 days after collection, hereafter called “after</w:t>
      </w:r>
      <w:r w:rsidR="006D5C65" w:rsidRPr="003407A9">
        <w:rPr>
          <w:rFonts w:cstheme="minorHAnsi"/>
        </w:rPr>
        <w:t xml:space="preserve"> </w:t>
      </w:r>
      <w:r w:rsidR="004E0359" w:rsidRPr="003407A9">
        <w:rPr>
          <w:rFonts w:cstheme="minorHAnsi"/>
        </w:rPr>
        <w:t>ripen</w:t>
      </w:r>
      <w:r w:rsidR="00716D42" w:rsidRPr="003407A9">
        <w:rPr>
          <w:rFonts w:cstheme="minorHAnsi"/>
        </w:rPr>
        <w:t>ed</w:t>
      </w:r>
      <w:r w:rsidR="004E0359" w:rsidRPr="003407A9">
        <w:rPr>
          <w:rFonts w:cstheme="minorHAnsi"/>
        </w:rPr>
        <w:t>”)</w:t>
      </w:r>
      <w:r w:rsidR="00663D81" w:rsidRPr="003407A9">
        <w:rPr>
          <w:rFonts w:cstheme="minorHAnsi"/>
        </w:rPr>
        <w:t>. For e</w:t>
      </w:r>
      <w:r w:rsidR="00C22EBD" w:rsidRPr="003407A9">
        <w:rPr>
          <w:rFonts w:cstheme="minorHAnsi"/>
        </w:rPr>
        <w:t xml:space="preserve">ach storage treatment, we used </w:t>
      </w:r>
      <w:r w:rsidR="00D25BB2" w:rsidRPr="003407A9">
        <w:rPr>
          <w:rFonts w:cstheme="minorHAnsi"/>
        </w:rPr>
        <w:t>12</w:t>
      </w:r>
      <w:r w:rsidR="00C22EBD" w:rsidRPr="003407A9">
        <w:rPr>
          <w:rFonts w:cstheme="minorHAnsi"/>
        </w:rPr>
        <w:t xml:space="preserve"> subpopulations, as </w:t>
      </w:r>
      <w:r w:rsidR="00D25BB2" w:rsidRPr="003407A9">
        <w:rPr>
          <w:rFonts w:cstheme="minorHAnsi"/>
        </w:rPr>
        <w:t>see</w:t>
      </w:r>
      <w:r w:rsidR="00C22EBD" w:rsidRPr="003407A9">
        <w:rPr>
          <w:rFonts w:cstheme="minorHAnsi"/>
        </w:rPr>
        <w:t xml:space="preserve">d numbers allowed: </w:t>
      </w:r>
      <w:r w:rsidR="00D25BB2" w:rsidRPr="003407A9">
        <w:rPr>
          <w:rFonts w:cstheme="minorHAnsi"/>
        </w:rPr>
        <w:t>6</w:t>
      </w:r>
      <w:r w:rsidR="00890B14" w:rsidRPr="003407A9">
        <w:rPr>
          <w:rFonts w:cstheme="minorHAnsi"/>
        </w:rPr>
        <w:t xml:space="preserve"> </w:t>
      </w:r>
      <w:r w:rsidR="001C3341" w:rsidRPr="003407A9">
        <w:rPr>
          <w:rFonts w:cstheme="minorHAnsi"/>
        </w:rPr>
        <w:t>sub</w:t>
      </w:r>
      <w:r w:rsidR="00890B14" w:rsidRPr="003407A9">
        <w:rPr>
          <w:rFonts w:cstheme="minorHAnsi"/>
        </w:rPr>
        <w:t xml:space="preserve">populations were repeated for both treatments,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 xml:space="preserve">were used only for the fresh treatment, and </w:t>
      </w:r>
      <w:r w:rsidR="00D25BB2" w:rsidRPr="003407A9">
        <w:rPr>
          <w:rFonts w:cstheme="minorHAnsi"/>
        </w:rPr>
        <w:t>6</w:t>
      </w:r>
      <w:r w:rsidR="00890B14" w:rsidRPr="003407A9">
        <w:rPr>
          <w:rFonts w:cstheme="minorHAnsi"/>
        </w:rPr>
        <w:t xml:space="preserve"> </w:t>
      </w:r>
      <w:r w:rsidR="001C3341" w:rsidRPr="003407A9">
        <w:rPr>
          <w:rFonts w:cstheme="minorHAnsi"/>
        </w:rPr>
        <w:t xml:space="preserve">subpopulations </w:t>
      </w:r>
      <w:r w:rsidR="00890B14" w:rsidRPr="003407A9">
        <w:rPr>
          <w:rFonts w:cstheme="minorHAnsi"/>
        </w:rPr>
        <w:t>were used only for the after</w:t>
      </w:r>
      <w:r w:rsidR="006D5C65" w:rsidRPr="003407A9">
        <w:rPr>
          <w:rFonts w:cstheme="minorHAnsi"/>
        </w:rPr>
        <w:t xml:space="preserve"> ripened</w:t>
      </w:r>
      <w:r w:rsidR="00890B14" w:rsidRPr="003407A9">
        <w:rPr>
          <w:rFonts w:cstheme="minorHAnsi"/>
        </w:rPr>
        <w:t xml:space="preserve"> treatment</w:t>
      </w:r>
      <w:r w:rsidR="009F62B4" w:rsidRPr="003407A9">
        <w:rPr>
          <w:rFonts w:cstheme="minorHAnsi"/>
        </w:rPr>
        <w:t xml:space="preserve"> (Table </w:t>
      </w:r>
      <w:r w:rsidR="00716D42" w:rsidRPr="003407A9">
        <w:rPr>
          <w:rFonts w:cstheme="minorHAnsi"/>
        </w:rPr>
        <w:t>1</w:t>
      </w:r>
      <w:r w:rsidR="009F62B4" w:rsidRPr="003407A9">
        <w:rPr>
          <w:rFonts w:cstheme="minorHAnsi"/>
        </w:rPr>
        <w:t>)</w:t>
      </w:r>
      <w:r w:rsidR="00890B14" w:rsidRPr="003407A9">
        <w:rPr>
          <w:rFonts w:cstheme="minorHAnsi"/>
        </w:rPr>
        <w:t>.</w:t>
      </w:r>
    </w:p>
    <w:p w14:paraId="587A45B3" w14:textId="2A6D5F72" w:rsidR="00426DDC" w:rsidRPr="003407A9" w:rsidRDefault="00A84E30" w:rsidP="00C25274">
      <w:pPr>
        <w:spacing w:line="360" w:lineRule="auto"/>
        <w:ind w:firstLine="709"/>
        <w:jc w:val="both"/>
      </w:pPr>
      <w:r w:rsidRPr="003407A9">
        <w:rPr>
          <w:rFonts w:cstheme="minorHAnsi"/>
        </w:rPr>
        <w:t>To test the seed germination responses to water stress, we performed laboratory experiments using</w:t>
      </w:r>
      <w:r w:rsidR="00952B57" w:rsidRPr="003407A9">
        <w:rPr>
          <w:rFonts w:cstheme="minorHAnsi"/>
        </w:rPr>
        <w:t xml:space="preserve"> </w:t>
      </w:r>
      <w:r w:rsidRPr="003407A9">
        <w:rPr>
          <w:rFonts w:cstheme="minorHAnsi"/>
        </w:rPr>
        <w:t>polyethylene glycol</w:t>
      </w:r>
      <w:r w:rsidR="00952B57" w:rsidRPr="003407A9">
        <w:rPr>
          <w:rFonts w:cstheme="minorHAnsi"/>
        </w:rPr>
        <w:t xml:space="preserve"> (</w:t>
      </w:r>
      <w:r w:rsidR="005F751E" w:rsidRPr="003407A9">
        <w:rPr>
          <w:rFonts w:cstheme="minorHAnsi"/>
        </w:rPr>
        <w:t xml:space="preserve">PEG, an </w:t>
      </w:r>
      <w:r w:rsidR="00952B57" w:rsidRPr="003407A9">
        <w:rPr>
          <w:rFonts w:cstheme="minorHAnsi"/>
        </w:rPr>
        <w:t xml:space="preserve">inert water-binding polymer) </w:t>
      </w:r>
      <w:r w:rsidRPr="003407A9">
        <w:rPr>
          <w:rFonts w:cstheme="minorHAnsi"/>
        </w:rPr>
        <w:t>solutions to simulate diff</w:t>
      </w:r>
      <w:r w:rsidR="005F751E" w:rsidRPr="003407A9">
        <w:rPr>
          <w:rFonts w:cstheme="minorHAnsi"/>
        </w:rPr>
        <w:t>erent water potential scenarios</w:t>
      </w:r>
      <w:r w:rsidRPr="003407A9">
        <w:rPr>
          <w:rFonts w:cstheme="minorHAnsi"/>
        </w:rPr>
        <w:t xml:space="preserve">. PEG solutions maintain relatively steady </w:t>
      </w:r>
      <w:r w:rsidR="00A46EF0" w:rsidRPr="003407A9">
        <w:rPr>
          <w:rFonts w:cstheme="minorHAnsi"/>
        </w:rPr>
        <w:t xml:space="preserve">and precise </w:t>
      </w:r>
      <w:r w:rsidRPr="003407A9">
        <w:rPr>
          <w:rFonts w:cstheme="minorHAnsi"/>
        </w:rPr>
        <w:t>osmotic potentials</w:t>
      </w:r>
      <w:r w:rsidR="00470B65" w:rsidRPr="003407A9">
        <w:rPr>
          <w:rFonts w:cstheme="minorHAnsi"/>
        </w:rPr>
        <w:t xml:space="preserve"> to study germination </w:t>
      </w:r>
      <w:r w:rsidR="00881D28" w:rsidRPr="003407A9">
        <w:rPr>
          <w:rFonts w:cstheme="minorHAnsi"/>
        </w:rPr>
        <w:t xml:space="preserve">water </w:t>
      </w:r>
      <w:r w:rsidR="00470B65" w:rsidRPr="003407A9">
        <w:rPr>
          <w:rFonts w:cstheme="minorHAnsi"/>
        </w:rPr>
        <w:t>thresholds</w:t>
      </w:r>
      <w:r w:rsidR="00104EBE">
        <w:rPr>
          <w:rFonts w:cstheme="minorHAnsi"/>
        </w:rPr>
        <w:t xml:space="preserve"> </w:t>
      </w:r>
      <w:r w:rsidR="00104EBE" w:rsidRPr="00104EBE">
        <w:rPr>
          <w:rFonts w:cstheme="minorHAnsi"/>
        </w:rPr>
        <w:fldChar w:fldCharType="begin" w:fldLock="1"/>
      </w:r>
      <w:r w:rsidR="00104EBE" w:rsidRPr="00104EBE">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operties":{"noteIndex":0},"schema":"https://github.com/citation-style-language/schema/raw/master/csl-citation.json"}</w:instrText>
      </w:r>
      <w:r w:rsidR="00104EBE" w:rsidRPr="00104EBE">
        <w:rPr>
          <w:rFonts w:cstheme="minorHAnsi"/>
        </w:rPr>
        <w:fldChar w:fldCharType="separate"/>
      </w:r>
      <w:r w:rsidR="00104EBE" w:rsidRPr="00104EBE">
        <w:rPr>
          <w:rFonts w:cstheme="minorHAnsi"/>
          <w:noProof/>
        </w:rPr>
        <w:t>(Bewley et al. 2013)</w:t>
      </w:r>
      <w:r w:rsidR="00104EBE" w:rsidRPr="00104EBE">
        <w:rPr>
          <w:rFonts w:cstheme="minorHAnsi"/>
        </w:rPr>
        <w:fldChar w:fldCharType="end"/>
      </w:r>
      <w:r w:rsidR="00CA101D" w:rsidRPr="00104EBE">
        <w:t>.</w:t>
      </w:r>
      <w:r w:rsidR="00AC501A" w:rsidRPr="003407A9">
        <w:rPr>
          <w:rFonts w:cstheme="minorHAnsi"/>
        </w:rPr>
        <w:t xml:space="preserve"> </w:t>
      </w:r>
      <w:r w:rsidRPr="003407A9">
        <w:rPr>
          <w:rFonts w:cstheme="minorHAnsi"/>
        </w:rPr>
        <w:t xml:space="preserve">Since we could not find previous information about the species water potential requirements for germination, </w:t>
      </w:r>
      <w:r w:rsidRPr="003407A9">
        <w:t xml:space="preserve">we performed a </w:t>
      </w:r>
      <w:del w:id="505" w:author="EDUARDO FERNANDEZ PASCUAL" w:date="2024-03-05T12:15:00Z">
        <w:r w:rsidRPr="003407A9" w:rsidDel="00B10DB5">
          <w:delText xml:space="preserve">previous </w:delText>
        </w:r>
      </w:del>
      <w:r w:rsidRPr="003407A9">
        <w:t xml:space="preserve">pilot study that showed zero germination at -1.4 and -1.6 MPa. Thus, we excluded those levels and selected </w:t>
      </w:r>
      <w:r w:rsidR="009B14F2" w:rsidRPr="003407A9">
        <w:t>seven</w:t>
      </w:r>
      <w:r w:rsidRPr="003407A9">
        <w:t xml:space="preserve"> water potential treatments for the final experiment: 0, −0.2, −0.4, −0.6, −0.8, −1 and −1.2 MPa.</w:t>
      </w:r>
      <w:r w:rsidR="00C25274" w:rsidRPr="003407A9">
        <w:t xml:space="preserve"> </w:t>
      </w:r>
      <w:r w:rsidR="00CB2169" w:rsidRPr="003407A9">
        <w:rPr>
          <w:rFonts w:cstheme="minorHAnsi"/>
        </w:rPr>
        <w:t xml:space="preserve">For each treatment combination (7 water potential treatments x 2 storage treatments x </w:t>
      </w:r>
      <w:r w:rsidR="006D5C65" w:rsidRPr="003407A9">
        <w:rPr>
          <w:rFonts w:cstheme="minorHAnsi"/>
        </w:rPr>
        <w:t>12</w:t>
      </w:r>
      <w:r w:rsidR="00CB2169" w:rsidRPr="003407A9">
        <w:rPr>
          <w:rFonts w:cstheme="minorHAnsi"/>
        </w:rPr>
        <w:t xml:space="preserve"> subpopulations) we sowed </w:t>
      </w:r>
      <w:r w:rsidR="00954E4C" w:rsidRPr="003407A9">
        <w:rPr>
          <w:rFonts w:cstheme="minorHAnsi"/>
        </w:rPr>
        <w:t>four</w:t>
      </w:r>
      <w:r w:rsidR="00716D42" w:rsidRPr="003407A9">
        <w:rPr>
          <w:rFonts w:cstheme="minorHAnsi"/>
        </w:rPr>
        <w:t xml:space="preserve"> </w:t>
      </w:r>
      <w:r w:rsidR="00CB2169" w:rsidRPr="003407A9">
        <w:rPr>
          <w:rFonts w:cstheme="minorHAnsi"/>
        </w:rPr>
        <w:t xml:space="preserve">Petri </w:t>
      </w:r>
      <w:r w:rsidR="007E7BBE" w:rsidRPr="003407A9">
        <w:rPr>
          <w:rFonts w:cstheme="minorHAnsi"/>
        </w:rPr>
        <w:t>dish</w:t>
      </w:r>
      <w:r w:rsidR="00A433B0" w:rsidRPr="003407A9">
        <w:rPr>
          <w:rFonts w:cstheme="minorHAnsi"/>
        </w:rPr>
        <w:t xml:space="preserve">es </w:t>
      </w:r>
      <w:r w:rsidR="007E7BBE" w:rsidRPr="003407A9">
        <w:rPr>
          <w:rFonts w:cstheme="minorHAnsi"/>
        </w:rPr>
        <w:t>with</w:t>
      </w:r>
      <w:r w:rsidR="00CB2169" w:rsidRPr="003407A9">
        <w:rPr>
          <w:rFonts w:cstheme="minorHAnsi"/>
        </w:rPr>
        <w:t xml:space="preserve"> 25</w:t>
      </w:r>
      <w:r w:rsidR="006D223E" w:rsidRPr="003407A9">
        <w:rPr>
          <w:rFonts w:cstheme="minorHAnsi"/>
        </w:rPr>
        <w:t xml:space="preserve"> seeds </w:t>
      </w:r>
      <w:r w:rsidR="007E7BBE" w:rsidRPr="003407A9">
        <w:rPr>
          <w:rFonts w:cstheme="minorHAnsi"/>
        </w:rPr>
        <w:t>each</w:t>
      </w:r>
      <w:r w:rsidR="00B049DD" w:rsidRPr="003407A9">
        <w:rPr>
          <w:rFonts w:cstheme="minorHAnsi"/>
        </w:rPr>
        <w:t xml:space="preserve"> </w:t>
      </w:r>
      <w:r w:rsidR="00B049DD" w:rsidRPr="003407A9">
        <w:t>(except in the -1 and -1.2 MPa</w:t>
      </w:r>
      <w:r w:rsidR="006D1ECF" w:rsidRPr="003407A9">
        <w:t xml:space="preserve"> water potential</w:t>
      </w:r>
      <w:r w:rsidR="00B049DD" w:rsidRPr="003407A9">
        <w:t xml:space="preserve"> treatments</w:t>
      </w:r>
      <w:r w:rsidR="006D1ECF" w:rsidRPr="003407A9">
        <w:t xml:space="preserve">, where we expected low germination, </w:t>
      </w:r>
      <w:r w:rsidR="00A433B0" w:rsidRPr="003407A9">
        <w:t>and</w:t>
      </w:r>
      <w:r w:rsidR="00B049DD" w:rsidRPr="003407A9">
        <w:t xml:space="preserve"> </w:t>
      </w:r>
      <w:r w:rsidR="006D1ECF" w:rsidRPr="003407A9">
        <w:t>we sowed</w:t>
      </w:r>
      <w:r w:rsidR="00B049DD" w:rsidRPr="003407A9">
        <w:t xml:space="preserve"> only 2 </w:t>
      </w:r>
      <w:r w:rsidR="00A433B0" w:rsidRPr="003407A9">
        <w:t>dishes</w:t>
      </w:r>
      <w:r w:rsidR="00B049DD" w:rsidRPr="003407A9">
        <w:t xml:space="preserve"> </w:t>
      </w:r>
      <w:r w:rsidR="00A433B0" w:rsidRPr="003407A9">
        <w:t>with</w:t>
      </w:r>
      <w:r w:rsidR="00B049DD" w:rsidRPr="003407A9">
        <w:t xml:space="preserve"> 25</w:t>
      </w:r>
      <w:r w:rsidR="006D223E" w:rsidRPr="003407A9">
        <w:t xml:space="preserve"> seeds </w:t>
      </w:r>
      <w:r w:rsidR="00B049DD" w:rsidRPr="003407A9">
        <w:t>each)</w:t>
      </w:r>
      <w:r w:rsidR="00CB2169" w:rsidRPr="003407A9">
        <w:rPr>
          <w:rFonts w:cstheme="minorHAnsi"/>
        </w:rPr>
        <w:t>.</w:t>
      </w:r>
      <w:r w:rsidR="00ED1C53" w:rsidRPr="003407A9">
        <w:rPr>
          <w:rFonts w:cstheme="minorHAnsi"/>
        </w:rPr>
        <w:t xml:space="preserve"> </w:t>
      </w:r>
      <w:r w:rsidR="002F4D6D" w:rsidRPr="003407A9">
        <w:rPr>
          <w:rFonts w:cstheme="minorHAnsi"/>
        </w:rPr>
        <w:t xml:space="preserve">We </w:t>
      </w:r>
      <w:r w:rsidR="007E7BBE" w:rsidRPr="003407A9">
        <w:rPr>
          <w:rFonts w:cstheme="minorHAnsi"/>
        </w:rPr>
        <w:t>used</w:t>
      </w:r>
      <w:r w:rsidR="001631D3" w:rsidRPr="003407A9">
        <w:t xml:space="preserve"> </w:t>
      </w:r>
      <w:r w:rsidR="007E7BBE" w:rsidRPr="003407A9">
        <w:t xml:space="preserve">90 mm Ø </w:t>
      </w:r>
      <w:r w:rsidR="001631D3" w:rsidRPr="003407A9">
        <w:t>Petri dish</w:t>
      </w:r>
      <w:r w:rsidR="007E7BBE" w:rsidRPr="003407A9">
        <w:t>es</w:t>
      </w:r>
      <w:r w:rsidR="001631D3" w:rsidRPr="003407A9">
        <w:t xml:space="preserve"> </w:t>
      </w:r>
      <w:r w:rsidR="002F4D6D" w:rsidRPr="003407A9">
        <w:t>with</w:t>
      </w:r>
      <w:r w:rsidR="001631D3" w:rsidRPr="003407A9">
        <w:t xml:space="preserve"> two layers of filter paper (</w:t>
      </w:r>
      <w:proofErr w:type="spellStart"/>
      <w:r w:rsidR="001631D3" w:rsidRPr="003407A9">
        <w:rPr>
          <w:rFonts w:eastAsia="Times New Roman" w:cstheme="minorHAnsi"/>
          <w:color w:val="000000"/>
          <w:lang w:eastAsia="ca-ES"/>
        </w:rPr>
        <w:t>Filtros</w:t>
      </w:r>
      <w:proofErr w:type="spellEnd"/>
      <w:r w:rsidR="001631D3" w:rsidRPr="003407A9">
        <w:rPr>
          <w:rFonts w:eastAsia="Times New Roman" w:cstheme="minorHAnsi"/>
          <w:color w:val="000000"/>
          <w:lang w:eastAsia="ca-ES"/>
        </w:rPr>
        <w:t xml:space="preserve"> Anoia S.A. paper for germination assays, Ref.</w:t>
      </w:r>
      <w:ins w:id="506" w:author="EDUARDO FERNANDEZ PASCUAL" w:date="2024-03-05T12:15:00Z">
        <w:r w:rsidR="00C35529">
          <w:rPr>
            <w:rFonts w:eastAsia="Times New Roman" w:cstheme="minorHAnsi"/>
            <w:color w:val="000000"/>
            <w:lang w:eastAsia="ca-ES"/>
          </w:rPr>
          <w:t xml:space="preserve"> </w:t>
        </w:r>
      </w:ins>
      <w:r w:rsidR="001631D3" w:rsidRPr="003407A9">
        <w:rPr>
          <w:rFonts w:eastAsia="Times New Roman" w:cstheme="minorHAnsi"/>
          <w:color w:val="000000"/>
          <w:lang w:eastAsia="ca-ES"/>
        </w:rPr>
        <w:t>518G085</w:t>
      </w:r>
      <w:r w:rsidR="001631D3" w:rsidRPr="003407A9">
        <w:t>)</w:t>
      </w:r>
      <w:r w:rsidR="00CF269A" w:rsidRPr="003407A9">
        <w:t>.</w:t>
      </w:r>
      <w:r w:rsidR="001631D3" w:rsidRPr="003407A9">
        <w:t xml:space="preserve"> </w:t>
      </w:r>
      <w:r w:rsidR="00756EA6" w:rsidRPr="003407A9">
        <w:t xml:space="preserve">To each dish, we </w:t>
      </w:r>
      <w:r w:rsidR="00CF269A" w:rsidRPr="003407A9">
        <w:t xml:space="preserve">added </w:t>
      </w:r>
      <w:r w:rsidR="001631D3" w:rsidRPr="003407A9">
        <w:t xml:space="preserve">5 ml of either </w:t>
      </w:r>
      <w:r w:rsidR="007D511D" w:rsidRPr="003407A9">
        <w:t xml:space="preserve">(a) </w:t>
      </w:r>
      <w:r w:rsidR="001631D3" w:rsidRPr="003407A9">
        <w:t xml:space="preserve">distilled water or </w:t>
      </w:r>
      <w:r w:rsidR="007D511D" w:rsidRPr="003407A9">
        <w:t xml:space="preserve">(b) </w:t>
      </w:r>
      <w:r w:rsidR="001631D3" w:rsidRPr="003407A9">
        <w:t xml:space="preserve">a </w:t>
      </w:r>
      <w:r w:rsidR="00756EA6" w:rsidRPr="003407A9">
        <w:t>PE</w:t>
      </w:r>
      <w:r w:rsidR="007D511D" w:rsidRPr="003407A9">
        <w:t>G</w:t>
      </w:r>
      <w:r w:rsidR="001631D3" w:rsidRPr="003407A9">
        <w:t xml:space="preserve"> 6000 solution prepared according to </w:t>
      </w:r>
      <w:r w:rsidR="001631D3" w:rsidRPr="003407A9">
        <w:fldChar w:fldCharType="begin" w:fldLock="1"/>
      </w:r>
      <w:r w:rsidR="00743009" w:rsidRPr="003407A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3407A9">
        <w:fldChar w:fldCharType="separate"/>
      </w:r>
      <w:r w:rsidR="001631D3" w:rsidRPr="003407A9">
        <w:rPr>
          <w:noProof/>
        </w:rPr>
        <w:t>Michel &amp; Kaufmann (1973)</w:t>
      </w:r>
      <w:r w:rsidR="001631D3" w:rsidRPr="003407A9">
        <w:fldChar w:fldCharType="end"/>
      </w:r>
      <w:r w:rsidR="0041612A" w:rsidRPr="003407A9">
        <w:t xml:space="preserve"> and </w:t>
      </w:r>
      <w:r w:rsidR="00151A1C" w:rsidRPr="003407A9">
        <w:fldChar w:fldCharType="begin" w:fldLock="1"/>
      </w:r>
      <w:r w:rsidR="0000591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3407A9">
        <w:fldChar w:fldCharType="separate"/>
      </w:r>
      <w:r w:rsidR="00151A1C" w:rsidRPr="003407A9">
        <w:rPr>
          <w:noProof/>
        </w:rPr>
        <w:t xml:space="preserve">Villela et al. </w:t>
      </w:r>
      <w:r w:rsidR="00005913">
        <w:rPr>
          <w:noProof/>
        </w:rPr>
        <w:t>(</w:t>
      </w:r>
      <w:r w:rsidR="00151A1C" w:rsidRPr="003407A9">
        <w:rPr>
          <w:noProof/>
        </w:rPr>
        <w:t>1991)</w:t>
      </w:r>
      <w:r w:rsidR="00151A1C" w:rsidRPr="003407A9">
        <w:fldChar w:fldCharType="end"/>
      </w:r>
      <w:r w:rsidR="00151A1C" w:rsidRPr="003407A9">
        <w:t xml:space="preserve"> </w:t>
      </w:r>
      <w:r w:rsidR="001631D3" w:rsidRPr="003407A9">
        <w:t xml:space="preserve">to reach </w:t>
      </w:r>
      <w:r w:rsidR="00136DFB" w:rsidRPr="003407A9">
        <w:t xml:space="preserve">desired </w:t>
      </w:r>
      <w:r w:rsidR="001631D3" w:rsidRPr="003407A9">
        <w:t xml:space="preserve">osmotic potentials </w:t>
      </w:r>
      <w:r w:rsidR="00B50B41" w:rsidRPr="003407A9">
        <w:t>at 20 ºC</w:t>
      </w:r>
      <w:r w:rsidR="00B01C5C" w:rsidRPr="003407A9">
        <w:t xml:space="preserve"> (the experimental temperature)</w:t>
      </w:r>
      <w:r w:rsidR="00426DDC" w:rsidRPr="003407A9">
        <w:t>.</w:t>
      </w:r>
      <w:r w:rsidR="000A7F37" w:rsidRPr="003407A9">
        <w:t xml:space="preserve"> </w:t>
      </w:r>
      <w:r w:rsidR="00CF7918" w:rsidRPr="003407A9">
        <w:t xml:space="preserve">We sealed </w:t>
      </w:r>
      <w:r w:rsidR="00426DDC" w:rsidRPr="003407A9">
        <w:t>Petri dishes with parafilm to avoid evaporation of the solution</w:t>
      </w:r>
      <w:r w:rsidR="00290862" w:rsidRPr="003407A9">
        <w:t>s and</w:t>
      </w:r>
      <w:r w:rsidR="00426DDC" w:rsidRPr="003407A9">
        <w:t xml:space="preserve"> </w:t>
      </w:r>
      <w:r w:rsidR="00290862" w:rsidRPr="003407A9">
        <w:t xml:space="preserve">to maintain </w:t>
      </w:r>
      <w:r w:rsidR="00426DDC" w:rsidRPr="003407A9">
        <w:t>constant water potential</w:t>
      </w:r>
      <w:r w:rsidR="00290862" w:rsidRPr="003407A9">
        <w:t>s</w:t>
      </w:r>
      <w:r w:rsidR="00426DDC" w:rsidRPr="003407A9">
        <w:t xml:space="preserve"> throughout the experiment.</w:t>
      </w:r>
    </w:p>
    <w:p w14:paraId="6F7D7451" w14:textId="76F6908E" w:rsidR="00C75E5B" w:rsidRPr="003407A9" w:rsidRDefault="00D25BB2" w:rsidP="00C25274">
      <w:pPr>
        <w:spacing w:line="360" w:lineRule="auto"/>
        <w:ind w:firstLine="709"/>
        <w:jc w:val="both"/>
        <w:rPr>
          <w:rFonts w:cstheme="minorHAnsi"/>
        </w:rPr>
      </w:pPr>
      <w:r w:rsidRPr="003407A9">
        <w:t>See</w:t>
      </w:r>
      <w:r w:rsidR="0068503C" w:rsidRPr="003407A9">
        <w:t xml:space="preserve">ds were </w:t>
      </w:r>
      <w:r w:rsidR="00426DDC" w:rsidRPr="003407A9">
        <w:t xml:space="preserve">incubated </w:t>
      </w:r>
      <w:r w:rsidR="00144D30" w:rsidRPr="003407A9">
        <w:rPr>
          <w:rFonts w:cstheme="minorHAnsi"/>
        </w:rPr>
        <w:t xml:space="preserve">in conditions simulating late summer </w:t>
      </w:r>
      <w:r w:rsidR="00E15C82" w:rsidRPr="003407A9">
        <w:rPr>
          <w:rFonts w:cstheme="minorHAnsi"/>
        </w:rPr>
        <w:t xml:space="preserve">days </w:t>
      </w:r>
      <w:r w:rsidR="00144D30" w:rsidRPr="003407A9">
        <w:rPr>
          <w:rFonts w:cstheme="minorHAnsi"/>
        </w:rPr>
        <w:t xml:space="preserve">in the </w:t>
      </w:r>
      <w:r w:rsidR="00104EBE" w:rsidRPr="003407A9">
        <w:rPr>
          <w:rFonts w:cstheme="minorHAnsi"/>
        </w:rPr>
        <w:t>field when</w:t>
      </w:r>
      <w:r w:rsidR="00144D30" w:rsidRPr="003407A9">
        <w:rPr>
          <w:rFonts w:cstheme="minorHAnsi"/>
        </w:rPr>
        <w:t xml:space="preserve"> germination has been </w:t>
      </w:r>
      <w:r w:rsidR="0091428D" w:rsidRPr="003407A9">
        <w:rPr>
          <w:rFonts w:cstheme="minorHAnsi"/>
        </w:rPr>
        <w:t xml:space="preserve">described </w:t>
      </w:r>
      <w:r w:rsidR="00716D42" w:rsidRPr="003407A9">
        <w:rPr>
          <w:rFonts w:cstheme="minorHAnsi"/>
        </w:rPr>
        <w:t>to happen</w:t>
      </w:r>
      <w:r w:rsidR="00677BA3">
        <w:rPr>
          <w:rFonts w:cstheme="minorHAnsi"/>
        </w:rPr>
        <w:t xml:space="preserve"> </w:t>
      </w:r>
      <w:r w:rsidR="00677BA3" w:rsidRPr="00677BA3">
        <w:rPr>
          <w:rFonts w:cstheme="minorHAnsi"/>
        </w:rPr>
        <w:t>in a previous exploratory experiment (not show</w:t>
      </w:r>
      <w:r w:rsidR="00656157">
        <w:rPr>
          <w:rFonts w:cstheme="minorHAnsi"/>
        </w:rPr>
        <w:t>n)</w:t>
      </w:r>
      <w:r w:rsidR="00F007EA" w:rsidRPr="003407A9">
        <w:rPr>
          <w:rFonts w:cstheme="minorHAnsi"/>
        </w:rPr>
        <w:t>:</w:t>
      </w:r>
      <w:r w:rsidR="00426DDC" w:rsidRPr="003407A9">
        <w:t xml:space="preserve"> </w:t>
      </w:r>
      <w:r w:rsidR="0068503C" w:rsidRPr="003407A9">
        <w:t>constant 20</w:t>
      </w:r>
      <w:r w:rsidR="00426DDC" w:rsidRPr="003407A9">
        <w:t>°</w:t>
      </w:r>
      <w:r w:rsidR="0068503C" w:rsidRPr="003407A9">
        <w:t xml:space="preserve">C </w:t>
      </w:r>
      <w:r w:rsidR="005A5C83" w:rsidRPr="003407A9">
        <w:t>with a daily photoperiod</w:t>
      </w:r>
      <w:r w:rsidR="008F2C22" w:rsidRPr="003407A9">
        <w:t xml:space="preserve"> </w:t>
      </w:r>
      <w:r w:rsidR="00C72E66" w:rsidRPr="003407A9">
        <w:t xml:space="preserve">of </w:t>
      </w:r>
      <w:r w:rsidR="008F2C22" w:rsidRPr="003407A9">
        <w:t>12-12</w:t>
      </w:r>
      <w:r w:rsidR="002B4C53" w:rsidRPr="003407A9">
        <w:t>h</w:t>
      </w:r>
      <w:r w:rsidR="00223348" w:rsidRPr="003407A9">
        <w:t xml:space="preserve"> light/dark</w:t>
      </w:r>
      <w:r w:rsidR="00C72E66" w:rsidRPr="003407A9">
        <w:t>.</w:t>
      </w:r>
      <w:r w:rsidR="00882503" w:rsidRPr="003407A9">
        <w:t xml:space="preserve"> </w:t>
      </w:r>
      <w:r w:rsidR="00FB694E" w:rsidRPr="003407A9">
        <w:t>It must be noted that w</w:t>
      </w:r>
      <w:r w:rsidR="00882503" w:rsidRPr="003407A9">
        <w:t xml:space="preserve">e used </w:t>
      </w:r>
      <w:r w:rsidR="00882503" w:rsidRPr="003407A9">
        <w:lastRenderedPageBreak/>
        <w:t>constant 20ºC rather than a more realistic diurnal alternating regime</w:t>
      </w:r>
      <w:r w:rsidR="00FB694E" w:rsidRPr="003407A9">
        <w:t xml:space="preserve"> to maintain the stability of </w:t>
      </w:r>
      <w:r w:rsidR="00E15C82" w:rsidRPr="003407A9">
        <w:t>water stress</w:t>
      </w:r>
      <w:r w:rsidR="00FB694E" w:rsidRPr="003407A9">
        <w:t xml:space="preserve"> conditions </w:t>
      </w:r>
      <w:r w:rsidR="00E15C82" w:rsidRPr="003407A9">
        <w:t>for</w:t>
      </w:r>
      <w:r w:rsidR="00FB694E" w:rsidRPr="003407A9">
        <w:t xml:space="preserve"> the PEG solutions.</w:t>
      </w:r>
      <w:r w:rsidR="00C72E66" w:rsidRPr="003407A9">
        <w:t xml:space="preserve"> Conditions were programmed</w:t>
      </w:r>
      <w:r w:rsidR="005A5C83" w:rsidRPr="003407A9">
        <w:t xml:space="preserve"> </w:t>
      </w:r>
      <w:r w:rsidR="0068503C" w:rsidRPr="003407A9">
        <w:t>in</w:t>
      </w:r>
      <w:r w:rsidR="00C72E66" w:rsidRPr="003407A9">
        <w:t xml:space="preserve"> an</w:t>
      </w:r>
      <w:r w:rsidR="0068503C" w:rsidRPr="003407A9">
        <w:t xml:space="preserve"> incubator </w:t>
      </w:r>
      <w:r w:rsidR="0068503C" w:rsidRPr="003407A9">
        <w:rPr>
          <w:rFonts w:cstheme="minorHAnsi"/>
        </w:rPr>
        <w:t xml:space="preserve">(Aralab climatic chamber Fitoclima S600 PL, equipped with </w:t>
      </w:r>
      <w:r w:rsidR="00954E4C" w:rsidRPr="003407A9">
        <w:rPr>
          <w:rFonts w:cstheme="minorHAnsi"/>
        </w:rPr>
        <w:t xml:space="preserve">four </w:t>
      </w:r>
      <w:r w:rsidR="0068503C" w:rsidRPr="003407A9">
        <w:rPr>
          <w:rFonts w:cstheme="minorHAnsi"/>
        </w:rPr>
        <w:t>led modules 11W 350mA</w:t>
      </w:r>
      <w:r w:rsidR="00882503" w:rsidRPr="003407A9">
        <w:rPr>
          <w:rFonts w:cstheme="minorHAnsi"/>
        </w:rPr>
        <w:t>)</w:t>
      </w:r>
      <w:r w:rsidR="00C51EB6" w:rsidRPr="003407A9">
        <w:rPr>
          <w:rFonts w:cstheme="minorHAnsi"/>
        </w:rPr>
        <w:t>.</w:t>
      </w:r>
      <w:r w:rsidR="00C25274" w:rsidRPr="003407A9">
        <w:rPr>
          <w:rFonts w:cstheme="minorHAnsi"/>
        </w:rPr>
        <w:t xml:space="preserve"> </w:t>
      </w:r>
      <w:r w:rsidR="003C4097" w:rsidRPr="003407A9">
        <w:t>We monitored g</w:t>
      </w:r>
      <w:r w:rsidR="00A649DA" w:rsidRPr="003407A9">
        <w:t>ermination</w:t>
      </w:r>
      <w:r w:rsidR="00393DE7" w:rsidRPr="003407A9">
        <w:t xml:space="preserve">, defined as </w:t>
      </w:r>
      <w:r w:rsidR="00A649DA" w:rsidRPr="003407A9">
        <w:t>radicle emergence</w:t>
      </w:r>
      <w:r w:rsidR="00862CB7" w:rsidRPr="003407A9">
        <w:t xml:space="preserve"> &gt; 1.5</w:t>
      </w:r>
      <w:r w:rsidR="00656157">
        <w:t xml:space="preserve"> </w:t>
      </w:r>
      <w:r w:rsidR="00862CB7" w:rsidRPr="003407A9">
        <w:t>mm</w:t>
      </w:r>
      <w:r w:rsidR="00393DE7" w:rsidRPr="003407A9">
        <w:t>,</w:t>
      </w:r>
      <w:r w:rsidR="00A649DA" w:rsidRPr="003407A9">
        <w:t xml:space="preserve"> for 2</w:t>
      </w:r>
      <w:r w:rsidR="00862CB7" w:rsidRPr="003407A9">
        <w:t>8</w:t>
      </w:r>
      <w:r w:rsidR="00A649DA" w:rsidRPr="003407A9">
        <w:t xml:space="preserve"> days</w:t>
      </w:r>
      <w:r w:rsidR="00393DE7" w:rsidRPr="003407A9">
        <w:t>:</w:t>
      </w:r>
      <w:r w:rsidR="00291508" w:rsidRPr="003407A9">
        <w:t xml:space="preserve"> </w:t>
      </w:r>
      <w:r w:rsidR="00CF269A" w:rsidRPr="003407A9">
        <w:t xml:space="preserve">daily </w:t>
      </w:r>
      <w:r w:rsidR="00291508" w:rsidRPr="003407A9">
        <w:t>until</w:t>
      </w:r>
      <w:r w:rsidR="003D08FA" w:rsidRPr="003407A9">
        <w:t xml:space="preserve"> the cumulative germination curve flattened (day 21) </w:t>
      </w:r>
      <w:r w:rsidR="003C4097" w:rsidRPr="003407A9">
        <w:t xml:space="preserve">and </w:t>
      </w:r>
      <w:r w:rsidR="00CF269A" w:rsidRPr="003407A9">
        <w:t>then</w:t>
      </w:r>
      <w:r w:rsidR="003C4097" w:rsidRPr="003407A9">
        <w:t xml:space="preserve"> every two or three days until the end of the experiment</w:t>
      </w:r>
      <w:r w:rsidR="00A649DA" w:rsidRPr="003407A9">
        <w:t xml:space="preserve">. </w:t>
      </w:r>
      <w:r w:rsidR="002B66E5" w:rsidRPr="003407A9">
        <w:t>We removed g</w:t>
      </w:r>
      <w:r w:rsidR="00A649DA" w:rsidRPr="003407A9">
        <w:t>erminated</w:t>
      </w:r>
      <w:r w:rsidR="006D223E" w:rsidRPr="003407A9">
        <w:t xml:space="preserve"> seeds</w:t>
      </w:r>
      <w:r w:rsidR="00716D42" w:rsidRPr="003407A9">
        <w:t xml:space="preserve"> </w:t>
      </w:r>
      <w:r w:rsidR="00A649DA" w:rsidRPr="003407A9">
        <w:t>during the scoring and</w:t>
      </w:r>
      <w:r w:rsidR="00DE1B0A" w:rsidRPr="003407A9">
        <w:t>,</w:t>
      </w:r>
      <w:r w:rsidR="00A649DA" w:rsidRPr="003407A9">
        <w:t xml:space="preserve"> </w:t>
      </w:r>
      <w:r w:rsidR="00CF269A" w:rsidRPr="003407A9">
        <w:t>once</w:t>
      </w:r>
      <w:r w:rsidR="00A649DA" w:rsidRPr="003407A9">
        <w:t xml:space="preserve"> the experiments were finished, </w:t>
      </w:r>
      <w:r w:rsidR="002B66E5" w:rsidRPr="003407A9">
        <w:t xml:space="preserve">we cut </w:t>
      </w:r>
      <w:r w:rsidR="00221957" w:rsidRPr="003407A9">
        <w:t xml:space="preserve">non-germinated </w:t>
      </w:r>
      <w:r w:rsidR="0038254B" w:rsidRPr="003407A9">
        <w:t>see</w:t>
      </w:r>
      <w:r w:rsidR="00221957" w:rsidRPr="003407A9">
        <w:t xml:space="preserve">ds </w:t>
      </w:r>
      <w:r w:rsidR="002F27BC" w:rsidRPr="003407A9">
        <w:t xml:space="preserve">under </w:t>
      </w:r>
      <w:r w:rsidR="00DE1B0A" w:rsidRPr="003407A9">
        <w:t>a</w:t>
      </w:r>
      <w:r w:rsidR="002F27BC" w:rsidRPr="003407A9">
        <w:t xml:space="preserve"> bino</w:t>
      </w:r>
      <w:r w:rsidR="00AF60ED" w:rsidRPr="003407A9">
        <w:t xml:space="preserve">cular loupe </w:t>
      </w:r>
      <w:r w:rsidR="00862CB7" w:rsidRPr="003407A9">
        <w:t>and classified</w:t>
      </w:r>
      <w:r w:rsidR="002B66E5" w:rsidRPr="003407A9">
        <w:t xml:space="preserve"> them</w:t>
      </w:r>
      <w:r w:rsidR="00862CB7" w:rsidRPr="003407A9">
        <w:t xml:space="preserve"> as viable, </w:t>
      </w:r>
      <w:r w:rsidR="00966CB3" w:rsidRPr="003407A9">
        <w:t>dead,</w:t>
      </w:r>
      <w:r w:rsidR="00862CB7" w:rsidRPr="003407A9">
        <w:t xml:space="preserve"> or empty</w:t>
      </w:r>
      <w:r w:rsidR="00AF60ED" w:rsidRPr="003407A9">
        <w:t>.</w:t>
      </w:r>
      <w:r w:rsidR="00716D42" w:rsidRPr="003407A9">
        <w:t xml:space="preserve"> S</w:t>
      </w:r>
      <w:r w:rsidR="006D223E" w:rsidRPr="003407A9">
        <w:t>eeds</w:t>
      </w:r>
      <w:r w:rsidR="00716D42" w:rsidRPr="003407A9">
        <w:t xml:space="preserve"> </w:t>
      </w:r>
      <w:r w:rsidR="00AF60ED" w:rsidRPr="003407A9">
        <w:t>with firm and white embryos were considered viable</w:t>
      </w:r>
      <w:r w:rsidR="00DE1B0A" w:rsidRPr="003407A9">
        <w:t>,</w:t>
      </w:r>
      <w:r w:rsidR="00AF60ED" w:rsidRPr="003407A9">
        <w:t xml:space="preserve"> i.e. potentially </w:t>
      </w:r>
      <w:proofErr w:type="spellStart"/>
      <w:r w:rsidR="00AF60ED" w:rsidRPr="003407A9">
        <w:t>germinable</w:t>
      </w:r>
      <w:proofErr w:type="spellEnd"/>
      <w:r w:rsidR="00AF60ED" w:rsidRPr="003407A9">
        <w:t xml:space="preserve"> </w:t>
      </w:r>
      <w:r w:rsidR="00966CB3">
        <w:fldChar w:fldCharType="begin" w:fldLock="1"/>
      </w:r>
      <w:r w:rsidR="004679EA">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fldChar w:fldCharType="separate"/>
      </w:r>
      <w:r w:rsidR="00966CB3" w:rsidRPr="00966CB3">
        <w:rPr>
          <w:noProof/>
        </w:rPr>
        <w:t>(Baskin &amp; Baskin 2014)</w:t>
      </w:r>
      <w:r w:rsidR="00966CB3">
        <w:fldChar w:fldCharType="end"/>
      </w:r>
      <w:r w:rsidR="002F27BC" w:rsidRPr="003407A9">
        <w:t xml:space="preserve">. </w:t>
      </w:r>
      <w:r w:rsidR="00393DE7" w:rsidRPr="003407A9">
        <w:t>S</w:t>
      </w:r>
      <w:r w:rsidR="00A508EC" w:rsidRPr="003407A9">
        <w:t xml:space="preserve">ubsequent </w:t>
      </w:r>
      <w:r w:rsidR="00393DE7" w:rsidRPr="003407A9">
        <w:t>analyses only</w:t>
      </w:r>
      <w:r w:rsidR="00442BF1" w:rsidRPr="003407A9">
        <w:t xml:space="preserve"> </w:t>
      </w:r>
      <w:r w:rsidR="00393DE7" w:rsidRPr="003407A9">
        <w:t xml:space="preserve">consider </w:t>
      </w:r>
      <w:r w:rsidR="00442BF1" w:rsidRPr="003407A9">
        <w:t xml:space="preserve">germinated and </w:t>
      </w:r>
      <w:proofErr w:type="spellStart"/>
      <w:r w:rsidR="00393DE7" w:rsidRPr="003407A9">
        <w:t>germinable</w:t>
      </w:r>
      <w:proofErr w:type="spellEnd"/>
      <w:r w:rsidR="00393DE7" w:rsidRPr="003407A9">
        <w:t xml:space="preserve"> </w:t>
      </w:r>
      <w:r w:rsidR="0038254B" w:rsidRPr="003407A9">
        <w:t>see</w:t>
      </w:r>
      <w:r w:rsidR="007E062A" w:rsidRPr="003407A9">
        <w:t xml:space="preserve">ds. </w:t>
      </w:r>
      <w:r w:rsidR="008518F7" w:rsidRPr="003407A9">
        <w:t xml:space="preserve">A total of </w:t>
      </w:r>
      <w:r w:rsidR="001D579C">
        <w:t>14,246</w:t>
      </w:r>
      <w:r w:rsidR="008518F7" w:rsidRPr="003407A9">
        <w:t xml:space="preserve"> viable (germinated + </w:t>
      </w:r>
      <w:proofErr w:type="spellStart"/>
      <w:r w:rsidR="008518F7" w:rsidRPr="003407A9">
        <w:t>germinable</w:t>
      </w:r>
      <w:proofErr w:type="spellEnd"/>
      <w:r w:rsidR="008518F7" w:rsidRPr="003407A9">
        <w:t xml:space="preserve">) </w:t>
      </w:r>
      <w:r w:rsidR="008518F7" w:rsidRPr="003407A9">
        <w:rPr>
          <w:i/>
          <w:iCs/>
        </w:rPr>
        <w:t>D. langeanus</w:t>
      </w:r>
      <w:r w:rsidR="008518F7" w:rsidRPr="003407A9">
        <w:t xml:space="preserve"> seeds were used in this study</w:t>
      </w:r>
      <w:r w:rsidR="00A65FC5">
        <w:t xml:space="preserve"> (raw data is available in supplementary Table 3)</w:t>
      </w:r>
      <w:r w:rsidR="008518F7" w:rsidRPr="003407A9">
        <w:t xml:space="preserve">.  </w:t>
      </w:r>
    </w:p>
    <w:p w14:paraId="24819549" w14:textId="71CC9600" w:rsidR="0042434E" w:rsidRPr="003407A9" w:rsidRDefault="00F7375B" w:rsidP="002D07AE">
      <w:pPr>
        <w:pStyle w:val="Ttulo3"/>
        <w:spacing w:line="360" w:lineRule="auto"/>
        <w:jc w:val="both"/>
      </w:pPr>
      <w:r w:rsidRPr="003407A9">
        <w:t>2.</w:t>
      </w:r>
      <w:r w:rsidR="00960FF6" w:rsidRPr="003407A9">
        <w:t>6</w:t>
      </w:r>
      <w:r w:rsidR="00A559B2" w:rsidRPr="003407A9">
        <w:t>.</w:t>
      </w:r>
      <w:r w:rsidRPr="003407A9">
        <w:t xml:space="preserve"> </w:t>
      </w:r>
      <w:r w:rsidR="0068503C" w:rsidRPr="003407A9">
        <w:t xml:space="preserve">Data </w:t>
      </w:r>
      <w:r w:rsidR="00960FF6" w:rsidRPr="003407A9">
        <w:t>analysis</w:t>
      </w:r>
    </w:p>
    <w:p w14:paraId="373792C2" w14:textId="17BF6BE2" w:rsidR="0068503C" w:rsidRDefault="0068503C" w:rsidP="00136DFB">
      <w:pPr>
        <w:pStyle w:val="Ttulo3"/>
        <w:spacing w:line="360" w:lineRule="auto"/>
        <w:ind w:firstLine="709"/>
        <w:jc w:val="both"/>
        <w:rPr>
          <w:ins w:id="507" w:author="EDUARDO FERNANDEZ PASCUAL" w:date="2024-03-05T12:46:00Z"/>
          <w:rFonts w:asciiTheme="minorHAnsi" w:eastAsiaTheme="minorHAnsi" w:hAnsiTheme="minorHAnsi" w:cstheme="minorHAnsi"/>
          <w:color w:val="auto"/>
          <w:sz w:val="22"/>
          <w:szCs w:val="22"/>
        </w:rPr>
      </w:pPr>
      <w:r w:rsidRPr="003407A9">
        <w:rPr>
          <w:rFonts w:asciiTheme="minorHAnsi" w:eastAsiaTheme="minorHAnsi" w:hAnsiTheme="minorHAnsi" w:cstheme="minorHAnsi"/>
          <w:color w:val="auto"/>
          <w:sz w:val="22"/>
          <w:szCs w:val="22"/>
        </w:rPr>
        <w:t xml:space="preserve">All </w:t>
      </w:r>
      <w:r w:rsidR="00FF5080" w:rsidRPr="003407A9">
        <w:rPr>
          <w:rFonts w:asciiTheme="minorHAnsi" w:eastAsiaTheme="minorHAnsi" w:hAnsiTheme="minorHAnsi" w:cstheme="minorHAnsi"/>
          <w:color w:val="auto"/>
          <w:sz w:val="22"/>
          <w:szCs w:val="22"/>
        </w:rPr>
        <w:t>analyses</w:t>
      </w:r>
      <w:r w:rsidRPr="003407A9">
        <w:rPr>
          <w:rFonts w:asciiTheme="minorHAnsi" w:eastAsiaTheme="minorHAnsi" w:hAnsiTheme="minorHAnsi" w:cstheme="minorHAnsi"/>
          <w:color w:val="auto"/>
          <w:sz w:val="22"/>
          <w:szCs w:val="22"/>
        </w:rPr>
        <w:t xml:space="preserve"> were done in R </w:t>
      </w:r>
      <w:r w:rsidR="00AC29B6" w:rsidRPr="003407A9">
        <w:rPr>
          <w:rFonts w:asciiTheme="minorHAnsi" w:eastAsiaTheme="minorHAnsi" w:hAnsiTheme="minorHAnsi" w:cstheme="minorHAnsi"/>
          <w:color w:val="auto"/>
          <w:sz w:val="22"/>
          <w:szCs w:val="22"/>
        </w:rPr>
        <w:fldChar w:fldCharType="begin" w:fldLock="1"/>
      </w:r>
      <w:r w:rsidR="00C1639E" w:rsidRPr="003407A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3407A9">
        <w:rPr>
          <w:rFonts w:asciiTheme="minorHAnsi" w:eastAsiaTheme="minorHAnsi" w:hAnsiTheme="minorHAnsi" w:cstheme="minorHAnsi"/>
          <w:color w:val="auto"/>
          <w:sz w:val="22"/>
          <w:szCs w:val="22"/>
        </w:rPr>
        <w:fldChar w:fldCharType="separate"/>
      </w:r>
      <w:r w:rsidR="00AC29B6" w:rsidRPr="003407A9">
        <w:rPr>
          <w:rFonts w:asciiTheme="minorHAnsi" w:eastAsiaTheme="minorHAnsi" w:hAnsiTheme="minorHAnsi" w:cstheme="minorHAnsi"/>
          <w:noProof/>
          <w:color w:val="auto"/>
          <w:sz w:val="22"/>
          <w:szCs w:val="22"/>
        </w:rPr>
        <w:t>(R Core Team 2022)</w:t>
      </w:r>
      <w:r w:rsidR="00AC29B6" w:rsidRPr="003407A9">
        <w:rPr>
          <w:rFonts w:asciiTheme="minorHAnsi" w:eastAsiaTheme="minorHAnsi" w:hAnsiTheme="minorHAnsi" w:cstheme="minorHAnsi"/>
          <w:color w:val="auto"/>
          <w:sz w:val="22"/>
          <w:szCs w:val="22"/>
        </w:rPr>
        <w:fldChar w:fldCharType="end"/>
      </w:r>
      <w:r w:rsidR="00816F41" w:rsidRPr="003407A9">
        <w:rPr>
          <w:rFonts w:asciiTheme="minorHAnsi" w:eastAsiaTheme="minorHAnsi" w:hAnsiTheme="minorHAnsi" w:cstheme="minorHAnsi"/>
          <w:color w:val="auto"/>
          <w:sz w:val="22"/>
          <w:szCs w:val="22"/>
        </w:rPr>
        <w:t xml:space="preserve"> </w:t>
      </w:r>
      <w:r w:rsidRPr="003407A9">
        <w:rPr>
          <w:rFonts w:asciiTheme="minorHAnsi" w:eastAsiaTheme="minorHAnsi" w:hAnsiTheme="minorHAnsi" w:cstheme="minorHAnsi"/>
          <w:color w:val="auto"/>
          <w:sz w:val="22"/>
          <w:szCs w:val="22"/>
        </w:rPr>
        <w:t xml:space="preserve">using </w:t>
      </w:r>
      <w:r w:rsidR="002B5387" w:rsidRPr="003407A9">
        <w:rPr>
          <w:rFonts w:asciiTheme="minorHAnsi" w:eastAsiaTheme="minorHAnsi" w:hAnsiTheme="minorHAnsi" w:cstheme="minorHAnsi"/>
          <w:color w:val="auto"/>
          <w:sz w:val="22"/>
          <w:szCs w:val="22"/>
        </w:rPr>
        <w:t xml:space="preserve">the </w:t>
      </w:r>
      <w:r w:rsidR="009034F4" w:rsidRPr="003407A9">
        <w:rPr>
          <w:rFonts w:asciiTheme="minorHAnsi" w:eastAsiaTheme="minorHAnsi" w:hAnsiTheme="minorHAnsi" w:cstheme="minorHAnsi"/>
          <w:color w:val="auto"/>
          <w:sz w:val="22"/>
          <w:szCs w:val="22"/>
        </w:rPr>
        <w:t xml:space="preserve">packages </w:t>
      </w:r>
      <w:proofErr w:type="spellStart"/>
      <w:r w:rsidR="001A7C0D" w:rsidRPr="003407A9">
        <w:rPr>
          <w:rFonts w:asciiTheme="minorHAnsi" w:eastAsiaTheme="minorHAnsi" w:hAnsiTheme="minorHAnsi" w:cstheme="minorHAnsi"/>
          <w:color w:val="auto"/>
          <w:sz w:val="22"/>
          <w:szCs w:val="22"/>
        </w:rPr>
        <w:t>glmmTMB</w:t>
      </w:r>
      <w:proofErr w:type="spellEnd"/>
      <w:r w:rsidR="00283EC1" w:rsidRPr="003407A9">
        <w:rPr>
          <w:rFonts w:asciiTheme="minorHAnsi" w:eastAsiaTheme="minorHAnsi" w:hAnsiTheme="minorHAnsi" w:cstheme="minorHAnsi"/>
          <w:color w:val="auto"/>
          <w:sz w:val="22"/>
          <w:szCs w:val="22"/>
        </w:rPr>
        <w:t xml:space="preserve"> </w:t>
      </w:r>
      <w:r w:rsidR="0098069C"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3407A9">
        <w:rPr>
          <w:rFonts w:asciiTheme="minorHAnsi" w:eastAsiaTheme="minorHAnsi" w:hAnsiTheme="minorHAnsi" w:cstheme="minorHAnsi"/>
          <w:color w:val="auto"/>
          <w:sz w:val="22"/>
          <w:szCs w:val="22"/>
        </w:rPr>
        <w:fldChar w:fldCharType="separate"/>
      </w:r>
      <w:r w:rsidR="0098069C" w:rsidRPr="003407A9">
        <w:rPr>
          <w:rFonts w:asciiTheme="minorHAnsi" w:eastAsiaTheme="minorHAnsi" w:hAnsiTheme="minorHAnsi" w:cstheme="minorHAnsi"/>
          <w:noProof/>
          <w:color w:val="auto"/>
          <w:sz w:val="22"/>
          <w:szCs w:val="22"/>
        </w:rPr>
        <w:t>(Brooks et al. 2017)</w:t>
      </w:r>
      <w:r w:rsidR="0098069C" w:rsidRPr="003407A9">
        <w:rPr>
          <w:rFonts w:asciiTheme="minorHAnsi" w:eastAsiaTheme="minorHAnsi" w:hAnsiTheme="minorHAnsi" w:cstheme="minorHAnsi"/>
          <w:color w:val="auto"/>
          <w:sz w:val="22"/>
          <w:szCs w:val="22"/>
        </w:rPr>
        <w:fldChar w:fldCharType="end"/>
      </w:r>
      <w:r w:rsidR="001A7C0D" w:rsidRPr="003407A9">
        <w:rPr>
          <w:rFonts w:asciiTheme="minorHAnsi" w:eastAsiaTheme="minorHAnsi" w:hAnsiTheme="minorHAnsi" w:cstheme="minorHAnsi"/>
          <w:color w:val="auto"/>
          <w:sz w:val="22"/>
          <w:szCs w:val="22"/>
        </w:rPr>
        <w:t xml:space="preserve"> </w:t>
      </w:r>
      <w:r w:rsidR="00BF5195" w:rsidRPr="003407A9">
        <w:rPr>
          <w:rFonts w:asciiTheme="minorHAnsi" w:eastAsiaTheme="minorHAnsi" w:hAnsiTheme="minorHAnsi" w:cstheme="minorHAnsi"/>
          <w:color w:val="auto"/>
          <w:sz w:val="22"/>
          <w:szCs w:val="22"/>
        </w:rPr>
        <w:t>f</w:t>
      </w:r>
      <w:r w:rsidR="00196BB5" w:rsidRPr="003407A9">
        <w:rPr>
          <w:rFonts w:asciiTheme="minorHAnsi" w:eastAsiaTheme="minorHAnsi" w:hAnsiTheme="minorHAnsi" w:cstheme="minorHAnsi"/>
          <w:color w:val="auto"/>
          <w:sz w:val="22"/>
          <w:szCs w:val="22"/>
        </w:rPr>
        <w:t>or fitting Generalized Linear Mixed Models</w:t>
      </w:r>
      <w:r w:rsidR="00E43B62" w:rsidRPr="003407A9">
        <w:rPr>
          <w:rFonts w:asciiTheme="minorHAnsi" w:eastAsiaTheme="minorHAnsi" w:hAnsiTheme="minorHAnsi" w:cstheme="minorHAnsi"/>
          <w:color w:val="auto"/>
          <w:sz w:val="22"/>
          <w:szCs w:val="22"/>
        </w:rPr>
        <w:t xml:space="preserve"> (GLMMs) and</w:t>
      </w:r>
      <w:r w:rsidR="009034F4" w:rsidRPr="003407A9">
        <w:rPr>
          <w:rFonts w:asciiTheme="minorHAnsi" w:eastAsiaTheme="minorHAnsi" w:hAnsiTheme="minorHAnsi" w:cstheme="minorHAnsi"/>
          <w:color w:val="auto"/>
          <w:sz w:val="22"/>
          <w:szCs w:val="22"/>
        </w:rPr>
        <w:t xml:space="preserve"> </w:t>
      </w:r>
      <w:proofErr w:type="spellStart"/>
      <w:r w:rsidR="0038254B" w:rsidRPr="003407A9">
        <w:rPr>
          <w:rFonts w:asciiTheme="minorHAnsi" w:eastAsiaTheme="minorHAnsi" w:hAnsiTheme="minorHAnsi" w:cstheme="minorHAnsi"/>
          <w:color w:val="auto"/>
          <w:sz w:val="22"/>
          <w:szCs w:val="22"/>
        </w:rPr>
        <w:t>see</w:t>
      </w:r>
      <w:r w:rsidR="009034F4" w:rsidRPr="003407A9">
        <w:rPr>
          <w:rFonts w:asciiTheme="minorHAnsi" w:eastAsiaTheme="minorHAnsi" w:hAnsiTheme="minorHAnsi" w:cstheme="minorHAnsi"/>
          <w:color w:val="auto"/>
          <w:sz w:val="22"/>
          <w:szCs w:val="22"/>
        </w:rPr>
        <w:t>dr</w:t>
      </w:r>
      <w:proofErr w:type="spellEnd"/>
      <w:r w:rsidR="009034F4"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961461" w:rsidRPr="003407A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Fernández-Pascual &amp; González-Rodríguez 2020)</w:t>
      </w:r>
      <w:r w:rsidR="00961461" w:rsidRPr="003407A9">
        <w:rPr>
          <w:rFonts w:asciiTheme="minorHAnsi" w:eastAsiaTheme="minorHAnsi" w:hAnsiTheme="minorHAnsi" w:cstheme="minorHAnsi"/>
          <w:color w:val="auto"/>
          <w:sz w:val="22"/>
          <w:szCs w:val="22"/>
        </w:rPr>
        <w:fldChar w:fldCharType="end"/>
      </w:r>
      <w:r w:rsidR="00961461" w:rsidRPr="003407A9">
        <w:rPr>
          <w:rFonts w:asciiTheme="minorHAnsi" w:eastAsiaTheme="minorHAnsi" w:hAnsiTheme="minorHAnsi" w:cstheme="minorHAnsi"/>
          <w:color w:val="auto"/>
          <w:sz w:val="22"/>
          <w:szCs w:val="22"/>
        </w:rPr>
        <w:t xml:space="preserve"> </w:t>
      </w:r>
      <w:r w:rsidR="00716D42" w:rsidRPr="003407A9">
        <w:rPr>
          <w:rFonts w:asciiTheme="minorHAnsi" w:eastAsiaTheme="minorHAnsi" w:hAnsiTheme="minorHAnsi" w:cstheme="minorHAnsi"/>
          <w:color w:val="auto"/>
          <w:sz w:val="22"/>
          <w:szCs w:val="22"/>
        </w:rPr>
        <w:t xml:space="preserve">for fitting </w:t>
      </w:r>
      <w:commentRangeStart w:id="508"/>
      <w:del w:id="509" w:author="EDUARDO FERNANDEZ PASCUAL" w:date="2024-03-05T12:16:00Z">
        <w:r w:rsidR="00716D42" w:rsidRPr="003407A9" w:rsidDel="0050560E">
          <w:rPr>
            <w:rFonts w:asciiTheme="minorHAnsi" w:eastAsiaTheme="minorHAnsi" w:hAnsiTheme="minorHAnsi" w:cstheme="minorHAnsi"/>
            <w:color w:val="auto"/>
            <w:sz w:val="22"/>
            <w:szCs w:val="22"/>
          </w:rPr>
          <w:delText xml:space="preserve">hydro </w:delText>
        </w:r>
      </w:del>
      <w:ins w:id="510" w:author="EDUARDO FERNANDEZ PASCUAL" w:date="2024-03-05T12:16:00Z">
        <w:r w:rsidR="0050560E" w:rsidRPr="003407A9">
          <w:rPr>
            <w:rFonts w:asciiTheme="minorHAnsi" w:eastAsiaTheme="minorHAnsi" w:hAnsiTheme="minorHAnsi" w:cstheme="minorHAnsi"/>
            <w:color w:val="auto"/>
            <w:sz w:val="22"/>
            <w:szCs w:val="22"/>
          </w:rPr>
          <w:t>hydro</w:t>
        </w:r>
        <w:r w:rsidR="0050560E">
          <w:rPr>
            <w:rFonts w:asciiTheme="minorHAnsi" w:eastAsiaTheme="minorHAnsi" w:hAnsiTheme="minorHAnsi" w:cstheme="minorHAnsi"/>
            <w:color w:val="auto"/>
            <w:sz w:val="22"/>
            <w:szCs w:val="22"/>
          </w:rPr>
          <w:t>-</w:t>
        </w:r>
      </w:ins>
      <w:r w:rsidR="00716D42" w:rsidRPr="003407A9">
        <w:rPr>
          <w:rFonts w:asciiTheme="minorHAnsi" w:eastAsiaTheme="minorHAnsi" w:hAnsiTheme="minorHAnsi" w:cstheme="minorHAnsi"/>
          <w:color w:val="auto"/>
          <w:sz w:val="22"/>
          <w:szCs w:val="22"/>
        </w:rPr>
        <w:t xml:space="preserve">time </w:t>
      </w:r>
      <w:commentRangeEnd w:id="508"/>
      <w:r w:rsidR="0050560E">
        <w:rPr>
          <w:rStyle w:val="Refdecomentario"/>
          <w:rFonts w:asciiTheme="minorHAnsi" w:eastAsiaTheme="minorHAnsi" w:hAnsiTheme="minorHAnsi" w:cstheme="minorBidi"/>
          <w:color w:val="auto"/>
        </w:rPr>
        <w:commentReference w:id="508"/>
      </w:r>
      <w:r w:rsidR="00716D42" w:rsidRPr="003407A9">
        <w:rPr>
          <w:rFonts w:asciiTheme="minorHAnsi" w:eastAsiaTheme="minorHAnsi" w:hAnsiTheme="minorHAnsi" w:cstheme="minorHAnsi"/>
          <w:color w:val="auto"/>
          <w:sz w:val="22"/>
          <w:szCs w:val="22"/>
        </w:rPr>
        <w:t>models</w:t>
      </w:r>
      <w:r w:rsidR="009221FF" w:rsidRPr="003407A9">
        <w:rPr>
          <w:rFonts w:asciiTheme="minorHAnsi" w:eastAsiaTheme="minorHAnsi" w:hAnsiTheme="minorHAnsi" w:cstheme="minorHAnsi"/>
          <w:color w:val="auto"/>
          <w:sz w:val="22"/>
          <w:szCs w:val="22"/>
        </w:rPr>
        <w:t xml:space="preserve">. </w:t>
      </w:r>
      <w:r w:rsidR="008A0176" w:rsidRPr="003407A9">
        <w:rPr>
          <w:rFonts w:asciiTheme="minorHAnsi" w:eastAsiaTheme="minorHAnsi" w:hAnsiTheme="minorHAnsi" w:cstheme="minorHAnsi"/>
          <w:color w:val="auto"/>
          <w:sz w:val="22"/>
          <w:szCs w:val="22"/>
        </w:rPr>
        <w:t xml:space="preserve">Model fit and residuals were visually checked using the </w:t>
      </w:r>
      <w:proofErr w:type="spellStart"/>
      <w:r w:rsidR="008A0176" w:rsidRPr="003407A9">
        <w:rPr>
          <w:rFonts w:asciiTheme="minorHAnsi" w:eastAsiaTheme="minorHAnsi" w:hAnsiTheme="minorHAnsi" w:cstheme="minorHAnsi"/>
          <w:color w:val="auto"/>
          <w:sz w:val="22"/>
          <w:szCs w:val="22"/>
        </w:rPr>
        <w:t>DHARMa</w:t>
      </w:r>
      <w:proofErr w:type="spellEnd"/>
      <w:r w:rsidR="008A0176" w:rsidRPr="003407A9">
        <w:rPr>
          <w:rFonts w:asciiTheme="minorHAnsi" w:eastAsiaTheme="minorHAnsi" w:hAnsiTheme="minorHAnsi" w:cstheme="minorHAnsi"/>
          <w:color w:val="auto"/>
          <w:sz w:val="22"/>
          <w:szCs w:val="22"/>
        </w:rPr>
        <w:t xml:space="preserve"> package</w:t>
      </w:r>
      <w:r w:rsidR="00961461" w:rsidRPr="003407A9">
        <w:rPr>
          <w:rFonts w:asciiTheme="minorHAnsi" w:eastAsiaTheme="minorHAnsi" w:hAnsiTheme="minorHAnsi" w:cstheme="minorHAnsi"/>
          <w:color w:val="auto"/>
          <w:sz w:val="22"/>
          <w:szCs w:val="22"/>
        </w:rPr>
        <w:t xml:space="preserve"> </w:t>
      </w:r>
      <w:r w:rsidR="00961461"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3407A9">
        <w:rPr>
          <w:rFonts w:asciiTheme="minorHAnsi" w:eastAsiaTheme="minorHAnsi" w:hAnsiTheme="minorHAnsi" w:cstheme="minorHAnsi"/>
          <w:color w:val="auto"/>
          <w:sz w:val="22"/>
          <w:szCs w:val="22"/>
        </w:rPr>
        <w:fldChar w:fldCharType="separate"/>
      </w:r>
      <w:r w:rsidR="00961461" w:rsidRPr="003407A9">
        <w:rPr>
          <w:rFonts w:asciiTheme="minorHAnsi" w:eastAsiaTheme="minorHAnsi" w:hAnsiTheme="minorHAnsi" w:cstheme="minorHAnsi"/>
          <w:noProof/>
          <w:color w:val="auto"/>
          <w:sz w:val="22"/>
          <w:szCs w:val="22"/>
        </w:rPr>
        <w:t>(Hartig 2020)</w:t>
      </w:r>
      <w:r w:rsidR="00961461" w:rsidRPr="003407A9">
        <w:rPr>
          <w:rFonts w:asciiTheme="minorHAnsi" w:eastAsiaTheme="minorHAnsi" w:hAnsiTheme="minorHAnsi" w:cstheme="minorHAnsi"/>
          <w:color w:val="auto"/>
          <w:sz w:val="22"/>
          <w:szCs w:val="22"/>
        </w:rPr>
        <w:fldChar w:fldCharType="end"/>
      </w:r>
      <w:r w:rsidR="008A0176" w:rsidRPr="003407A9">
        <w:rPr>
          <w:rFonts w:asciiTheme="minorHAnsi" w:eastAsiaTheme="minorHAnsi" w:hAnsiTheme="minorHAnsi" w:cstheme="minorHAnsi"/>
          <w:color w:val="auto"/>
          <w:sz w:val="22"/>
          <w:szCs w:val="22"/>
        </w:rPr>
        <w:t>.</w:t>
      </w:r>
      <w:r w:rsidR="00F33E5D" w:rsidRPr="003407A9">
        <w:rPr>
          <w:rFonts w:cstheme="minorHAnsi"/>
        </w:rPr>
        <w:t xml:space="preserve"> </w:t>
      </w:r>
      <w:r w:rsidR="009221FF" w:rsidRPr="003407A9">
        <w:rPr>
          <w:rFonts w:asciiTheme="minorHAnsi" w:eastAsiaTheme="minorHAnsi" w:hAnsiTheme="minorHAnsi" w:cstheme="minorHAnsi"/>
          <w:color w:val="auto"/>
          <w:sz w:val="22"/>
          <w:szCs w:val="22"/>
        </w:rPr>
        <w:t xml:space="preserve">Data visualization was </w:t>
      </w:r>
      <w:r w:rsidR="00F33E5D" w:rsidRPr="003407A9">
        <w:rPr>
          <w:rFonts w:asciiTheme="minorHAnsi" w:eastAsiaTheme="minorHAnsi" w:hAnsiTheme="minorHAnsi" w:cstheme="minorHAnsi"/>
          <w:color w:val="auto"/>
          <w:sz w:val="22"/>
          <w:szCs w:val="22"/>
        </w:rPr>
        <w:t>created</w:t>
      </w:r>
      <w:r w:rsidR="009221FF" w:rsidRPr="003407A9">
        <w:rPr>
          <w:rFonts w:asciiTheme="minorHAnsi" w:eastAsiaTheme="minorHAnsi" w:hAnsiTheme="minorHAnsi" w:cstheme="minorHAnsi"/>
          <w:color w:val="auto"/>
          <w:sz w:val="22"/>
          <w:szCs w:val="22"/>
        </w:rPr>
        <w:t xml:space="preserve"> with</w:t>
      </w:r>
      <w:r w:rsidR="002B5387" w:rsidRPr="003407A9">
        <w:rPr>
          <w:rFonts w:asciiTheme="minorHAnsi" w:eastAsiaTheme="minorHAnsi" w:hAnsiTheme="minorHAnsi" w:cstheme="minorHAnsi"/>
          <w:color w:val="auto"/>
          <w:sz w:val="22"/>
          <w:szCs w:val="22"/>
        </w:rPr>
        <w:t xml:space="preserve"> </w:t>
      </w:r>
      <w:r w:rsidR="009221FF" w:rsidRPr="003407A9">
        <w:rPr>
          <w:rFonts w:asciiTheme="minorHAnsi" w:eastAsiaTheme="minorHAnsi" w:hAnsiTheme="minorHAnsi" w:cstheme="minorHAnsi"/>
          <w:color w:val="auto"/>
          <w:sz w:val="22"/>
          <w:szCs w:val="22"/>
        </w:rPr>
        <w:t xml:space="preserve">packages </w:t>
      </w:r>
      <w:r w:rsidR="00F7375B" w:rsidRPr="003407A9">
        <w:rPr>
          <w:rFonts w:asciiTheme="minorHAnsi" w:eastAsiaTheme="minorHAnsi" w:hAnsiTheme="minorHAnsi" w:cstheme="minorHAnsi"/>
          <w:color w:val="auto"/>
          <w:sz w:val="22"/>
          <w:szCs w:val="22"/>
        </w:rPr>
        <w:t>ggplot</w:t>
      </w:r>
      <w:r w:rsidR="00910C3F" w:rsidRPr="003407A9">
        <w:rPr>
          <w:rFonts w:asciiTheme="minorHAnsi" w:eastAsiaTheme="minorHAnsi" w:hAnsiTheme="minorHAnsi" w:cstheme="minorHAnsi"/>
          <w:color w:val="auto"/>
          <w:sz w:val="22"/>
          <w:szCs w:val="22"/>
        </w:rPr>
        <w:t>2</w:t>
      </w:r>
      <w:r w:rsidR="00491DEB"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Wickham 2016)</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7B1808" w:rsidRPr="003407A9">
        <w:rPr>
          <w:rFonts w:asciiTheme="minorHAnsi" w:eastAsiaTheme="minorHAnsi" w:hAnsiTheme="minorHAnsi" w:cstheme="minorHAnsi"/>
          <w:color w:val="auto"/>
          <w:sz w:val="22"/>
          <w:szCs w:val="22"/>
        </w:rPr>
        <w:t>and</w:t>
      </w:r>
      <w:r w:rsidR="00AE4B7E" w:rsidRPr="003407A9">
        <w:rPr>
          <w:rFonts w:asciiTheme="minorHAnsi" w:eastAsiaTheme="minorHAnsi" w:hAnsiTheme="minorHAnsi" w:cstheme="minorHAnsi"/>
          <w:color w:val="auto"/>
          <w:sz w:val="22"/>
          <w:szCs w:val="22"/>
        </w:rPr>
        <w:t xml:space="preserve"> patchwork </w:t>
      </w:r>
      <w:r w:rsidR="00491DEB" w:rsidRPr="003407A9">
        <w:rPr>
          <w:rFonts w:asciiTheme="minorHAnsi" w:eastAsiaTheme="minorHAnsi" w:hAnsiTheme="minorHAnsi" w:cstheme="minorHAnsi"/>
          <w:color w:val="auto"/>
          <w:sz w:val="22"/>
          <w:szCs w:val="22"/>
        </w:rPr>
        <w:fldChar w:fldCharType="begin" w:fldLock="1"/>
      </w:r>
      <w:r w:rsidR="00491DEB" w:rsidRPr="003407A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Pedersen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 xml:space="preserve"> </w:t>
      </w:r>
      <w:r w:rsidR="002B5387" w:rsidRPr="003407A9">
        <w:rPr>
          <w:rFonts w:asciiTheme="minorHAnsi" w:eastAsiaTheme="minorHAnsi" w:hAnsiTheme="minorHAnsi" w:cstheme="minorHAnsi"/>
          <w:color w:val="auto"/>
          <w:sz w:val="22"/>
          <w:szCs w:val="22"/>
        </w:rPr>
        <w:t xml:space="preserve">with </w:t>
      </w:r>
      <w:r w:rsidR="004F2FA9" w:rsidRPr="003407A9">
        <w:rPr>
          <w:rFonts w:asciiTheme="minorHAnsi" w:eastAsiaTheme="minorHAnsi" w:hAnsiTheme="minorHAnsi" w:cstheme="minorHAnsi"/>
          <w:color w:val="auto"/>
          <w:sz w:val="22"/>
          <w:szCs w:val="22"/>
        </w:rPr>
        <w:t xml:space="preserve">the </w:t>
      </w:r>
      <w:proofErr w:type="spellStart"/>
      <w:r w:rsidR="00223348" w:rsidRPr="003407A9">
        <w:rPr>
          <w:rFonts w:asciiTheme="minorHAnsi" w:eastAsiaTheme="minorHAnsi" w:hAnsiTheme="minorHAnsi" w:cstheme="minorHAnsi"/>
          <w:color w:val="auto"/>
          <w:sz w:val="22"/>
          <w:szCs w:val="22"/>
        </w:rPr>
        <w:t>wesanderson</w:t>
      </w:r>
      <w:proofErr w:type="spellEnd"/>
      <w:r w:rsidR="00223348" w:rsidRPr="003407A9">
        <w:rPr>
          <w:rFonts w:asciiTheme="minorHAnsi" w:eastAsiaTheme="minorHAnsi" w:hAnsiTheme="minorHAnsi" w:cstheme="minorHAnsi"/>
          <w:color w:val="auto"/>
          <w:sz w:val="22"/>
          <w:szCs w:val="22"/>
        </w:rPr>
        <w:t xml:space="preserve"> palette</w:t>
      </w:r>
      <w:r w:rsidR="00A62FB6" w:rsidRPr="003407A9">
        <w:rPr>
          <w:rFonts w:asciiTheme="minorHAnsi" w:eastAsiaTheme="minorHAnsi" w:hAnsiTheme="minorHAnsi" w:cstheme="minorHAnsi"/>
          <w:color w:val="auto"/>
          <w:sz w:val="22"/>
          <w:szCs w:val="22"/>
        </w:rPr>
        <w:t xml:space="preserve"> </w:t>
      </w:r>
      <w:r w:rsidR="00491DEB" w:rsidRPr="003407A9">
        <w:rPr>
          <w:rFonts w:asciiTheme="minorHAnsi" w:eastAsiaTheme="minorHAnsi" w:hAnsiTheme="minorHAnsi" w:cstheme="minorHAnsi"/>
          <w:color w:val="auto"/>
          <w:sz w:val="22"/>
          <w:szCs w:val="22"/>
        </w:rPr>
        <w:fldChar w:fldCharType="begin" w:fldLock="1"/>
      </w:r>
      <w:r w:rsidR="00151A1C" w:rsidRPr="003407A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3407A9">
        <w:rPr>
          <w:rFonts w:asciiTheme="minorHAnsi" w:eastAsiaTheme="minorHAnsi" w:hAnsiTheme="minorHAnsi" w:cstheme="minorHAnsi"/>
          <w:color w:val="auto"/>
          <w:sz w:val="22"/>
          <w:szCs w:val="22"/>
        </w:rPr>
        <w:fldChar w:fldCharType="separate"/>
      </w:r>
      <w:r w:rsidR="00491DEB" w:rsidRPr="003407A9">
        <w:rPr>
          <w:rFonts w:asciiTheme="minorHAnsi" w:eastAsiaTheme="minorHAnsi" w:hAnsiTheme="minorHAnsi" w:cstheme="minorHAnsi"/>
          <w:noProof/>
          <w:color w:val="auto"/>
          <w:sz w:val="22"/>
          <w:szCs w:val="22"/>
        </w:rPr>
        <w:t>(Ram &amp; Wickham 2023)</w:t>
      </w:r>
      <w:r w:rsidR="00491DEB" w:rsidRPr="003407A9">
        <w:rPr>
          <w:rFonts w:asciiTheme="minorHAnsi" w:eastAsiaTheme="minorHAnsi" w:hAnsiTheme="minorHAnsi" w:cstheme="minorHAnsi"/>
          <w:color w:val="auto"/>
          <w:sz w:val="22"/>
          <w:szCs w:val="22"/>
        </w:rPr>
        <w:fldChar w:fldCharType="end"/>
      </w:r>
      <w:r w:rsidR="00491DEB" w:rsidRPr="003407A9">
        <w:rPr>
          <w:rFonts w:asciiTheme="minorHAnsi" w:eastAsiaTheme="minorHAnsi" w:hAnsiTheme="minorHAnsi" w:cstheme="minorHAnsi"/>
          <w:color w:val="auto"/>
          <w:sz w:val="22"/>
          <w:szCs w:val="22"/>
        </w:rPr>
        <w:t>.</w:t>
      </w:r>
    </w:p>
    <w:p w14:paraId="4DAC2BAE" w14:textId="07DF9C61" w:rsidR="00127AF9" w:rsidRPr="00127AF9" w:rsidRDefault="00127AF9" w:rsidP="00127AF9">
      <w:pPr>
        <w:pStyle w:val="Ttulo3"/>
        <w:spacing w:line="360" w:lineRule="auto"/>
        <w:ind w:firstLine="709"/>
        <w:jc w:val="both"/>
        <w:rPr>
          <w:rFonts w:asciiTheme="minorHAnsi" w:eastAsiaTheme="minorHAnsi" w:hAnsiTheme="minorHAnsi" w:cstheme="minorHAnsi"/>
          <w:color w:val="auto"/>
          <w:sz w:val="22"/>
          <w:szCs w:val="22"/>
          <w:rPrChange w:id="511" w:author="EDUARDO FERNANDEZ PASCUAL" w:date="2024-03-05T12:46:00Z">
            <w:rPr/>
          </w:rPrChange>
        </w:rPr>
      </w:pPr>
      <w:ins w:id="512" w:author="EDUARDO FERNANDEZ PASCUAL" w:date="2024-03-05T12:46:00Z">
        <w:r>
          <w:rPr>
            <w:rFonts w:asciiTheme="minorHAnsi" w:eastAsiaTheme="minorHAnsi" w:hAnsiTheme="minorHAnsi" w:cstheme="minorHAnsi"/>
            <w:color w:val="auto"/>
            <w:sz w:val="22"/>
            <w:szCs w:val="22"/>
          </w:rPr>
          <w:t xml:space="preserve">To explore the </w:t>
        </w:r>
      </w:ins>
      <w:ins w:id="513" w:author="EDUARDO FERNANDEZ PASCUAL" w:date="2024-03-05T12:47:00Z">
        <w:r w:rsidR="00BB4999">
          <w:rPr>
            <w:rFonts w:asciiTheme="minorHAnsi" w:eastAsiaTheme="minorHAnsi" w:hAnsiTheme="minorHAnsi" w:cstheme="minorHAnsi"/>
            <w:color w:val="auto"/>
            <w:sz w:val="22"/>
            <w:szCs w:val="22"/>
          </w:rPr>
          <w:t>dormancy levels of the seeds</w:t>
        </w:r>
      </w:ins>
      <w:ins w:id="514" w:author="EDUARDO FERNANDEZ PASCUAL" w:date="2024-03-05T12:46:00Z">
        <w:r w:rsidRPr="00127AF9">
          <w:rPr>
            <w:rFonts w:asciiTheme="minorHAnsi" w:eastAsiaTheme="minorHAnsi" w:hAnsiTheme="minorHAnsi" w:cstheme="minorHAnsi"/>
            <w:color w:val="auto"/>
            <w:sz w:val="22"/>
            <w:szCs w:val="22"/>
            <w:rPrChange w:id="515" w:author="EDUARDO FERNANDEZ PASCUAL" w:date="2024-03-05T12:46:00Z">
              <w:rPr/>
            </w:rPrChange>
          </w:rPr>
          <w:t>,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ins>
    </w:p>
    <w:p w14:paraId="6C9D9C39" w14:textId="33208A35" w:rsidR="00C2188C" w:rsidRPr="003407A9" w:rsidRDefault="00C2188C" w:rsidP="00C2188C">
      <w:pPr>
        <w:spacing w:line="360" w:lineRule="auto"/>
        <w:ind w:firstLine="709"/>
        <w:jc w:val="both"/>
        <w:rPr>
          <w:rFonts w:cstheme="minorHAnsi"/>
        </w:rPr>
      </w:pPr>
      <w:r w:rsidRPr="003407A9">
        <w:rPr>
          <w:rFonts w:cstheme="minorHAnsi"/>
        </w:rPr>
        <w:t xml:space="preserve">To test our primary prediction, </w:t>
      </w:r>
      <w:r w:rsidR="00DC641D">
        <w:rPr>
          <w:rFonts w:cstheme="minorHAnsi"/>
        </w:rPr>
        <w:t>i.e.</w:t>
      </w:r>
      <w:r w:rsidR="00DC1546">
        <w:rPr>
          <w:rFonts w:cstheme="minorHAnsi"/>
        </w:rPr>
        <w:t>,</w:t>
      </w:r>
      <w:r w:rsidR="00DC641D">
        <w:rPr>
          <w:rFonts w:cstheme="minorHAnsi"/>
        </w:rPr>
        <w:t xml:space="preserve"> </w:t>
      </w:r>
      <w:r w:rsidR="00DC1546">
        <w:rPr>
          <w:rFonts w:cstheme="minorHAnsi"/>
        </w:rPr>
        <w:t>whether</w:t>
      </w:r>
      <w:r w:rsidRPr="003407A9">
        <w:rPr>
          <w:rFonts w:cstheme="minorHAnsi"/>
        </w:rPr>
        <w:t xml:space="preserve"> base water potential varied as a function of subpopulation microclimate, we</w:t>
      </w:r>
      <w:r w:rsidRPr="003407A9" w:rsidDel="006A1614">
        <w:rPr>
          <w:rFonts w:cstheme="minorHAnsi"/>
        </w:rPr>
        <w:t xml:space="preserve"> </w:t>
      </w:r>
      <w:r w:rsidRPr="003407A9">
        <w:rPr>
          <w:rFonts w:cstheme="minorHAnsi"/>
        </w:rPr>
        <w:t xml:space="preserve">calculated the water potential germination thresholds of each subpopulation by fitting </w:t>
      </w:r>
      <w:proofErr w:type="spellStart"/>
      <w:r w:rsidRPr="003407A9">
        <w:rPr>
          <w:rFonts w:cstheme="minorHAnsi"/>
        </w:rPr>
        <w:t>hydrotime</w:t>
      </w:r>
      <w:proofErr w:type="spellEnd"/>
      <w:r w:rsidRPr="003407A9">
        <w:rPr>
          <w:rFonts w:cstheme="minorHAnsi"/>
        </w:rPr>
        <w:t xml:space="preserve"> models with</w:t>
      </w:r>
      <w:ins w:id="516" w:author="EDUARDO FERNANDEZ PASCUAL" w:date="2024-03-05T12:17:00Z">
        <w:r w:rsidR="00982560">
          <w:rPr>
            <w:rFonts w:cstheme="minorHAnsi"/>
          </w:rPr>
          <w:t xml:space="preserve"> the</w:t>
        </w:r>
      </w:ins>
      <w:r w:rsidRPr="003407A9">
        <w:rPr>
          <w:rFonts w:cstheme="minorHAnsi"/>
        </w:rPr>
        <w:t xml:space="preserve"> </w:t>
      </w:r>
      <w:proofErr w:type="spellStart"/>
      <w:r w:rsidRPr="003407A9">
        <w:rPr>
          <w:rFonts w:cstheme="minorHAnsi"/>
        </w:rPr>
        <w:t>seedr</w:t>
      </w:r>
      <w:proofErr w:type="spellEnd"/>
      <w:r w:rsidRPr="003407A9">
        <w:rPr>
          <w:rFonts w:cstheme="minorHAnsi"/>
        </w:rPr>
        <w:t xml:space="preserve"> package. For each subpopulation, the model returned the base water potential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i.e. the lower water potential threshold beyond which no germination is possible. Then, we modelled </w:t>
      </w:r>
      <w:commentRangeStart w:id="517"/>
      <w:r w:rsidRPr="003407A9">
        <w:rPr>
          <w:rFonts w:cstheme="minorHAnsi"/>
        </w:rPr>
        <w:t>base water potential</w:t>
      </w:r>
      <w:commentRangeEnd w:id="517"/>
      <w:r w:rsidR="00E14823">
        <w:rPr>
          <w:rStyle w:val="Refdecomentario"/>
        </w:rPr>
        <w:commentReference w:id="517"/>
      </w:r>
      <w:r w:rsidRPr="003407A9">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Pr>
          <w:rFonts w:cstheme="minorHAnsi"/>
        </w:rPr>
        <w:t xml:space="preserve"> in the</w:t>
      </w:r>
      <w:r w:rsidRPr="003407A9">
        <w:rPr>
          <w:rFonts w:cstheme="minorHAnsi"/>
        </w:rPr>
        <w:t xml:space="preserve"> </w:t>
      </w:r>
      <w:r w:rsidR="000075C7">
        <w:rPr>
          <w:rFonts w:cstheme="minorHAnsi"/>
        </w:rPr>
        <w:t>m</w:t>
      </w:r>
      <w:r w:rsidRPr="003407A9">
        <w:rPr>
          <w:rFonts w:cstheme="minorHAnsi"/>
        </w:rPr>
        <w:t xml:space="preserve">odel formula: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storage * GDD + (1|summit), family = Gaussian. We found a significant interaction </w:t>
      </w:r>
      <w:r w:rsidRPr="003407A9">
        <w:rPr>
          <w:rFonts w:cstheme="minorHAnsi"/>
        </w:rPr>
        <w:lastRenderedPageBreak/>
        <w:t xml:space="preserve">storage * GDD, consequently, we tested each storage treatment separately to check if base water potential varied according to GDD in fresh </w:t>
      </w:r>
      <w:del w:id="518" w:author="EDUARDO FERNANDEZ PASCUAL" w:date="2024-03-05T12:18:00Z">
        <w:r w:rsidRPr="003407A9" w:rsidDel="006B7596">
          <w:rPr>
            <w:rFonts w:cstheme="minorHAnsi"/>
          </w:rPr>
          <w:delText xml:space="preserve">and </w:delText>
        </w:r>
      </w:del>
      <w:ins w:id="519" w:author="EDUARDO FERNANDEZ PASCUAL" w:date="2024-03-05T12:18:00Z">
        <w:r w:rsidR="006B7596">
          <w:rPr>
            <w:rFonts w:cstheme="minorHAnsi"/>
          </w:rPr>
          <w:t>vs.</w:t>
        </w:r>
        <w:r w:rsidR="006B7596" w:rsidRPr="003407A9">
          <w:rPr>
            <w:rFonts w:cstheme="minorHAnsi"/>
          </w:rPr>
          <w:t xml:space="preserve"> </w:t>
        </w:r>
      </w:ins>
      <w:r w:rsidRPr="003407A9">
        <w:rPr>
          <w:rFonts w:cstheme="minorHAnsi"/>
        </w:rPr>
        <w:t>after ripened seeds</w:t>
      </w:r>
      <w:del w:id="520" w:author="EDUARDO FERNANDEZ PASCUAL" w:date="2024-03-05T12:19:00Z">
        <w:r w:rsidRPr="003407A9" w:rsidDel="006B7596">
          <w:rPr>
            <w:rFonts w:cstheme="minorHAnsi"/>
          </w:rPr>
          <w:delText>.</w:delText>
        </w:r>
      </w:del>
      <w:ins w:id="521" w:author="EDUARDO FERNANDEZ PASCUAL" w:date="2024-03-05T12:19:00Z">
        <w:r w:rsidR="00915C79">
          <w:rPr>
            <w:rFonts w:cstheme="minorHAnsi"/>
          </w:rPr>
          <w:t xml:space="preserve">. </w:t>
        </w:r>
      </w:ins>
      <w:del w:id="522" w:author="EDUARDO FERNANDEZ PASCUAL" w:date="2024-03-05T12:19:00Z">
        <w:r w:rsidRPr="003407A9" w:rsidDel="00915C79">
          <w:rPr>
            <w:rFonts w:cstheme="minorHAnsi"/>
          </w:rPr>
          <w:delText xml:space="preserve"> </w:delText>
        </w:r>
      </w:del>
      <w:r w:rsidRPr="003407A9">
        <w:rPr>
          <w:rFonts w:cstheme="minorHAnsi"/>
        </w:rPr>
        <w:t xml:space="preserve">Model </w:t>
      </w:r>
      <w:ins w:id="523" w:author="EDUARDO FERNANDEZ PASCUAL" w:date="2024-03-05T12:19:00Z">
        <w:r w:rsidR="00915C79" w:rsidRPr="003407A9">
          <w:rPr>
            <w:rFonts w:cstheme="minorHAnsi"/>
          </w:rPr>
          <w:t>formula</w:t>
        </w:r>
      </w:ins>
      <w:del w:id="524" w:author="EDUARDO FERNANDEZ PASCUAL" w:date="2024-03-05T12:19:00Z">
        <w:r w:rsidRPr="003407A9" w:rsidDel="00915C79">
          <w:rPr>
            <w:rFonts w:cstheme="minorHAnsi"/>
          </w:rPr>
          <w:delText>specification</w:delText>
        </w:r>
      </w:del>
      <w:r w:rsidRPr="003407A9">
        <w:rPr>
          <w:rFonts w:cstheme="minorHAnsi"/>
        </w:rPr>
        <w:t xml:space="preserv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 GDD + (1|summit), family = Gaussian.</w:t>
      </w:r>
    </w:p>
    <w:p w14:paraId="23EC93FD" w14:textId="0CB51AB7" w:rsidR="00221957" w:rsidRPr="00722C70" w:rsidRDefault="00540F03" w:rsidP="00722C70">
      <w:pPr>
        <w:spacing w:line="360" w:lineRule="auto"/>
        <w:ind w:firstLine="709"/>
        <w:jc w:val="both"/>
        <w:rPr>
          <w:rFonts w:cstheme="minorHAnsi"/>
        </w:rPr>
      </w:pPr>
      <w:del w:id="525" w:author="EDUARDO FERNANDEZ PASCUAL" w:date="2024-03-05T12:46:00Z">
        <w:r w:rsidRPr="000562D1" w:rsidDel="00127AF9">
          <w:rPr>
            <w:rFonts w:cstheme="minorHAnsi"/>
            <w:highlight w:val="green"/>
            <w:rPrChange w:id="526" w:author="EDUARDO FERNANDEZ PASCUAL" w:date="2024-03-05T12:49:00Z">
              <w:rPr>
                <w:rFonts w:cstheme="minorHAnsi"/>
              </w:rPr>
            </w:rPrChange>
          </w:rPr>
          <w:delText xml:space="preserve">To </w:delText>
        </w:r>
        <w:r w:rsidR="00636A4A" w:rsidRPr="000562D1" w:rsidDel="00127AF9">
          <w:rPr>
            <w:rFonts w:cstheme="minorHAnsi"/>
            <w:highlight w:val="green"/>
            <w:rPrChange w:id="527" w:author="EDUARDO FERNANDEZ PASCUAL" w:date="2024-03-05T12:49:00Z">
              <w:rPr>
                <w:rFonts w:cstheme="minorHAnsi"/>
              </w:rPr>
            </w:rPrChange>
          </w:rPr>
          <w:delText xml:space="preserve">test </w:delText>
        </w:r>
        <w:r w:rsidR="009651B7" w:rsidRPr="000562D1" w:rsidDel="00127AF9">
          <w:rPr>
            <w:rFonts w:cstheme="minorHAnsi"/>
            <w:highlight w:val="green"/>
            <w:rPrChange w:id="528" w:author="EDUARDO FERNANDEZ PASCUAL" w:date="2024-03-05T12:49:00Z">
              <w:rPr>
                <w:rFonts w:cstheme="minorHAnsi"/>
              </w:rPr>
            </w:rPrChange>
          </w:rPr>
          <w:delText xml:space="preserve">our secondary prediction, </w:delText>
        </w:r>
        <w:r w:rsidR="00B73172" w:rsidRPr="000562D1" w:rsidDel="00127AF9">
          <w:rPr>
            <w:rFonts w:cstheme="minorHAnsi"/>
            <w:highlight w:val="green"/>
            <w:rPrChange w:id="529" w:author="EDUARDO FERNANDEZ PASCUAL" w:date="2024-03-05T12:49:00Z">
              <w:rPr>
                <w:rFonts w:cstheme="minorHAnsi"/>
              </w:rPr>
            </w:rPrChange>
          </w:rPr>
          <w:delText xml:space="preserve">i.e., whether </w:delText>
        </w:r>
        <w:r w:rsidRPr="000562D1" w:rsidDel="00127AF9">
          <w:rPr>
            <w:rFonts w:cstheme="minorHAnsi"/>
            <w:highlight w:val="green"/>
            <w:rPrChange w:id="530" w:author="EDUARDO FERNANDEZ PASCUAL" w:date="2024-03-05T12:49:00Z">
              <w:rPr>
                <w:rFonts w:cstheme="minorHAnsi"/>
              </w:rPr>
            </w:rPrChange>
          </w:rPr>
          <w:delText>final germination</w:delText>
        </w:r>
        <w:r w:rsidR="00F5610C" w:rsidRPr="000562D1" w:rsidDel="00127AF9">
          <w:rPr>
            <w:rFonts w:cstheme="minorHAnsi"/>
            <w:highlight w:val="green"/>
            <w:rPrChange w:id="531" w:author="EDUARDO FERNANDEZ PASCUAL" w:date="2024-03-05T12:49:00Z">
              <w:rPr>
                <w:rFonts w:cstheme="minorHAnsi"/>
              </w:rPr>
            </w:rPrChange>
          </w:rPr>
          <w:delText xml:space="preserve"> </w:delText>
        </w:r>
        <w:r w:rsidR="00636A4A" w:rsidRPr="000562D1" w:rsidDel="00127AF9">
          <w:rPr>
            <w:rFonts w:cstheme="minorHAnsi"/>
            <w:highlight w:val="green"/>
            <w:rPrChange w:id="532" w:author="EDUARDO FERNANDEZ PASCUAL" w:date="2024-03-05T12:49:00Z">
              <w:rPr>
                <w:rFonts w:cstheme="minorHAnsi"/>
              </w:rPr>
            </w:rPrChange>
          </w:rPr>
          <w:delText xml:space="preserve">varied as a function </w:delText>
        </w:r>
        <w:r w:rsidR="00B73172" w:rsidRPr="000562D1" w:rsidDel="00127AF9">
          <w:rPr>
            <w:rFonts w:cstheme="minorHAnsi"/>
            <w:highlight w:val="green"/>
            <w:rPrChange w:id="533" w:author="EDUARDO FERNANDEZ PASCUAL" w:date="2024-03-05T12:49:00Z">
              <w:rPr>
                <w:rFonts w:cstheme="minorHAnsi"/>
              </w:rPr>
            </w:rPrChange>
          </w:rPr>
          <w:delText xml:space="preserve">of </w:delText>
        </w:r>
        <w:r w:rsidR="006A1614" w:rsidRPr="000562D1" w:rsidDel="00127AF9">
          <w:rPr>
            <w:rFonts w:cstheme="minorHAnsi"/>
            <w:highlight w:val="green"/>
            <w:rPrChange w:id="534" w:author="EDUARDO FERNANDEZ PASCUAL" w:date="2024-03-05T12:49:00Z">
              <w:rPr>
                <w:rFonts w:cstheme="minorHAnsi"/>
              </w:rPr>
            </w:rPrChange>
          </w:rPr>
          <w:delText>storage time and</w:delText>
        </w:r>
        <w:r w:rsidR="00636A4A" w:rsidRPr="000562D1" w:rsidDel="00127AF9">
          <w:rPr>
            <w:rFonts w:cstheme="minorHAnsi"/>
            <w:highlight w:val="green"/>
            <w:rPrChange w:id="535" w:author="EDUARDO FERNANDEZ PASCUAL" w:date="2024-03-05T12:49:00Z">
              <w:rPr>
                <w:rFonts w:cstheme="minorHAnsi"/>
              </w:rPr>
            </w:rPrChange>
          </w:rPr>
          <w:delText xml:space="preserve"> </w:delText>
        </w:r>
        <w:r w:rsidR="0064096D" w:rsidRPr="000562D1" w:rsidDel="00127AF9">
          <w:rPr>
            <w:rFonts w:cstheme="minorHAnsi"/>
            <w:highlight w:val="green"/>
            <w:rPrChange w:id="536" w:author="EDUARDO FERNANDEZ PASCUAL" w:date="2024-03-05T12:49:00Z">
              <w:rPr>
                <w:rFonts w:cstheme="minorHAnsi"/>
              </w:rPr>
            </w:rPrChange>
          </w:rPr>
          <w:delText>water potential</w:delText>
        </w:r>
        <w:r w:rsidR="00F5610C" w:rsidRPr="000562D1" w:rsidDel="00127AF9">
          <w:rPr>
            <w:rFonts w:cstheme="minorHAnsi"/>
            <w:highlight w:val="green"/>
            <w:rPrChange w:id="537" w:author="EDUARDO FERNANDEZ PASCUAL" w:date="2024-03-05T12:49:00Z">
              <w:rPr>
                <w:rFonts w:cstheme="minorHAnsi"/>
              </w:rPr>
            </w:rPrChange>
          </w:rPr>
          <w:delText>,</w:delText>
        </w:r>
        <w:r w:rsidRPr="000562D1" w:rsidDel="00127AF9">
          <w:rPr>
            <w:rFonts w:cstheme="minorHAnsi"/>
            <w:highlight w:val="green"/>
            <w:rPrChange w:id="538" w:author="EDUARDO FERNANDEZ PASCUAL" w:date="2024-03-05T12:49:00Z">
              <w:rPr>
                <w:rFonts w:cstheme="minorHAnsi"/>
              </w:rPr>
            </w:rPrChange>
          </w:rPr>
          <w:delText xml:space="preserve"> w</w:delText>
        </w:r>
        <w:r w:rsidR="00221957" w:rsidRPr="000562D1" w:rsidDel="00127AF9">
          <w:rPr>
            <w:rFonts w:cstheme="minorHAnsi"/>
            <w:highlight w:val="green"/>
            <w:rPrChange w:id="539" w:author="EDUARDO FERNANDEZ PASCUAL" w:date="2024-03-05T12:49:00Z">
              <w:rPr>
                <w:rFonts w:cstheme="minorHAnsi"/>
              </w:rPr>
            </w:rPrChange>
          </w:rPr>
          <w:delText xml:space="preserve">e </w:delText>
        </w:r>
        <w:r w:rsidR="00F9002E" w:rsidRPr="000562D1" w:rsidDel="00127AF9">
          <w:rPr>
            <w:rFonts w:cstheme="minorHAnsi"/>
            <w:highlight w:val="green"/>
            <w:rPrChange w:id="540" w:author="EDUARDO FERNANDEZ PASCUAL" w:date="2024-03-05T12:49:00Z">
              <w:rPr>
                <w:rFonts w:cstheme="minorHAnsi"/>
              </w:rPr>
            </w:rPrChange>
          </w:rPr>
          <w:delText xml:space="preserve">fitted </w:delText>
        </w:r>
        <w:r w:rsidR="00F33E5D" w:rsidRPr="000562D1" w:rsidDel="00127AF9">
          <w:rPr>
            <w:rFonts w:cstheme="minorHAnsi"/>
            <w:highlight w:val="green"/>
            <w:rPrChange w:id="541" w:author="EDUARDO FERNANDEZ PASCUAL" w:date="2024-03-05T12:49:00Z">
              <w:rPr>
                <w:rFonts w:cstheme="minorHAnsi"/>
              </w:rPr>
            </w:rPrChange>
          </w:rPr>
          <w:delText>GLMMs</w:delText>
        </w:r>
        <w:r w:rsidRPr="000562D1" w:rsidDel="00127AF9">
          <w:rPr>
            <w:rFonts w:cstheme="minorHAnsi"/>
            <w:highlight w:val="green"/>
            <w:rPrChange w:id="542" w:author="EDUARDO FERNANDEZ PASCUAL" w:date="2024-03-05T12:49:00Z">
              <w:rPr>
                <w:rFonts w:cstheme="minorHAnsi"/>
              </w:rPr>
            </w:rPrChange>
          </w:rPr>
          <w:delText xml:space="preserve"> </w:delText>
        </w:r>
        <w:r w:rsidR="0064096D" w:rsidRPr="000562D1" w:rsidDel="00127AF9">
          <w:rPr>
            <w:rFonts w:cstheme="minorHAnsi"/>
            <w:highlight w:val="green"/>
            <w:rPrChange w:id="543" w:author="EDUARDO FERNANDEZ PASCUAL" w:date="2024-03-05T12:49:00Z">
              <w:rPr>
                <w:rFonts w:cstheme="minorHAnsi"/>
              </w:rPr>
            </w:rPrChange>
          </w:rPr>
          <w:delText>with binomial distribution</w:delText>
        </w:r>
        <w:r w:rsidR="00B73172" w:rsidRPr="000562D1" w:rsidDel="00127AF9">
          <w:rPr>
            <w:rFonts w:cstheme="minorHAnsi"/>
            <w:highlight w:val="green"/>
            <w:rPrChange w:id="544" w:author="EDUARDO FERNANDEZ PASCUAL" w:date="2024-03-05T12:49:00Z">
              <w:rPr>
                <w:rFonts w:cstheme="minorHAnsi"/>
              </w:rPr>
            </w:rPrChange>
          </w:rPr>
          <w:delText xml:space="preserve">, in which </w:delText>
        </w:r>
        <w:r w:rsidR="00993CC8" w:rsidRPr="000562D1" w:rsidDel="00127AF9">
          <w:rPr>
            <w:rFonts w:cstheme="minorHAnsi"/>
            <w:highlight w:val="green"/>
            <w:rPrChange w:id="545" w:author="EDUARDO FERNANDEZ PASCUAL" w:date="2024-03-05T12:49:00Z">
              <w:rPr>
                <w:rFonts w:cstheme="minorHAnsi"/>
              </w:rPr>
            </w:rPrChange>
          </w:rPr>
          <w:delText>germination proportion was the response variable</w:delText>
        </w:r>
        <w:r w:rsidR="00221957" w:rsidRPr="000562D1" w:rsidDel="00127AF9">
          <w:rPr>
            <w:rFonts w:cstheme="minorHAnsi"/>
            <w:highlight w:val="green"/>
            <w:rPrChange w:id="546" w:author="EDUARDO FERNANDEZ PASCUAL" w:date="2024-03-05T12:49:00Z">
              <w:rPr>
                <w:rFonts w:cstheme="minorHAnsi"/>
              </w:rPr>
            </w:rPrChange>
          </w:rPr>
          <w:delText xml:space="preserve">. Explanatory fixed factors were </w:delText>
        </w:r>
        <w:r w:rsidR="00F9002E" w:rsidRPr="000562D1" w:rsidDel="00127AF9">
          <w:rPr>
            <w:rFonts w:cstheme="minorHAnsi"/>
            <w:highlight w:val="green"/>
            <w:rPrChange w:id="547" w:author="EDUARDO FERNANDEZ PASCUAL" w:date="2024-03-05T12:49:00Z">
              <w:rPr>
                <w:rFonts w:cstheme="minorHAnsi"/>
              </w:rPr>
            </w:rPrChange>
          </w:rPr>
          <w:delText>the storage</w:delText>
        </w:r>
        <w:r w:rsidR="00221957" w:rsidRPr="000562D1" w:rsidDel="00127AF9">
          <w:rPr>
            <w:rFonts w:cstheme="minorHAnsi"/>
            <w:highlight w:val="green"/>
            <w:rPrChange w:id="548" w:author="EDUARDO FERNANDEZ PASCUAL" w:date="2024-03-05T12:49:00Z">
              <w:rPr>
                <w:rFonts w:cstheme="minorHAnsi"/>
              </w:rPr>
            </w:rPrChange>
          </w:rPr>
          <w:delText xml:space="preserve"> and water potential treatments</w:delText>
        </w:r>
        <w:r w:rsidR="002B4D4F" w:rsidRPr="000562D1" w:rsidDel="00127AF9">
          <w:rPr>
            <w:rFonts w:cstheme="minorHAnsi"/>
            <w:highlight w:val="green"/>
            <w:rPrChange w:id="549" w:author="EDUARDO FERNANDEZ PASCUAL" w:date="2024-03-05T12:49:00Z">
              <w:rPr>
                <w:rFonts w:cstheme="minorHAnsi"/>
              </w:rPr>
            </w:rPrChange>
          </w:rPr>
          <w:delText>. Random factors included</w:delText>
        </w:r>
        <w:r w:rsidR="00221957" w:rsidRPr="000562D1" w:rsidDel="00127AF9">
          <w:rPr>
            <w:rFonts w:cstheme="minorHAnsi"/>
            <w:highlight w:val="green"/>
            <w:rPrChange w:id="550" w:author="EDUARDO FERNANDEZ PASCUAL" w:date="2024-03-05T12:49:00Z">
              <w:rPr>
                <w:rFonts w:cstheme="minorHAnsi"/>
              </w:rPr>
            </w:rPrChange>
          </w:rPr>
          <w:delText xml:space="preserve"> </w:delText>
        </w:r>
        <w:r w:rsidR="009034F4" w:rsidRPr="000562D1" w:rsidDel="00127AF9">
          <w:rPr>
            <w:rFonts w:cstheme="minorHAnsi"/>
            <w:highlight w:val="green"/>
            <w:rPrChange w:id="551" w:author="EDUARDO FERNANDEZ PASCUAL" w:date="2024-03-05T12:49:00Z">
              <w:rPr>
                <w:rFonts w:cstheme="minorHAnsi"/>
              </w:rPr>
            </w:rPrChange>
          </w:rPr>
          <w:delText xml:space="preserve">subpopulation nested within </w:delText>
        </w:r>
        <w:r w:rsidR="005E2483" w:rsidRPr="000562D1" w:rsidDel="00127AF9">
          <w:rPr>
            <w:rFonts w:cstheme="minorHAnsi"/>
            <w:highlight w:val="green"/>
            <w:rPrChange w:id="552" w:author="EDUARDO FERNANDEZ PASCUAL" w:date="2024-03-05T12:49:00Z">
              <w:rPr>
                <w:rFonts w:cstheme="minorHAnsi"/>
              </w:rPr>
            </w:rPrChange>
          </w:rPr>
          <w:delText>summit</w:delText>
        </w:r>
        <w:r w:rsidR="00B73172" w:rsidRPr="000562D1" w:rsidDel="00127AF9">
          <w:rPr>
            <w:rFonts w:cstheme="minorHAnsi"/>
            <w:highlight w:val="green"/>
            <w:rPrChange w:id="553" w:author="EDUARDO FERNANDEZ PASCUAL" w:date="2024-03-05T12:49:00Z">
              <w:rPr>
                <w:rFonts w:cstheme="minorHAnsi"/>
              </w:rPr>
            </w:rPrChange>
          </w:rPr>
          <w:delText xml:space="preserve"> in the</w:delText>
        </w:r>
        <w:r w:rsidR="009034F4" w:rsidRPr="000562D1" w:rsidDel="00127AF9">
          <w:rPr>
            <w:rFonts w:cstheme="minorHAnsi"/>
            <w:highlight w:val="green"/>
            <w:rPrChange w:id="554" w:author="EDUARDO FERNANDEZ PASCUAL" w:date="2024-03-05T12:49:00Z">
              <w:rPr>
                <w:rFonts w:cstheme="minorHAnsi"/>
              </w:rPr>
            </w:rPrChange>
          </w:rPr>
          <w:delText xml:space="preserve"> </w:delText>
        </w:r>
        <w:r w:rsidR="00B73172" w:rsidRPr="000562D1" w:rsidDel="00127AF9">
          <w:rPr>
            <w:rFonts w:cstheme="minorHAnsi"/>
            <w:highlight w:val="green"/>
            <w:rPrChange w:id="555" w:author="EDUARDO FERNANDEZ PASCUAL" w:date="2024-03-05T12:49:00Z">
              <w:rPr>
                <w:rFonts w:cstheme="minorHAnsi"/>
              </w:rPr>
            </w:rPrChange>
          </w:rPr>
          <w:delText>m</w:delText>
        </w:r>
        <w:r w:rsidRPr="000562D1" w:rsidDel="00127AF9">
          <w:rPr>
            <w:rFonts w:cstheme="minorHAnsi"/>
            <w:highlight w:val="green"/>
            <w:rPrChange w:id="556" w:author="EDUARDO FERNANDEZ PASCUAL" w:date="2024-03-05T12:49:00Z">
              <w:rPr>
                <w:rFonts w:cstheme="minorHAnsi"/>
              </w:rPr>
            </w:rPrChange>
          </w:rPr>
          <w:delText xml:space="preserve">odel </w:delText>
        </w:r>
        <w:r w:rsidR="002B4D4F" w:rsidRPr="000562D1" w:rsidDel="00127AF9">
          <w:rPr>
            <w:rFonts w:cstheme="minorHAnsi"/>
            <w:highlight w:val="green"/>
            <w:rPrChange w:id="557" w:author="EDUARDO FERNANDEZ PASCUAL" w:date="2024-03-05T12:49:00Z">
              <w:rPr>
                <w:rFonts w:cstheme="minorHAnsi"/>
              </w:rPr>
            </w:rPrChange>
          </w:rPr>
          <w:delText>formula</w:delText>
        </w:r>
        <w:r w:rsidRPr="000562D1" w:rsidDel="00127AF9">
          <w:rPr>
            <w:rFonts w:cstheme="minorHAnsi"/>
            <w:highlight w:val="green"/>
            <w:rPrChange w:id="558" w:author="EDUARDO FERNANDEZ PASCUAL" w:date="2024-03-05T12:49:00Z">
              <w:rPr>
                <w:rFonts w:cstheme="minorHAnsi"/>
              </w:rPr>
            </w:rPrChange>
          </w:rPr>
          <w:delText xml:space="preserve">: </w:delText>
        </w:r>
        <w:r w:rsidR="00221957" w:rsidRPr="000562D1" w:rsidDel="00127AF9">
          <w:rPr>
            <w:rFonts w:cstheme="minorHAnsi"/>
            <w:highlight w:val="green"/>
            <w:rPrChange w:id="559" w:author="EDUARDO FERNANDEZ PASCUAL" w:date="2024-03-05T12:49:00Z">
              <w:rPr>
                <w:rFonts w:cstheme="minorHAnsi"/>
              </w:rPr>
            </w:rPrChange>
          </w:rPr>
          <w:delText>Final germination</w:delText>
        </w:r>
        <w:r w:rsidR="00722EEC" w:rsidRPr="000562D1" w:rsidDel="00127AF9">
          <w:rPr>
            <w:rFonts w:cstheme="minorHAnsi"/>
            <w:highlight w:val="green"/>
            <w:rPrChange w:id="560" w:author="EDUARDO FERNANDEZ PASCUAL" w:date="2024-03-05T12:49:00Z">
              <w:rPr>
                <w:rFonts w:cstheme="minorHAnsi"/>
              </w:rPr>
            </w:rPrChange>
          </w:rPr>
          <w:delText xml:space="preserve"> (germinated, viable - germinated)</w:delText>
        </w:r>
        <w:r w:rsidR="00221957" w:rsidRPr="000562D1" w:rsidDel="00127AF9">
          <w:rPr>
            <w:rFonts w:cstheme="minorHAnsi"/>
            <w:highlight w:val="green"/>
            <w:rPrChange w:id="561" w:author="EDUARDO FERNANDEZ PASCUAL" w:date="2024-03-05T12:49:00Z">
              <w:rPr>
                <w:rFonts w:cstheme="minorHAnsi"/>
              </w:rPr>
            </w:rPrChange>
          </w:rPr>
          <w:delText xml:space="preserve"> ~ </w:delText>
        </w:r>
        <w:r w:rsidR="00C313D3" w:rsidRPr="000562D1" w:rsidDel="00127AF9">
          <w:rPr>
            <w:rFonts w:cstheme="minorHAnsi"/>
            <w:highlight w:val="green"/>
            <w:rPrChange w:id="562" w:author="EDUARDO FERNANDEZ PASCUAL" w:date="2024-03-05T12:49:00Z">
              <w:rPr>
                <w:rFonts w:cstheme="minorHAnsi"/>
              </w:rPr>
            </w:rPrChange>
          </w:rPr>
          <w:delText xml:space="preserve">storage </w:delText>
        </w:r>
        <w:r w:rsidR="00221957" w:rsidRPr="000562D1" w:rsidDel="00127AF9">
          <w:rPr>
            <w:rFonts w:cstheme="minorHAnsi"/>
            <w:highlight w:val="green"/>
            <w:rPrChange w:id="563" w:author="EDUARDO FERNANDEZ PASCUAL" w:date="2024-03-05T12:49:00Z">
              <w:rPr>
                <w:rFonts w:cstheme="minorHAnsi"/>
              </w:rPr>
            </w:rPrChange>
          </w:rPr>
          <w:delText xml:space="preserve">* water potential + </w:delText>
        </w:r>
        <w:r w:rsidR="00A71C6F" w:rsidRPr="000562D1" w:rsidDel="00127AF9">
          <w:rPr>
            <w:rFonts w:cstheme="minorHAnsi"/>
            <w:highlight w:val="green"/>
            <w:rPrChange w:id="564" w:author="EDUARDO FERNANDEZ PASCUAL" w:date="2024-03-05T12:49:00Z">
              <w:rPr>
                <w:rFonts w:cstheme="minorHAnsi"/>
              </w:rPr>
            </w:rPrChange>
          </w:rPr>
          <w:delText>(</w:delText>
        </w:r>
        <w:r w:rsidR="00221957" w:rsidRPr="000562D1" w:rsidDel="00127AF9">
          <w:rPr>
            <w:rFonts w:cstheme="minorHAnsi"/>
            <w:highlight w:val="green"/>
            <w:rPrChange w:id="565" w:author="EDUARDO FERNANDEZ PASCUAL" w:date="2024-03-05T12:49:00Z">
              <w:rPr>
                <w:rFonts w:cstheme="minorHAnsi"/>
              </w:rPr>
            </w:rPrChange>
          </w:rPr>
          <w:delText>1|</w:delText>
        </w:r>
        <w:r w:rsidR="005E2483" w:rsidRPr="000562D1" w:rsidDel="00127AF9">
          <w:rPr>
            <w:rFonts w:cstheme="minorHAnsi"/>
            <w:highlight w:val="green"/>
            <w:rPrChange w:id="566" w:author="EDUARDO FERNANDEZ PASCUAL" w:date="2024-03-05T12:49:00Z">
              <w:rPr>
                <w:rFonts w:cstheme="minorHAnsi"/>
              </w:rPr>
            </w:rPrChange>
          </w:rPr>
          <w:delText>summit</w:delText>
        </w:r>
        <w:r w:rsidR="00221957" w:rsidRPr="000562D1" w:rsidDel="00127AF9">
          <w:rPr>
            <w:rFonts w:cstheme="minorHAnsi"/>
            <w:highlight w:val="green"/>
            <w:rPrChange w:id="567" w:author="EDUARDO FERNANDEZ PASCUAL" w:date="2024-03-05T12:49:00Z">
              <w:rPr>
                <w:rFonts w:cstheme="minorHAnsi"/>
              </w:rPr>
            </w:rPrChange>
          </w:rPr>
          <w:delText>/</w:delText>
        </w:r>
        <w:r w:rsidR="00C313D3" w:rsidRPr="000562D1" w:rsidDel="00127AF9">
          <w:rPr>
            <w:rFonts w:cstheme="minorHAnsi"/>
            <w:highlight w:val="green"/>
            <w:rPrChange w:id="568" w:author="EDUARDO FERNANDEZ PASCUAL" w:date="2024-03-05T12:49:00Z">
              <w:rPr>
                <w:rFonts w:cstheme="minorHAnsi"/>
              </w:rPr>
            </w:rPrChange>
          </w:rPr>
          <w:delText>subpopulation</w:delText>
        </w:r>
        <w:r w:rsidR="00A71C6F" w:rsidRPr="000562D1" w:rsidDel="00127AF9">
          <w:rPr>
            <w:rFonts w:cstheme="minorHAnsi"/>
            <w:highlight w:val="green"/>
            <w:rPrChange w:id="569" w:author="EDUARDO FERNANDEZ PASCUAL" w:date="2024-03-05T12:49:00Z">
              <w:rPr>
                <w:rFonts w:cstheme="minorHAnsi"/>
              </w:rPr>
            </w:rPrChange>
          </w:rPr>
          <w:delText>)</w:delText>
        </w:r>
        <w:r w:rsidR="00221957" w:rsidRPr="000562D1" w:rsidDel="00127AF9">
          <w:rPr>
            <w:rFonts w:cstheme="minorHAnsi"/>
            <w:highlight w:val="green"/>
            <w:rPrChange w:id="570" w:author="EDUARDO FERNANDEZ PASCUAL" w:date="2024-03-05T12:49:00Z">
              <w:rPr>
                <w:rFonts w:cstheme="minorHAnsi"/>
              </w:rPr>
            </w:rPrChange>
          </w:rPr>
          <w:delText>, family = binomial.</w:delText>
        </w:r>
        <w:r w:rsidR="001A76C4" w:rsidRPr="000562D1" w:rsidDel="00127AF9">
          <w:rPr>
            <w:rFonts w:cstheme="minorHAnsi"/>
            <w:highlight w:val="green"/>
            <w:rPrChange w:id="571" w:author="EDUARDO FERNANDEZ PASCUAL" w:date="2024-03-05T12:49:00Z">
              <w:rPr>
                <w:rFonts w:cstheme="minorHAnsi"/>
              </w:rPr>
            </w:rPrChange>
          </w:rPr>
          <w:delText xml:space="preserve"> </w:delText>
        </w:r>
      </w:del>
      <w:del w:id="572" w:author="EDUARDO FERNANDEZ PASCUAL" w:date="2024-03-05T12:47:00Z">
        <w:r w:rsidR="00722C70" w:rsidRPr="000562D1" w:rsidDel="003B020D">
          <w:rPr>
            <w:rFonts w:cstheme="minorHAnsi"/>
            <w:highlight w:val="green"/>
            <w:rPrChange w:id="573" w:author="EDUARDO FERNANDEZ PASCUAL" w:date="2024-03-05T12:49:00Z">
              <w:rPr>
                <w:rFonts w:cstheme="minorHAnsi"/>
              </w:rPr>
            </w:rPrChange>
          </w:rPr>
          <w:delText>Finally, t</w:delText>
        </w:r>
        <w:r w:rsidR="00C06E8A" w:rsidRPr="000562D1" w:rsidDel="003B020D">
          <w:rPr>
            <w:rFonts w:cstheme="minorHAnsi"/>
            <w:highlight w:val="green"/>
            <w:rPrChange w:id="574" w:author="EDUARDO FERNANDEZ PASCUAL" w:date="2024-03-05T12:49:00Z">
              <w:rPr>
                <w:rFonts w:cstheme="minorHAnsi"/>
              </w:rPr>
            </w:rPrChange>
          </w:rPr>
          <w:delText xml:space="preserve">o </w:delText>
        </w:r>
        <w:r w:rsidR="006C6FD2" w:rsidRPr="000562D1" w:rsidDel="003B020D">
          <w:rPr>
            <w:rFonts w:cstheme="minorHAnsi"/>
            <w:highlight w:val="green"/>
            <w:rPrChange w:id="575" w:author="EDUARDO FERNANDEZ PASCUAL" w:date="2024-03-05T12:49:00Z">
              <w:rPr>
                <w:rFonts w:cstheme="minorHAnsi"/>
              </w:rPr>
            </w:rPrChange>
          </w:rPr>
          <w:delText xml:space="preserve">test our last </w:delText>
        </w:r>
        <w:r w:rsidR="00B73172" w:rsidRPr="000562D1" w:rsidDel="003B020D">
          <w:rPr>
            <w:rFonts w:cstheme="minorHAnsi"/>
            <w:highlight w:val="green"/>
            <w:rPrChange w:id="576" w:author="EDUARDO FERNANDEZ PASCUAL" w:date="2024-03-05T12:49:00Z">
              <w:rPr>
                <w:rFonts w:cstheme="minorHAnsi"/>
              </w:rPr>
            </w:rPrChange>
          </w:rPr>
          <w:delText>prediction</w:delText>
        </w:r>
      </w:del>
      <w:proofErr w:type="spellStart"/>
      <w:ins w:id="577" w:author="EDUARDO FERNANDEZ PASCUAL" w:date="2024-03-05T12:47:00Z">
        <w:r w:rsidR="003B020D" w:rsidRPr="000562D1">
          <w:rPr>
            <w:rFonts w:cstheme="minorHAnsi"/>
            <w:highlight w:val="green"/>
            <w:rPrChange w:id="578" w:author="EDUARDO FERNANDEZ PASCUAL" w:date="2024-03-05T12:49:00Z">
              <w:rPr>
                <w:rFonts w:cstheme="minorHAnsi"/>
              </w:rPr>
            </w:rPrChange>
          </w:rPr>
          <w:t>Referencias</w:t>
        </w:r>
        <w:proofErr w:type="spellEnd"/>
        <w:r w:rsidR="003B020D" w:rsidRPr="000562D1">
          <w:rPr>
            <w:rFonts w:cstheme="minorHAnsi"/>
            <w:highlight w:val="green"/>
            <w:rPrChange w:id="579" w:author="EDUARDO FERNANDEZ PASCUAL" w:date="2024-03-05T12:49:00Z">
              <w:rPr>
                <w:rFonts w:cstheme="minorHAnsi"/>
              </w:rPr>
            </w:rPrChange>
          </w:rPr>
          <w:t xml:space="preserve"> de que base water potential may </w:t>
        </w:r>
        <w:proofErr w:type="spellStart"/>
        <w:r w:rsidR="003B020D" w:rsidRPr="000562D1">
          <w:rPr>
            <w:rFonts w:cstheme="minorHAnsi"/>
            <w:highlight w:val="green"/>
            <w:rPrChange w:id="580" w:author="EDUARDO FERNANDEZ PASCUAL" w:date="2024-03-05T12:49:00Z">
              <w:rPr>
                <w:rFonts w:cstheme="minorHAnsi"/>
              </w:rPr>
            </w:rPrChange>
          </w:rPr>
          <w:t>bvary</w:t>
        </w:r>
        <w:proofErr w:type="spellEnd"/>
        <w:r w:rsidR="003B020D" w:rsidRPr="000562D1">
          <w:rPr>
            <w:rFonts w:cstheme="minorHAnsi"/>
            <w:highlight w:val="green"/>
            <w:rPrChange w:id="581" w:author="EDUARDO FERNANDEZ PASCUAL" w:date="2024-03-05T12:49:00Z">
              <w:rPr>
                <w:rFonts w:cstheme="minorHAnsi"/>
              </w:rPr>
            </w:rPrChange>
          </w:rPr>
          <w:t xml:space="preserve"> according </w:t>
        </w:r>
        <w:proofErr w:type="spellStart"/>
        <w:r w:rsidR="003B020D" w:rsidRPr="000562D1">
          <w:rPr>
            <w:rFonts w:cstheme="minorHAnsi"/>
            <w:highlight w:val="green"/>
            <w:rPrChange w:id="582" w:author="EDUARDO FERNANDEZ PASCUAL" w:date="2024-03-05T12:49:00Z">
              <w:rPr>
                <w:rFonts w:cstheme="minorHAnsi"/>
              </w:rPr>
            </w:rPrChange>
          </w:rPr>
          <w:t>ot</w:t>
        </w:r>
        <w:proofErr w:type="spellEnd"/>
        <w:r w:rsidR="003B020D" w:rsidRPr="000562D1">
          <w:rPr>
            <w:rFonts w:cstheme="minorHAnsi"/>
            <w:highlight w:val="green"/>
            <w:rPrChange w:id="583" w:author="EDUARDO FERNANDEZ PASCUAL" w:date="2024-03-05T12:49:00Z">
              <w:rPr>
                <w:rFonts w:cstheme="minorHAnsi"/>
              </w:rPr>
            </w:rPrChange>
          </w:rPr>
          <w:t xml:space="preserve"> seed mass blab la </w:t>
        </w:r>
        <w:proofErr w:type="spellStart"/>
        <w:r w:rsidR="003B020D" w:rsidRPr="000562D1">
          <w:rPr>
            <w:rFonts w:cstheme="minorHAnsi"/>
            <w:highlight w:val="green"/>
            <w:rPrChange w:id="584" w:author="EDUARDO FERNANDEZ PASCUAL" w:date="2024-03-05T12:49:00Z">
              <w:rPr>
                <w:rFonts w:cstheme="minorHAnsi"/>
              </w:rPr>
            </w:rPrChange>
          </w:rPr>
          <w:t>bla</w:t>
        </w:r>
      </w:ins>
      <w:proofErr w:type="spellEnd"/>
      <w:r w:rsidR="00B73172" w:rsidRPr="000562D1">
        <w:rPr>
          <w:rFonts w:cstheme="minorHAnsi"/>
          <w:highlight w:val="green"/>
          <w:rPrChange w:id="585" w:author="EDUARDO FERNANDEZ PASCUAL" w:date="2024-03-05T12:49:00Z">
            <w:rPr>
              <w:rFonts w:cstheme="minorHAnsi"/>
            </w:rPr>
          </w:rPrChange>
        </w:rPr>
        <w:t>,</w:t>
      </w:r>
      <w:r w:rsidR="00B73172">
        <w:rPr>
          <w:rFonts w:cstheme="minorHAnsi"/>
        </w:rPr>
        <w:t xml:space="preserve"> </w:t>
      </w:r>
      <w:r w:rsidR="00D4225A" w:rsidRPr="003407A9">
        <w:rPr>
          <w:rFonts w:cstheme="minorHAnsi"/>
        </w:rPr>
        <w:t>we checked if base water potential varied as a function of</w:t>
      </w:r>
      <w:r w:rsidR="00716D42" w:rsidRPr="003407A9">
        <w:rPr>
          <w:rFonts w:cstheme="minorHAnsi"/>
        </w:rPr>
        <w:t xml:space="preserve"> </w:t>
      </w:r>
      <w:r w:rsidR="006D223E" w:rsidRPr="003407A9">
        <w:rPr>
          <w:rFonts w:cstheme="minorHAnsi"/>
        </w:rPr>
        <w:t>seed</w:t>
      </w:r>
      <w:r w:rsidR="00716D42" w:rsidRPr="003407A9">
        <w:rPr>
          <w:rFonts w:cstheme="minorHAnsi"/>
        </w:rPr>
        <w:t xml:space="preserve"> </w:t>
      </w:r>
      <w:r w:rsidR="00722EEC" w:rsidRPr="003407A9">
        <w:rPr>
          <w:rFonts w:cstheme="minorHAnsi"/>
        </w:rPr>
        <w:t>mass</w:t>
      </w:r>
      <w:r w:rsidR="005D4588" w:rsidRPr="003407A9">
        <w:rPr>
          <w:rFonts w:cstheme="minorHAnsi"/>
        </w:rPr>
        <w:t xml:space="preserve"> by fitting GLMMs with gamma distribution</w:t>
      </w:r>
      <w:r w:rsidR="00866305" w:rsidRPr="003407A9">
        <w:rPr>
          <w:rFonts w:cstheme="minorHAnsi"/>
        </w:rPr>
        <w:t xml:space="preserve"> (since the model did not fulfil Gaussian assumptions)</w:t>
      </w:r>
      <w:r w:rsidR="000B1A2A" w:rsidRPr="003407A9">
        <w:rPr>
          <w:rFonts w:cstheme="minorHAnsi"/>
        </w:rPr>
        <w:t>.</w:t>
      </w:r>
      <w:ins w:id="586" w:author="EDUARDO FERNANDEZ PASCUAL" w:date="2024-03-05T12:48:00Z">
        <w:r w:rsidR="00C977AC">
          <w:rPr>
            <w:rFonts w:cstheme="minorHAnsi"/>
          </w:rPr>
          <w:t xml:space="preserve"> However, we found no significant relationship between seed mass and </w:t>
        </w:r>
        <w:r w:rsidR="00A51D76">
          <w:rPr>
            <w:rFonts w:cstheme="minorHAnsi"/>
          </w:rPr>
          <w:t>base water or GDD.</w:t>
        </w:r>
      </w:ins>
      <w:r w:rsidR="000B1A2A" w:rsidRPr="003407A9">
        <w:rPr>
          <w:rFonts w:cstheme="minorHAnsi"/>
        </w:rPr>
        <w:t xml:space="preserve"> </w:t>
      </w:r>
      <w:r w:rsidR="000B1A2A" w:rsidRPr="009E0D3A">
        <w:rPr>
          <w:rFonts w:cstheme="minorHAnsi"/>
          <w:strike/>
          <w:highlight w:val="yellow"/>
          <w:rPrChange w:id="587" w:author="EDUARDO FERNANDEZ PASCUAL" w:date="2024-03-05T12:54:00Z">
            <w:rPr>
              <w:rFonts w:cstheme="minorHAnsi"/>
            </w:rPr>
          </w:rPrChange>
        </w:rPr>
        <w:t xml:space="preserve">Base </w:t>
      </w:r>
      <w:r w:rsidR="00BF33CE" w:rsidRPr="009E0D3A">
        <w:rPr>
          <w:rFonts w:cstheme="minorHAnsi"/>
          <w:strike/>
          <w:highlight w:val="yellow"/>
          <w:rPrChange w:id="588" w:author="EDUARDO FERNANDEZ PASCUAL" w:date="2024-03-05T12:54:00Z">
            <w:rPr>
              <w:rFonts w:cstheme="minorHAnsi"/>
            </w:rPr>
          </w:rPrChange>
        </w:rPr>
        <w:t xml:space="preserve">water </w:t>
      </w:r>
      <w:r w:rsidR="000B1A2A" w:rsidRPr="009E0D3A">
        <w:rPr>
          <w:rFonts w:cstheme="minorHAnsi"/>
          <w:strike/>
          <w:highlight w:val="yellow"/>
          <w:rPrChange w:id="589" w:author="EDUARDO FERNANDEZ PASCUAL" w:date="2024-03-05T12:54:00Z">
            <w:rPr>
              <w:rFonts w:cstheme="minorHAnsi"/>
            </w:rPr>
          </w:rPrChange>
        </w:rPr>
        <w:t xml:space="preserve">potential </w:t>
      </w:r>
      <w:r w:rsidR="00BF33CE" w:rsidRPr="009E0D3A">
        <w:rPr>
          <w:rFonts w:cstheme="minorHAnsi"/>
          <w:strike/>
          <w:highlight w:val="yellow"/>
          <w:rPrChange w:id="590" w:author="EDUARDO FERNANDEZ PASCUAL" w:date="2024-03-05T12:54:00Z">
            <w:rPr>
              <w:rFonts w:cstheme="minorHAnsi"/>
            </w:rPr>
          </w:rPrChange>
        </w:rPr>
        <w:t xml:space="preserve">was </w:t>
      </w:r>
      <w:r w:rsidR="000B1A2A" w:rsidRPr="009E0D3A">
        <w:rPr>
          <w:rFonts w:cstheme="minorHAnsi"/>
          <w:strike/>
          <w:highlight w:val="yellow"/>
          <w:rPrChange w:id="591" w:author="EDUARDO FERNANDEZ PASCUAL" w:date="2024-03-05T12:54:00Z">
            <w:rPr>
              <w:rFonts w:cstheme="minorHAnsi"/>
            </w:rPr>
          </w:rPrChange>
        </w:rPr>
        <w:t xml:space="preserve">used as </w:t>
      </w:r>
      <w:r w:rsidR="00BF33CE" w:rsidRPr="009E0D3A">
        <w:rPr>
          <w:rFonts w:cstheme="minorHAnsi"/>
          <w:strike/>
          <w:highlight w:val="yellow"/>
          <w:rPrChange w:id="592" w:author="EDUARDO FERNANDEZ PASCUAL" w:date="2024-03-05T12:54:00Z">
            <w:rPr>
              <w:rFonts w:cstheme="minorHAnsi"/>
            </w:rPr>
          </w:rPrChange>
        </w:rPr>
        <w:t xml:space="preserve">the </w:t>
      </w:r>
      <w:r w:rsidR="000B1A2A" w:rsidRPr="009E0D3A">
        <w:rPr>
          <w:rFonts w:cstheme="minorHAnsi"/>
          <w:strike/>
          <w:highlight w:val="yellow"/>
          <w:rPrChange w:id="593" w:author="EDUARDO FERNANDEZ PASCUAL" w:date="2024-03-05T12:54:00Z">
            <w:rPr>
              <w:rFonts w:cstheme="minorHAnsi"/>
            </w:rPr>
          </w:rPrChange>
        </w:rPr>
        <w:t>response variable and</w:t>
      </w:r>
      <w:r w:rsidR="00716D42" w:rsidRPr="009E0D3A">
        <w:rPr>
          <w:rFonts w:cstheme="minorHAnsi"/>
          <w:strike/>
          <w:highlight w:val="yellow"/>
          <w:rPrChange w:id="594" w:author="EDUARDO FERNANDEZ PASCUAL" w:date="2024-03-05T12:54:00Z">
            <w:rPr>
              <w:rFonts w:cstheme="minorHAnsi"/>
            </w:rPr>
          </w:rPrChange>
        </w:rPr>
        <w:t xml:space="preserve"> </w:t>
      </w:r>
      <w:r w:rsidR="006D223E" w:rsidRPr="009E0D3A">
        <w:rPr>
          <w:rFonts w:cstheme="minorHAnsi"/>
          <w:strike/>
          <w:highlight w:val="yellow"/>
          <w:rPrChange w:id="595" w:author="EDUARDO FERNANDEZ PASCUAL" w:date="2024-03-05T12:54:00Z">
            <w:rPr>
              <w:rFonts w:cstheme="minorHAnsi"/>
            </w:rPr>
          </w:rPrChange>
        </w:rPr>
        <w:t>seed</w:t>
      </w:r>
      <w:r w:rsidR="00716D42" w:rsidRPr="009E0D3A">
        <w:rPr>
          <w:rFonts w:cstheme="minorHAnsi"/>
          <w:strike/>
          <w:highlight w:val="yellow"/>
          <w:rPrChange w:id="596" w:author="EDUARDO FERNANDEZ PASCUAL" w:date="2024-03-05T12:54:00Z">
            <w:rPr>
              <w:rFonts w:cstheme="minorHAnsi"/>
            </w:rPr>
          </w:rPrChange>
        </w:rPr>
        <w:t xml:space="preserve"> </w:t>
      </w:r>
      <w:r w:rsidR="00BF33CE" w:rsidRPr="009E0D3A">
        <w:rPr>
          <w:rFonts w:cstheme="minorHAnsi"/>
          <w:strike/>
          <w:highlight w:val="yellow"/>
          <w:rPrChange w:id="597" w:author="EDUARDO FERNANDEZ PASCUAL" w:date="2024-03-05T12:54:00Z">
            <w:rPr>
              <w:rFonts w:cstheme="minorHAnsi"/>
            </w:rPr>
          </w:rPrChange>
        </w:rPr>
        <w:t>mass</w:t>
      </w:r>
      <w:r w:rsidR="00BF33CE" w:rsidRPr="009E0D3A" w:rsidDel="00BF33CE">
        <w:rPr>
          <w:rFonts w:cstheme="minorHAnsi"/>
          <w:strike/>
          <w:highlight w:val="yellow"/>
          <w:rPrChange w:id="598" w:author="EDUARDO FERNANDEZ PASCUAL" w:date="2024-03-05T12:54:00Z">
            <w:rPr>
              <w:rFonts w:cstheme="minorHAnsi"/>
            </w:rPr>
          </w:rPrChange>
        </w:rPr>
        <w:t xml:space="preserve"> </w:t>
      </w:r>
      <w:r w:rsidR="000B1A2A" w:rsidRPr="009E0D3A">
        <w:rPr>
          <w:rFonts w:cstheme="minorHAnsi"/>
          <w:strike/>
          <w:highlight w:val="yellow"/>
          <w:rPrChange w:id="599" w:author="EDUARDO FERNANDEZ PASCUAL" w:date="2024-03-05T12:54:00Z">
            <w:rPr>
              <w:rFonts w:cstheme="minorHAnsi"/>
            </w:rPr>
          </w:rPrChange>
        </w:rPr>
        <w:t xml:space="preserve">and </w:t>
      </w:r>
      <w:r w:rsidR="00BF33CE" w:rsidRPr="009E0D3A">
        <w:rPr>
          <w:rFonts w:cstheme="minorHAnsi"/>
          <w:strike/>
          <w:highlight w:val="yellow"/>
          <w:rPrChange w:id="600" w:author="EDUARDO FERNANDEZ PASCUAL" w:date="2024-03-05T12:54:00Z">
            <w:rPr>
              <w:rFonts w:cstheme="minorHAnsi"/>
            </w:rPr>
          </w:rPrChange>
        </w:rPr>
        <w:t>storage treatment</w:t>
      </w:r>
      <w:r w:rsidR="000B1A2A" w:rsidRPr="009E0D3A">
        <w:rPr>
          <w:rFonts w:cstheme="minorHAnsi"/>
          <w:strike/>
          <w:highlight w:val="yellow"/>
          <w:rPrChange w:id="601" w:author="EDUARDO FERNANDEZ PASCUAL" w:date="2024-03-05T12:54:00Z">
            <w:rPr>
              <w:rFonts w:cstheme="minorHAnsi"/>
            </w:rPr>
          </w:rPrChange>
        </w:rPr>
        <w:t xml:space="preserve"> as</w:t>
      </w:r>
      <w:r w:rsidR="00BF33CE" w:rsidRPr="009E0D3A">
        <w:rPr>
          <w:rFonts w:cstheme="minorHAnsi"/>
          <w:strike/>
          <w:highlight w:val="yellow"/>
          <w:rPrChange w:id="602" w:author="EDUARDO FERNANDEZ PASCUAL" w:date="2024-03-05T12:54:00Z">
            <w:rPr>
              <w:rFonts w:cstheme="minorHAnsi"/>
            </w:rPr>
          </w:rPrChange>
        </w:rPr>
        <w:t xml:space="preserve"> the</w:t>
      </w:r>
      <w:r w:rsidR="000B1A2A" w:rsidRPr="009E0D3A">
        <w:rPr>
          <w:rFonts w:cstheme="minorHAnsi"/>
          <w:strike/>
          <w:highlight w:val="yellow"/>
          <w:rPrChange w:id="603" w:author="EDUARDO FERNANDEZ PASCUAL" w:date="2024-03-05T12:54:00Z">
            <w:rPr>
              <w:rFonts w:cstheme="minorHAnsi"/>
            </w:rPr>
          </w:rPrChange>
        </w:rPr>
        <w:t xml:space="preserve"> explanatory variables. </w:t>
      </w:r>
      <w:r w:rsidR="005E2483" w:rsidRPr="009E0D3A">
        <w:rPr>
          <w:rFonts w:cstheme="minorHAnsi"/>
          <w:strike/>
          <w:highlight w:val="yellow"/>
          <w:rPrChange w:id="604" w:author="EDUARDO FERNANDEZ PASCUAL" w:date="2024-03-05T12:54:00Z">
            <w:rPr>
              <w:rFonts w:cstheme="minorHAnsi"/>
            </w:rPr>
          </w:rPrChange>
        </w:rPr>
        <w:t>Summit</w:t>
      </w:r>
      <w:r w:rsidR="002B599C" w:rsidRPr="009E0D3A">
        <w:rPr>
          <w:rFonts w:cstheme="minorHAnsi"/>
          <w:strike/>
          <w:highlight w:val="yellow"/>
          <w:rPrChange w:id="605" w:author="EDUARDO FERNANDEZ PASCUAL" w:date="2024-03-05T12:54:00Z">
            <w:rPr>
              <w:rFonts w:cstheme="minorHAnsi"/>
            </w:rPr>
          </w:rPrChange>
        </w:rPr>
        <w:t xml:space="preserve"> was included as </w:t>
      </w:r>
      <w:r w:rsidR="00C812B5" w:rsidRPr="009E0D3A">
        <w:rPr>
          <w:rFonts w:cstheme="minorHAnsi"/>
          <w:strike/>
          <w:highlight w:val="yellow"/>
          <w:rPrChange w:id="606" w:author="EDUARDO FERNANDEZ PASCUAL" w:date="2024-03-05T12:54:00Z">
            <w:rPr>
              <w:rFonts w:cstheme="minorHAnsi"/>
            </w:rPr>
          </w:rPrChange>
        </w:rPr>
        <w:t xml:space="preserve">a </w:t>
      </w:r>
      <w:r w:rsidR="002B599C" w:rsidRPr="009E0D3A">
        <w:rPr>
          <w:rFonts w:cstheme="minorHAnsi"/>
          <w:strike/>
          <w:highlight w:val="yellow"/>
          <w:rPrChange w:id="607" w:author="EDUARDO FERNANDEZ PASCUAL" w:date="2024-03-05T12:54:00Z">
            <w:rPr>
              <w:rFonts w:cstheme="minorHAnsi"/>
            </w:rPr>
          </w:rPrChange>
        </w:rPr>
        <w:t>random factor</w:t>
      </w:r>
      <w:r w:rsidR="00C812B5" w:rsidRPr="009E0D3A">
        <w:rPr>
          <w:rFonts w:cstheme="minorHAnsi"/>
          <w:strike/>
          <w:highlight w:val="yellow"/>
          <w:rPrChange w:id="608" w:author="EDUARDO FERNANDEZ PASCUAL" w:date="2024-03-05T12:54:00Z">
            <w:rPr>
              <w:rFonts w:cstheme="minorHAnsi"/>
            </w:rPr>
          </w:rPrChange>
        </w:rPr>
        <w:t xml:space="preserve">. Model </w:t>
      </w:r>
      <w:r w:rsidR="00866305" w:rsidRPr="009E0D3A">
        <w:rPr>
          <w:rFonts w:cstheme="minorHAnsi"/>
          <w:strike/>
          <w:highlight w:val="yellow"/>
          <w:rPrChange w:id="609" w:author="EDUARDO FERNANDEZ PASCUAL" w:date="2024-03-05T12:54:00Z">
            <w:rPr>
              <w:rFonts w:cstheme="minorHAnsi"/>
            </w:rPr>
          </w:rPrChange>
        </w:rPr>
        <w:t>formula</w:t>
      </w:r>
      <w:r w:rsidR="00C812B5" w:rsidRPr="009E0D3A">
        <w:rPr>
          <w:rFonts w:cstheme="minorHAnsi"/>
          <w:strike/>
          <w:highlight w:val="yellow"/>
          <w:rPrChange w:id="610" w:author="EDUARDO FERNANDEZ PASCUAL" w:date="2024-03-05T12:54:00Z">
            <w:rPr>
              <w:rFonts w:cstheme="minorHAnsi"/>
            </w:rPr>
          </w:rPrChange>
        </w:rPr>
        <w:t xml:space="preserve">: </w:t>
      </w:r>
      <w:r w:rsidR="0088539A" w:rsidRPr="009E0D3A">
        <w:rPr>
          <w:rFonts w:cstheme="minorHAnsi"/>
          <w:strike/>
          <w:highlight w:val="yellow"/>
          <w:rPrChange w:id="611" w:author="EDUARDO FERNANDEZ PASCUAL" w:date="2024-03-05T12:54:00Z">
            <w:rPr>
              <w:rFonts w:cstheme="minorHAnsi"/>
            </w:rPr>
          </w:rPrChange>
        </w:rPr>
        <w:t xml:space="preserve"> </w:t>
      </w:r>
      <w:proofErr w:type="spellStart"/>
      <w:r w:rsidR="00866305" w:rsidRPr="009E0D3A">
        <w:rPr>
          <w:rFonts w:cstheme="minorHAnsi"/>
          <w:strike/>
          <w:highlight w:val="yellow"/>
          <w:rPrChange w:id="612" w:author="EDUARDO FERNANDEZ PASCUAL" w:date="2024-03-05T12:54:00Z">
            <w:rPr>
              <w:rFonts w:cstheme="minorHAnsi"/>
            </w:rPr>
          </w:rPrChange>
        </w:rPr>
        <w:t>ψ</w:t>
      </w:r>
      <w:r w:rsidR="00866305" w:rsidRPr="009E0D3A">
        <w:rPr>
          <w:rFonts w:cstheme="minorHAnsi"/>
          <w:strike/>
          <w:highlight w:val="yellow"/>
          <w:vertAlign w:val="subscript"/>
          <w:rPrChange w:id="613" w:author="EDUARDO FERNANDEZ PASCUAL" w:date="2024-03-05T12:54:00Z">
            <w:rPr>
              <w:rFonts w:cstheme="minorHAnsi"/>
              <w:vertAlign w:val="subscript"/>
            </w:rPr>
          </w:rPrChange>
        </w:rPr>
        <w:t>b</w:t>
      </w:r>
      <w:proofErr w:type="spellEnd"/>
      <w:r w:rsidR="00A31D0B" w:rsidRPr="009E0D3A">
        <w:rPr>
          <w:rFonts w:cstheme="minorHAnsi"/>
          <w:strike/>
          <w:highlight w:val="yellow"/>
          <w:rPrChange w:id="614" w:author="EDUARDO FERNANDEZ PASCUAL" w:date="2024-03-05T12:54:00Z">
            <w:rPr>
              <w:rFonts w:cstheme="minorHAnsi"/>
            </w:rPr>
          </w:rPrChange>
        </w:rPr>
        <w:t xml:space="preserve"> ~</w:t>
      </w:r>
      <w:r w:rsidR="00654BAB" w:rsidRPr="009E0D3A">
        <w:rPr>
          <w:rFonts w:cstheme="minorHAnsi"/>
          <w:strike/>
          <w:highlight w:val="yellow"/>
          <w:rPrChange w:id="615" w:author="EDUARDO FERNANDEZ PASCUAL" w:date="2024-03-05T12:54:00Z">
            <w:rPr>
              <w:rFonts w:cstheme="minorHAnsi"/>
            </w:rPr>
          </w:rPrChange>
        </w:rPr>
        <w:t xml:space="preserve"> </w:t>
      </w:r>
      <w:r w:rsidR="006D223E" w:rsidRPr="009E0D3A">
        <w:rPr>
          <w:rFonts w:cstheme="minorHAnsi"/>
          <w:strike/>
          <w:highlight w:val="yellow"/>
          <w:rPrChange w:id="616" w:author="EDUARDO FERNANDEZ PASCUAL" w:date="2024-03-05T12:54:00Z">
            <w:rPr>
              <w:rFonts w:cstheme="minorHAnsi"/>
            </w:rPr>
          </w:rPrChange>
        </w:rPr>
        <w:t>seed</w:t>
      </w:r>
      <w:r w:rsidR="00716D42" w:rsidRPr="009E0D3A">
        <w:rPr>
          <w:rFonts w:cstheme="minorHAnsi"/>
          <w:strike/>
          <w:highlight w:val="yellow"/>
          <w:rPrChange w:id="617" w:author="EDUARDO FERNANDEZ PASCUAL" w:date="2024-03-05T12:54:00Z">
            <w:rPr>
              <w:rFonts w:cstheme="minorHAnsi"/>
            </w:rPr>
          </w:rPrChange>
        </w:rPr>
        <w:t xml:space="preserve"> </w:t>
      </w:r>
      <w:r w:rsidR="00A534E3" w:rsidRPr="009E0D3A">
        <w:rPr>
          <w:rFonts w:cstheme="minorHAnsi"/>
          <w:strike/>
          <w:highlight w:val="yellow"/>
          <w:rPrChange w:id="618" w:author="EDUARDO FERNANDEZ PASCUAL" w:date="2024-03-05T12:54:00Z">
            <w:rPr>
              <w:rFonts w:cstheme="minorHAnsi"/>
            </w:rPr>
          </w:rPrChange>
        </w:rPr>
        <w:t xml:space="preserve">weight * </w:t>
      </w:r>
      <w:r w:rsidR="00866305" w:rsidRPr="009E0D3A">
        <w:rPr>
          <w:rFonts w:cstheme="minorHAnsi"/>
          <w:strike/>
          <w:highlight w:val="yellow"/>
          <w:rPrChange w:id="619" w:author="EDUARDO FERNANDEZ PASCUAL" w:date="2024-03-05T12:54:00Z">
            <w:rPr>
              <w:rFonts w:cstheme="minorHAnsi"/>
            </w:rPr>
          </w:rPrChange>
        </w:rPr>
        <w:t>storage</w:t>
      </w:r>
      <w:r w:rsidR="00A534E3" w:rsidRPr="009E0D3A">
        <w:rPr>
          <w:rFonts w:cstheme="minorHAnsi"/>
          <w:strike/>
          <w:highlight w:val="yellow"/>
          <w:rPrChange w:id="620" w:author="EDUARDO FERNANDEZ PASCUAL" w:date="2024-03-05T12:54:00Z">
            <w:rPr>
              <w:rFonts w:cstheme="minorHAnsi"/>
            </w:rPr>
          </w:rPrChange>
        </w:rPr>
        <w:t xml:space="preserve"> + </w:t>
      </w:r>
      <w:r w:rsidR="00A71C6F" w:rsidRPr="009E0D3A">
        <w:rPr>
          <w:rFonts w:cstheme="minorHAnsi"/>
          <w:strike/>
          <w:highlight w:val="yellow"/>
          <w:rPrChange w:id="621" w:author="EDUARDO FERNANDEZ PASCUAL" w:date="2024-03-05T12:54:00Z">
            <w:rPr>
              <w:rFonts w:cstheme="minorHAnsi"/>
            </w:rPr>
          </w:rPrChange>
        </w:rPr>
        <w:t>(</w:t>
      </w:r>
      <w:r w:rsidR="00A534E3" w:rsidRPr="009E0D3A">
        <w:rPr>
          <w:rFonts w:cstheme="minorHAnsi"/>
          <w:strike/>
          <w:highlight w:val="yellow"/>
          <w:rPrChange w:id="622" w:author="EDUARDO FERNANDEZ PASCUAL" w:date="2024-03-05T12:54:00Z">
            <w:rPr>
              <w:rFonts w:cstheme="minorHAnsi"/>
            </w:rPr>
          </w:rPrChange>
        </w:rPr>
        <w:t>1|</w:t>
      </w:r>
      <w:r w:rsidR="005E2483" w:rsidRPr="009E0D3A">
        <w:rPr>
          <w:rFonts w:cstheme="minorHAnsi"/>
          <w:strike/>
          <w:highlight w:val="yellow"/>
          <w:rPrChange w:id="623" w:author="EDUARDO FERNANDEZ PASCUAL" w:date="2024-03-05T12:54:00Z">
            <w:rPr>
              <w:rFonts w:cstheme="minorHAnsi"/>
            </w:rPr>
          </w:rPrChange>
        </w:rPr>
        <w:t>summit</w:t>
      </w:r>
      <w:r w:rsidR="00A71C6F" w:rsidRPr="009E0D3A">
        <w:rPr>
          <w:rFonts w:cstheme="minorHAnsi"/>
          <w:strike/>
          <w:highlight w:val="yellow"/>
          <w:rPrChange w:id="624" w:author="EDUARDO FERNANDEZ PASCUAL" w:date="2024-03-05T12:54:00Z">
            <w:rPr>
              <w:rFonts w:cstheme="minorHAnsi"/>
            </w:rPr>
          </w:rPrChange>
        </w:rPr>
        <w:t>)</w:t>
      </w:r>
      <w:r w:rsidR="00A534E3" w:rsidRPr="009E0D3A">
        <w:rPr>
          <w:rFonts w:cstheme="minorHAnsi"/>
          <w:strike/>
          <w:highlight w:val="yellow"/>
          <w:rPrChange w:id="625" w:author="EDUARDO FERNANDEZ PASCUAL" w:date="2024-03-05T12:54:00Z">
            <w:rPr>
              <w:rFonts w:cstheme="minorHAnsi"/>
            </w:rPr>
          </w:rPrChange>
        </w:rPr>
        <w:t>, family = Gamma</w:t>
      </w:r>
      <w:r w:rsidR="005F1E59" w:rsidRPr="009E0D3A">
        <w:rPr>
          <w:rFonts w:cstheme="minorHAnsi"/>
          <w:strike/>
          <w:highlight w:val="yellow"/>
          <w:rPrChange w:id="626" w:author="EDUARDO FERNANDEZ PASCUAL" w:date="2024-03-05T12:54:00Z">
            <w:rPr>
              <w:rFonts w:cstheme="minorHAnsi"/>
            </w:rPr>
          </w:rPrChange>
        </w:rPr>
        <w:t>.</w:t>
      </w:r>
      <w:r w:rsidR="005F1E59" w:rsidRPr="009E0D3A">
        <w:rPr>
          <w:rFonts w:cstheme="minorHAnsi"/>
          <w:strike/>
          <w:rPrChange w:id="627" w:author="EDUARDO FERNANDEZ PASCUAL" w:date="2024-03-05T12:54:00Z">
            <w:rPr>
              <w:rFonts w:cstheme="minorHAnsi"/>
            </w:rPr>
          </w:rPrChange>
        </w:rPr>
        <w:t xml:space="preserve"> </w:t>
      </w:r>
    </w:p>
    <w:p w14:paraId="6AC9B9A2" w14:textId="0EC615AD" w:rsidR="00AF329C" w:rsidRPr="003407A9" w:rsidRDefault="0042434E" w:rsidP="002D07AE">
      <w:pPr>
        <w:pStyle w:val="Ttulo2"/>
        <w:spacing w:line="360" w:lineRule="auto"/>
        <w:jc w:val="both"/>
      </w:pPr>
      <w:r w:rsidRPr="003407A9">
        <w:t>3. Results</w:t>
      </w:r>
    </w:p>
    <w:p w14:paraId="113C3A73" w14:textId="13B3158C" w:rsidR="009E6375" w:rsidDel="009E6375" w:rsidRDefault="00003697" w:rsidP="00A133EA">
      <w:pPr>
        <w:spacing w:line="360" w:lineRule="auto"/>
        <w:ind w:firstLine="709"/>
        <w:jc w:val="both"/>
        <w:rPr>
          <w:del w:id="628" w:author="EDUARDO FERNANDEZ PASCUAL" w:date="2024-03-05T12:40:00Z"/>
          <w:moveTo w:id="629" w:author="EDUARDO FERNANDEZ PASCUAL" w:date="2024-03-05T12:40:00Z"/>
        </w:rPr>
        <w:pPrChange w:id="630" w:author="EDUARDO FERNANDEZ PASCUAL" w:date="2024-03-05T12:41:00Z">
          <w:pPr>
            <w:spacing w:line="360" w:lineRule="auto"/>
            <w:ind w:firstLine="709"/>
            <w:jc w:val="both"/>
          </w:pPr>
        </w:pPrChange>
      </w:pPr>
      <w:ins w:id="631" w:author="EDUARDO FERNANDEZ PASCUAL" w:date="2024-03-05T12:40:00Z">
        <w:r>
          <w:t xml:space="preserve">Our results confirmed that fresh seeds (i.e. 10 days after collection) had some degree of dormancy. </w:t>
        </w:r>
      </w:ins>
      <w:moveToRangeStart w:id="632" w:author="EDUARDO FERNANDEZ PASCUAL" w:date="2024-03-05T12:40:00Z" w:name="move160534833"/>
      <w:moveTo w:id="633" w:author="EDUARDO FERNANDEZ PASCUAL" w:date="2024-03-05T12:40:00Z">
        <w:r w:rsidR="009E6375" w:rsidRPr="003407A9">
          <w:t xml:space="preserve">Final germination was higher in after ripened than in fresh seeds (Fig. </w:t>
        </w:r>
        <w:r w:rsidR="009E6375">
          <w:t>5</w:t>
        </w:r>
        <w:r w:rsidR="009E6375" w:rsidRPr="003407A9">
          <w:t xml:space="preserve">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ed to slower germination (Fig. </w:t>
        </w:r>
        <w:r w:rsidR="009E6375">
          <w:t>5</w:t>
        </w:r>
        <w:r w:rsidR="009E6375" w:rsidRPr="003407A9">
          <w:t>B</w:t>
        </w:r>
      </w:moveTo>
      <w:ins w:id="634" w:author="EDUARDO FERNANDEZ PASCUAL" w:date="2024-03-05T12:41:00Z">
        <w:r w:rsidR="00BC5765">
          <w:t xml:space="preserve">, see </w:t>
        </w:r>
        <w:r w:rsidR="00BC5765" w:rsidRPr="00222221">
          <w:rPr>
            <w:highlight w:val="yellow"/>
          </w:rPr>
          <w:t>supplementary Fig 1</w:t>
        </w:r>
        <w:r w:rsidR="00BC5765">
          <w:t xml:space="preserve"> for subpopulation-level cumulative germination curves</w:t>
        </w:r>
      </w:ins>
      <w:moveTo w:id="635" w:author="EDUARDO FERNANDEZ PASCUAL" w:date="2024-03-05T12:40:00Z">
        <w:r w:rsidR="009E6375" w:rsidRPr="003407A9">
          <w:t xml:space="preserve">). </w:t>
        </w:r>
      </w:moveTo>
      <w:ins w:id="636" w:author="EDUARDO FERNANDEZ PASCUAL" w:date="2024-03-05T12:41:00Z">
        <w:r w:rsidR="00A133EA" w:rsidRPr="003407A9">
          <w:t xml:space="preserve">GLMMs confirmed </w:t>
        </w:r>
        <w:r w:rsidR="00A133EA">
          <w:t>significant effects of</w:t>
        </w:r>
        <w:r w:rsidR="00A133EA" w:rsidRPr="003407A9">
          <w:t xml:space="preserve"> storage</w:t>
        </w:r>
        <w:r w:rsidR="00A133EA">
          <w:t xml:space="preserve">, </w:t>
        </w:r>
        <w:r w:rsidR="00A133EA" w:rsidRPr="003407A9">
          <w:t>water potential treatments</w:t>
        </w:r>
        <w:r w:rsidR="00A133EA">
          <w:t xml:space="preserve"> and their interaction</w:t>
        </w:r>
        <w:r w:rsidR="00A133EA" w:rsidRPr="003407A9">
          <w:t xml:space="preserve"> (p-value &lt; 0.001</w:t>
        </w:r>
        <w:r w:rsidR="00A133EA">
          <w:t>, see supplementary Table 4 for full model details</w:t>
        </w:r>
        <w:r w:rsidR="00A133EA" w:rsidRPr="003407A9">
          <w:t>)</w:t>
        </w:r>
        <w:r w:rsidR="00A133EA">
          <w:t>.</w:t>
        </w:r>
      </w:ins>
      <w:moveTo w:id="637" w:author="EDUARDO FERNANDEZ PASCUAL" w:date="2024-03-05T12:40:00Z">
        <w:del w:id="638" w:author="EDUARDO FERNANDEZ PASCUAL" w:date="2024-03-05T12:41:00Z">
          <w:r w:rsidR="009E6375" w:rsidRPr="003407A9" w:rsidDel="00A133EA">
            <w:delText>GLMMs confirmed that differences between storage and water potential treatments were statistically significant (p-value &lt; 0.001 in both explanatory fixed factors and significant interaction</w:delText>
          </w:r>
          <w:r w:rsidR="009E6375" w:rsidRPr="00EF34A0" w:rsidDel="00A133EA">
            <w:delText xml:space="preserve"> </w:delText>
          </w:r>
          <w:r w:rsidR="009E6375" w:rsidDel="00A133EA">
            <w:delText>detailed model results in supplementary Table 4</w:delText>
          </w:r>
          <w:r w:rsidR="009E6375" w:rsidRPr="003407A9" w:rsidDel="00A133EA">
            <w:delText>).</w:delText>
          </w:r>
          <w:r w:rsidR="009E6375" w:rsidDel="00A133EA">
            <w:delText xml:space="preserve"> Individual subpopulations cumulative germination curves can also be checked at </w:delText>
          </w:r>
          <w:r w:rsidR="009E6375" w:rsidRPr="00222221" w:rsidDel="00A133EA">
            <w:rPr>
              <w:highlight w:val="yellow"/>
            </w:rPr>
            <w:delText>supplementary Fig 1</w:delText>
          </w:r>
          <w:r w:rsidR="009E6375" w:rsidDel="00A133EA">
            <w:delText>.</w:delText>
          </w:r>
        </w:del>
      </w:moveTo>
    </w:p>
    <w:moveToRangeEnd w:id="632"/>
    <w:p w14:paraId="45E370EC" w14:textId="757C342F" w:rsidR="006C6FD2" w:rsidDel="009E6375" w:rsidRDefault="006C6FD2" w:rsidP="00A133EA">
      <w:pPr>
        <w:spacing w:line="360" w:lineRule="auto"/>
        <w:jc w:val="both"/>
        <w:rPr>
          <w:del w:id="639" w:author="EDUARDO FERNANDEZ PASCUAL" w:date="2024-03-05T12:40:00Z"/>
        </w:rPr>
        <w:pPrChange w:id="640" w:author="EDUARDO FERNANDEZ PASCUAL" w:date="2024-03-05T12:41:00Z">
          <w:pPr>
            <w:spacing w:line="360" w:lineRule="auto"/>
            <w:ind w:firstLine="709"/>
            <w:jc w:val="both"/>
          </w:pPr>
        </w:pPrChange>
      </w:pPr>
      <w:del w:id="641" w:author="EDUARDO FERNANDEZ PASCUAL" w:date="2024-03-05T12:40:00Z">
        <w:r w:rsidRPr="003407A9" w:rsidDel="009E6375">
          <w:delText>3.</w:delText>
        </w:r>
        <w:r w:rsidDel="009E6375">
          <w:delText>1</w:delText>
        </w:r>
        <w:r w:rsidRPr="003407A9" w:rsidDel="009E6375">
          <w:delText xml:space="preserve"> Germination base water potential as a function of microclimate</w:delText>
        </w:r>
      </w:del>
    </w:p>
    <w:p w14:paraId="48CC0DCB" w14:textId="77777777" w:rsidR="009E6375" w:rsidRPr="003407A9" w:rsidRDefault="009E6375" w:rsidP="00A133EA">
      <w:pPr>
        <w:spacing w:line="360" w:lineRule="auto"/>
        <w:jc w:val="both"/>
        <w:rPr>
          <w:ins w:id="642" w:author="EDUARDO FERNANDEZ PASCUAL" w:date="2024-03-05T12:40:00Z"/>
        </w:rPr>
        <w:pPrChange w:id="643" w:author="EDUARDO FERNANDEZ PASCUAL" w:date="2024-03-05T12:41:00Z">
          <w:pPr>
            <w:pStyle w:val="Ttulo3"/>
            <w:spacing w:line="360" w:lineRule="auto"/>
            <w:jc w:val="both"/>
          </w:pPr>
        </w:pPrChange>
      </w:pPr>
    </w:p>
    <w:p w14:paraId="416FED45" w14:textId="379CA381" w:rsidR="006C6FD2" w:rsidRPr="003407A9" w:rsidRDefault="006C6FD2" w:rsidP="006C6FD2">
      <w:pPr>
        <w:spacing w:line="360" w:lineRule="auto"/>
        <w:ind w:firstLine="709"/>
        <w:jc w:val="both"/>
      </w:pPr>
      <w:r w:rsidRPr="003407A9">
        <w:t xml:space="preserve">We used Bradford’s </w:t>
      </w:r>
      <w:proofErr w:type="spellStart"/>
      <w:r w:rsidRPr="003407A9">
        <w:t>hydrotime</w:t>
      </w:r>
      <w:proofErr w:type="spellEnd"/>
      <w:r w:rsidRPr="003407A9">
        <w:t xml:space="preserve"> model to calculate the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for germination </w:t>
      </w:r>
      <w:r w:rsidR="005F7323">
        <w:t>in</w:t>
      </w:r>
      <w:r w:rsidR="005F7323" w:rsidRPr="003407A9">
        <w:t xml:space="preserve"> </w:t>
      </w:r>
      <w:r w:rsidRPr="003407A9">
        <w:t xml:space="preserve">the 12 subpopulations </w:t>
      </w:r>
      <w:r w:rsidR="00C813E8">
        <w:t>of</w:t>
      </w:r>
      <w:r w:rsidR="00C813E8" w:rsidRPr="003407A9">
        <w:t xml:space="preserve"> </w:t>
      </w:r>
      <w:r w:rsidRPr="003407A9">
        <w:t>the fresh treatment</w:t>
      </w:r>
      <w:r w:rsidR="00C813E8">
        <w:t>,</w:t>
      </w:r>
      <w:r w:rsidRPr="003407A9">
        <w:t xml:space="preserve"> and </w:t>
      </w:r>
      <w:r w:rsidR="00C813E8">
        <w:t xml:space="preserve">in </w:t>
      </w:r>
      <w:r w:rsidRPr="003407A9">
        <w:t xml:space="preserve">the 12 populations </w:t>
      </w:r>
      <w:r w:rsidR="00C813E8">
        <w:t>of</w:t>
      </w:r>
      <w:r w:rsidR="00C813E8" w:rsidRPr="003407A9">
        <w:t xml:space="preserve"> </w:t>
      </w:r>
      <w:r w:rsidRPr="003407A9">
        <w:t xml:space="preserve">the after ripened treatment (Table 1). Values of </w:t>
      </w:r>
      <w:proofErr w:type="spellStart"/>
      <w:r w:rsidRPr="003407A9">
        <w:rPr>
          <w:rFonts w:cstheme="minorHAnsi"/>
        </w:rPr>
        <w:t>ψ</w:t>
      </w:r>
      <w:r w:rsidRPr="003407A9">
        <w:rPr>
          <w:rFonts w:cstheme="minorHAnsi"/>
          <w:vertAlign w:val="subscript"/>
        </w:rPr>
        <w:t>b</w:t>
      </w:r>
      <w:proofErr w:type="spellEnd"/>
      <w:r w:rsidRPr="003407A9">
        <w:rPr>
          <w:rFonts w:cstheme="minorHAnsi"/>
        </w:rPr>
        <w:t xml:space="preserve"> </w:t>
      </w:r>
      <w:r w:rsidRPr="003407A9">
        <w:t xml:space="preserve">were higher (i.e. less water stress-tolerant) in the fresh than in the after ripened seeds (average -0.1 vs -0.4 in those 6 subpopulations that were sown at both storage times) (Table 1). Given the significant interaction between storage treatment and microclimate (measured as GDD; model z = 2.45, </w:t>
      </w:r>
      <w:r w:rsidRPr="008E52DA">
        <w:rPr>
          <w:i/>
          <w:iCs/>
        </w:rPr>
        <w:t>p-value</w:t>
      </w:r>
      <w:r w:rsidRPr="003407A9">
        <w:t xml:space="preserve"> &lt; 0.05), we analysed the relationship between base water potential and GDD separately for fresh and after ripened seeds. For fresh seeds we found no significant relationship (Fig. </w:t>
      </w:r>
      <w:r w:rsidR="004C4467">
        <w:t>4</w:t>
      </w:r>
      <w:r w:rsidRPr="003407A9">
        <w:t xml:space="preserve"> left panel). On the contrary, after ripened seeds showed a significant relationship (z = -1.99, </w:t>
      </w:r>
      <w:r w:rsidRPr="008E52DA">
        <w:rPr>
          <w:i/>
          <w:iCs/>
        </w:rPr>
        <w:t>p-value</w:t>
      </w:r>
      <w:r w:rsidRPr="003407A9">
        <w:t xml:space="preserve"> &lt;0.05) of decreasing </w:t>
      </w:r>
      <w:proofErr w:type="spellStart"/>
      <w:r w:rsidRPr="003407A9">
        <w:rPr>
          <w:rFonts w:cstheme="minorHAnsi"/>
        </w:rPr>
        <w:t>ψ</w:t>
      </w:r>
      <w:r w:rsidRPr="003407A9">
        <w:rPr>
          <w:rFonts w:cstheme="minorHAnsi"/>
          <w:vertAlign w:val="subscript"/>
        </w:rPr>
        <w:t>b</w:t>
      </w:r>
      <w:proofErr w:type="spellEnd"/>
      <w:r w:rsidRPr="003407A9">
        <w:t xml:space="preserve"> in subpopulations with higher GDD</w:t>
      </w:r>
      <w:ins w:id="644" w:author="EDUARDO FERNANDEZ PASCUAL" w:date="2024-03-05T12:20:00Z">
        <w:r w:rsidR="0080038A">
          <w:t xml:space="preserve">, i.e. </w:t>
        </w:r>
        <w:r w:rsidR="00681FCB">
          <w:t>more water-stress tolerance in subpopulations from</w:t>
        </w:r>
      </w:ins>
      <w:ins w:id="645" w:author="EDUARDO FERNANDEZ PASCUAL" w:date="2024-03-05T12:21:00Z">
        <w:r w:rsidR="00681FCB">
          <w:t xml:space="preserve"> drier and warmer plots, as per our primary prediction</w:t>
        </w:r>
      </w:ins>
      <w:r w:rsidRPr="003407A9">
        <w:t xml:space="preserve"> (Fig. 4, right panel)</w:t>
      </w:r>
      <w:r w:rsidR="00FD174D">
        <w:t xml:space="preserve"> (detailed model results in supplementary </w:t>
      </w:r>
      <w:r w:rsidR="00B55C6E">
        <w:t>T</w:t>
      </w:r>
      <w:r w:rsidR="00FD174D">
        <w:t>able</w:t>
      </w:r>
      <w:r w:rsidR="00B55C6E">
        <w:t xml:space="preserve"> 3)</w:t>
      </w:r>
      <w:r w:rsidRPr="003407A9">
        <w:t xml:space="preserve">. </w:t>
      </w:r>
    </w:p>
    <w:p w14:paraId="5E9E6177" w14:textId="69290134" w:rsidR="00851EE8" w:rsidRPr="009E0D3A" w:rsidDel="000562D1" w:rsidRDefault="00851EE8" w:rsidP="002D07AE">
      <w:pPr>
        <w:pStyle w:val="Ttulo3"/>
        <w:spacing w:line="360" w:lineRule="auto"/>
        <w:jc w:val="both"/>
        <w:rPr>
          <w:del w:id="646" w:author="EDUARDO FERNANDEZ PASCUAL" w:date="2024-03-05T12:49:00Z"/>
          <w:strike/>
          <w:rPrChange w:id="647" w:author="EDUARDO FERNANDEZ PASCUAL" w:date="2024-03-05T12:54:00Z">
            <w:rPr>
              <w:del w:id="648" w:author="EDUARDO FERNANDEZ PASCUAL" w:date="2024-03-05T12:49:00Z"/>
            </w:rPr>
          </w:rPrChange>
        </w:rPr>
      </w:pPr>
      <w:del w:id="649" w:author="EDUARDO FERNANDEZ PASCUAL" w:date="2024-03-05T12:49:00Z">
        <w:r w:rsidRPr="009E0D3A" w:rsidDel="000562D1">
          <w:rPr>
            <w:strike/>
            <w:rPrChange w:id="650" w:author="EDUARDO FERNANDEZ PASCUAL" w:date="2024-03-05T12:54:00Z">
              <w:rPr/>
            </w:rPrChange>
          </w:rPr>
          <w:lastRenderedPageBreak/>
          <w:delText>3.</w:delText>
        </w:r>
        <w:r w:rsidR="006C6FD2" w:rsidRPr="009E0D3A" w:rsidDel="000562D1">
          <w:rPr>
            <w:strike/>
            <w:rPrChange w:id="651" w:author="EDUARDO FERNANDEZ PASCUAL" w:date="2024-03-05T12:54:00Z">
              <w:rPr/>
            </w:rPrChange>
          </w:rPr>
          <w:delText>2</w:delText>
        </w:r>
        <w:r w:rsidR="00031A1A" w:rsidRPr="009E0D3A" w:rsidDel="000562D1">
          <w:rPr>
            <w:strike/>
            <w:rPrChange w:id="652" w:author="EDUARDO FERNANDEZ PASCUAL" w:date="2024-03-05T12:54:00Z">
              <w:rPr/>
            </w:rPrChange>
          </w:rPr>
          <w:delText xml:space="preserve"> </w:delText>
        </w:r>
        <w:r w:rsidR="00D65736" w:rsidRPr="009E0D3A" w:rsidDel="000562D1">
          <w:rPr>
            <w:strike/>
            <w:rPrChange w:id="653" w:author="EDUARDO FERNANDEZ PASCUAL" w:date="2024-03-05T12:54:00Z">
              <w:rPr/>
            </w:rPrChange>
          </w:rPr>
          <w:delText>F</w:delText>
        </w:r>
        <w:r w:rsidR="00031A1A" w:rsidRPr="009E0D3A" w:rsidDel="000562D1">
          <w:rPr>
            <w:strike/>
            <w:rPrChange w:id="654" w:author="EDUARDO FERNANDEZ PASCUAL" w:date="2024-03-05T12:54:00Z">
              <w:rPr/>
            </w:rPrChange>
          </w:rPr>
          <w:delText>inal germination proportion</w:delText>
        </w:r>
        <w:r w:rsidR="00D65736" w:rsidRPr="009E0D3A" w:rsidDel="000562D1">
          <w:rPr>
            <w:strike/>
            <w:rPrChange w:id="655" w:author="EDUARDO FERNANDEZ PASCUAL" w:date="2024-03-05T12:54:00Z">
              <w:rPr/>
            </w:rPrChange>
          </w:rPr>
          <w:delText xml:space="preserve"> as a function of storage treatment and water potential</w:delText>
        </w:r>
      </w:del>
    </w:p>
    <w:p w14:paraId="2FB5F1E7" w14:textId="65EA2D0C" w:rsidR="00851EE8" w:rsidRPr="009E0D3A" w:rsidDel="000562D1" w:rsidRDefault="00856CE6" w:rsidP="005F751E">
      <w:pPr>
        <w:spacing w:line="360" w:lineRule="auto"/>
        <w:ind w:firstLine="709"/>
        <w:jc w:val="both"/>
        <w:rPr>
          <w:del w:id="656" w:author="EDUARDO FERNANDEZ PASCUAL" w:date="2024-03-05T12:49:00Z"/>
          <w:moveFrom w:id="657" w:author="EDUARDO FERNANDEZ PASCUAL" w:date="2024-03-05T12:40:00Z"/>
          <w:strike/>
          <w:rPrChange w:id="658" w:author="EDUARDO FERNANDEZ PASCUAL" w:date="2024-03-05T12:54:00Z">
            <w:rPr>
              <w:del w:id="659" w:author="EDUARDO FERNANDEZ PASCUAL" w:date="2024-03-05T12:49:00Z"/>
              <w:moveFrom w:id="660" w:author="EDUARDO FERNANDEZ PASCUAL" w:date="2024-03-05T12:40:00Z"/>
            </w:rPr>
          </w:rPrChange>
        </w:rPr>
      </w:pPr>
      <w:moveFromRangeStart w:id="661" w:author="EDUARDO FERNANDEZ PASCUAL" w:date="2024-03-05T12:40:00Z" w:name="move160534833"/>
      <w:moveFrom w:id="662" w:author="EDUARDO FERNANDEZ PASCUAL" w:date="2024-03-05T12:40:00Z">
        <w:del w:id="663" w:author="EDUARDO FERNANDEZ PASCUAL" w:date="2024-03-05T12:49:00Z">
          <w:r w:rsidRPr="009E0D3A" w:rsidDel="000562D1">
            <w:rPr>
              <w:strike/>
              <w:rPrChange w:id="664" w:author="EDUARDO FERNANDEZ PASCUAL" w:date="2024-03-05T12:54:00Z">
                <w:rPr/>
              </w:rPrChange>
            </w:rPr>
            <w:delText>Final g</w:delText>
          </w:r>
          <w:r w:rsidR="00D94D39" w:rsidRPr="009E0D3A" w:rsidDel="000562D1">
            <w:rPr>
              <w:strike/>
              <w:rPrChange w:id="665" w:author="EDUARDO FERNANDEZ PASCUAL" w:date="2024-03-05T12:54:00Z">
                <w:rPr/>
              </w:rPrChange>
            </w:rPr>
            <w:delText xml:space="preserve">ermination was higher </w:delText>
          </w:r>
          <w:r w:rsidR="002E576F" w:rsidRPr="009E0D3A" w:rsidDel="000562D1">
            <w:rPr>
              <w:strike/>
              <w:rPrChange w:id="666" w:author="EDUARDO FERNANDEZ PASCUAL" w:date="2024-03-05T12:54:00Z">
                <w:rPr/>
              </w:rPrChange>
            </w:rPr>
            <w:delText xml:space="preserve">in </w:delText>
          </w:r>
          <w:r w:rsidR="00E02CDF" w:rsidRPr="009E0D3A" w:rsidDel="000562D1">
            <w:rPr>
              <w:strike/>
              <w:rPrChange w:id="667" w:author="EDUARDO FERNANDEZ PASCUAL" w:date="2024-03-05T12:54:00Z">
                <w:rPr/>
              </w:rPrChange>
            </w:rPr>
            <w:delText>after ripened</w:delText>
          </w:r>
          <w:r w:rsidR="002E576F" w:rsidRPr="009E0D3A" w:rsidDel="000562D1">
            <w:rPr>
              <w:strike/>
              <w:rPrChange w:id="668" w:author="EDUARDO FERNANDEZ PASCUAL" w:date="2024-03-05T12:54:00Z">
                <w:rPr/>
              </w:rPrChange>
            </w:rPr>
            <w:delText xml:space="preserve"> </w:delText>
          </w:r>
          <w:r w:rsidRPr="009E0D3A" w:rsidDel="000562D1">
            <w:rPr>
              <w:strike/>
              <w:rPrChange w:id="669" w:author="EDUARDO FERNANDEZ PASCUAL" w:date="2024-03-05T12:54:00Z">
                <w:rPr/>
              </w:rPrChange>
            </w:rPr>
            <w:delText xml:space="preserve">than in fresh </w:delText>
          </w:r>
          <w:r w:rsidR="0038254B" w:rsidRPr="009E0D3A" w:rsidDel="000562D1">
            <w:rPr>
              <w:strike/>
              <w:rPrChange w:id="670" w:author="EDUARDO FERNANDEZ PASCUAL" w:date="2024-03-05T12:54:00Z">
                <w:rPr/>
              </w:rPrChange>
            </w:rPr>
            <w:delText>see</w:delText>
          </w:r>
          <w:r w:rsidR="002E576F" w:rsidRPr="009E0D3A" w:rsidDel="000562D1">
            <w:rPr>
              <w:strike/>
              <w:rPrChange w:id="671" w:author="EDUARDO FERNANDEZ PASCUAL" w:date="2024-03-05T12:54:00Z">
                <w:rPr/>
              </w:rPrChange>
            </w:rPr>
            <w:delText>ds</w:delText>
          </w:r>
          <w:r w:rsidR="00716D42" w:rsidRPr="009E0D3A" w:rsidDel="000562D1">
            <w:rPr>
              <w:strike/>
              <w:rPrChange w:id="672" w:author="EDUARDO FERNANDEZ PASCUAL" w:date="2024-03-05T12:54:00Z">
                <w:rPr/>
              </w:rPrChange>
            </w:rPr>
            <w:delText xml:space="preserve"> (</w:delText>
          </w:r>
          <w:r w:rsidR="0098001B" w:rsidRPr="009E0D3A" w:rsidDel="000562D1">
            <w:rPr>
              <w:strike/>
              <w:rPrChange w:id="673" w:author="EDUARDO FERNANDEZ PASCUAL" w:date="2024-03-05T12:54:00Z">
                <w:rPr/>
              </w:rPrChange>
            </w:rPr>
            <w:delText xml:space="preserve">Fig. </w:delText>
          </w:r>
          <w:r w:rsidR="004C4467" w:rsidRPr="009E0D3A" w:rsidDel="000562D1">
            <w:rPr>
              <w:strike/>
              <w:rPrChange w:id="674" w:author="EDUARDO FERNANDEZ PASCUAL" w:date="2024-03-05T12:54:00Z">
                <w:rPr/>
              </w:rPrChange>
            </w:rPr>
            <w:delText>5</w:delText>
          </w:r>
          <w:r w:rsidR="00D94D39" w:rsidRPr="009E0D3A" w:rsidDel="000562D1">
            <w:rPr>
              <w:strike/>
              <w:rPrChange w:id="675" w:author="EDUARDO FERNANDEZ PASCUAL" w:date="2024-03-05T12:54:00Z">
                <w:rPr/>
              </w:rPrChange>
            </w:rPr>
            <w:delText xml:space="preserve">A). </w:delText>
          </w:r>
          <w:r w:rsidR="003460A9" w:rsidRPr="009E0D3A" w:rsidDel="000562D1">
            <w:rPr>
              <w:strike/>
              <w:rPrChange w:id="676" w:author="EDUARDO FERNANDEZ PASCUAL" w:date="2024-03-05T12:54:00Z">
                <w:rPr/>
              </w:rPrChange>
            </w:rPr>
            <w:delText>W</w:delText>
          </w:r>
          <w:r w:rsidR="00FF6F68" w:rsidRPr="009E0D3A" w:rsidDel="000562D1">
            <w:rPr>
              <w:strike/>
              <w:rPrChange w:id="677" w:author="EDUARDO FERNANDEZ PASCUAL" w:date="2024-03-05T12:54:00Z">
                <w:rPr/>
              </w:rPrChange>
            </w:rPr>
            <w:delText>ith no water stress (i.e. distilled water</w:delText>
          </w:r>
          <w:r w:rsidR="003460A9" w:rsidRPr="009E0D3A" w:rsidDel="000562D1">
            <w:rPr>
              <w:strike/>
              <w:rPrChange w:id="678" w:author="EDUARDO FERNANDEZ PASCUAL" w:date="2024-03-05T12:54:00Z">
                <w:rPr/>
              </w:rPrChange>
            </w:rPr>
            <w:delText xml:space="preserve"> treatment</w:delText>
          </w:r>
          <w:r w:rsidR="00B46BBF" w:rsidRPr="009E0D3A" w:rsidDel="000562D1">
            <w:rPr>
              <w:strike/>
              <w:rPrChange w:id="679" w:author="EDUARDO FERNANDEZ PASCUAL" w:date="2024-03-05T12:54:00Z">
                <w:rPr/>
              </w:rPrChange>
            </w:rPr>
            <w:delText>, WP treatment = 0</w:delText>
          </w:r>
          <w:r w:rsidR="00FF6F68" w:rsidRPr="009E0D3A" w:rsidDel="000562D1">
            <w:rPr>
              <w:strike/>
              <w:rPrChange w:id="680" w:author="EDUARDO FERNANDEZ PASCUAL" w:date="2024-03-05T12:54:00Z">
                <w:rPr/>
              </w:rPrChange>
            </w:rPr>
            <w:delText xml:space="preserve">) </w:delText>
          </w:r>
          <w:r w:rsidR="00AE25C9" w:rsidRPr="009E0D3A" w:rsidDel="000562D1">
            <w:rPr>
              <w:strike/>
              <w:rPrChange w:id="681" w:author="EDUARDO FERNANDEZ PASCUAL" w:date="2024-03-05T12:54:00Z">
                <w:rPr/>
              </w:rPrChange>
            </w:rPr>
            <w:delText xml:space="preserve">fresh </w:delText>
          </w:r>
          <w:r w:rsidR="0038254B" w:rsidRPr="009E0D3A" w:rsidDel="000562D1">
            <w:rPr>
              <w:strike/>
              <w:rPrChange w:id="682" w:author="EDUARDO FERNANDEZ PASCUAL" w:date="2024-03-05T12:54:00Z">
                <w:rPr/>
              </w:rPrChange>
            </w:rPr>
            <w:delText>see</w:delText>
          </w:r>
          <w:r w:rsidR="00AE25C9" w:rsidRPr="009E0D3A" w:rsidDel="000562D1">
            <w:rPr>
              <w:strike/>
              <w:rPrChange w:id="683" w:author="EDUARDO FERNANDEZ PASCUAL" w:date="2024-03-05T12:54:00Z">
                <w:rPr/>
              </w:rPrChange>
            </w:rPr>
            <w:delText xml:space="preserve">ds only attained </w:delText>
          </w:r>
          <w:r w:rsidR="00365485" w:rsidRPr="009E0D3A" w:rsidDel="000562D1">
            <w:rPr>
              <w:strike/>
              <w:rPrChange w:id="684" w:author="EDUARDO FERNANDEZ PASCUAL" w:date="2024-03-05T12:54:00Z">
                <w:rPr/>
              </w:rPrChange>
            </w:rPr>
            <w:delText xml:space="preserve">around </w:delText>
          </w:r>
          <w:r w:rsidR="00AE25C9" w:rsidRPr="009E0D3A" w:rsidDel="000562D1">
            <w:rPr>
              <w:strike/>
              <w:rPrChange w:id="685" w:author="EDUARDO FERNANDEZ PASCUAL" w:date="2024-03-05T12:54:00Z">
                <w:rPr/>
              </w:rPrChange>
            </w:rPr>
            <w:delText>70% germination, while</w:delText>
          </w:r>
          <w:r w:rsidR="00B375A2" w:rsidRPr="009E0D3A" w:rsidDel="000562D1">
            <w:rPr>
              <w:strike/>
              <w:rPrChange w:id="686" w:author="EDUARDO FERNANDEZ PASCUAL" w:date="2024-03-05T12:54:00Z">
                <w:rPr/>
              </w:rPrChange>
            </w:rPr>
            <w:delText xml:space="preserve"> germination of</w:delText>
          </w:r>
          <w:r w:rsidR="00716D42" w:rsidRPr="009E0D3A" w:rsidDel="000562D1">
            <w:rPr>
              <w:strike/>
              <w:rPrChange w:id="687" w:author="EDUARDO FERNANDEZ PASCUAL" w:date="2024-03-05T12:54:00Z">
                <w:rPr/>
              </w:rPrChange>
            </w:rPr>
            <w:delText xml:space="preserve"> after </w:delText>
          </w:r>
          <w:r w:rsidR="00AE25C9" w:rsidRPr="009E0D3A" w:rsidDel="000562D1">
            <w:rPr>
              <w:strike/>
              <w:rPrChange w:id="688" w:author="EDUARDO FERNANDEZ PASCUAL" w:date="2024-03-05T12:54:00Z">
                <w:rPr/>
              </w:rPrChange>
            </w:rPr>
            <w:delText xml:space="preserve">ripened </w:delText>
          </w:r>
          <w:r w:rsidR="0038254B" w:rsidRPr="009E0D3A" w:rsidDel="000562D1">
            <w:rPr>
              <w:strike/>
              <w:rPrChange w:id="689" w:author="EDUARDO FERNANDEZ PASCUAL" w:date="2024-03-05T12:54:00Z">
                <w:rPr/>
              </w:rPrChange>
            </w:rPr>
            <w:delText>see</w:delText>
          </w:r>
          <w:r w:rsidR="00AE25C9" w:rsidRPr="009E0D3A" w:rsidDel="000562D1">
            <w:rPr>
              <w:strike/>
              <w:rPrChange w:id="690" w:author="EDUARDO FERNANDEZ PASCUAL" w:date="2024-03-05T12:54:00Z">
                <w:rPr/>
              </w:rPrChange>
            </w:rPr>
            <w:delText>ds</w:delText>
          </w:r>
          <w:r w:rsidR="00B375A2" w:rsidRPr="009E0D3A" w:rsidDel="000562D1">
            <w:rPr>
              <w:strike/>
              <w:rPrChange w:id="691" w:author="EDUARDO FERNANDEZ PASCUAL" w:date="2024-03-05T12:54:00Z">
                <w:rPr/>
              </w:rPrChange>
            </w:rPr>
            <w:delText xml:space="preserve"> was</w:delText>
          </w:r>
          <w:r w:rsidR="00AE25C9" w:rsidRPr="009E0D3A" w:rsidDel="000562D1">
            <w:rPr>
              <w:strike/>
              <w:rPrChange w:id="692" w:author="EDUARDO FERNANDEZ PASCUAL" w:date="2024-03-05T12:54:00Z">
                <w:rPr/>
              </w:rPrChange>
            </w:rPr>
            <w:delText xml:space="preserve"> </w:delText>
          </w:r>
          <w:r w:rsidR="005F7BAD" w:rsidRPr="009E0D3A" w:rsidDel="000562D1">
            <w:rPr>
              <w:strike/>
              <w:rPrChange w:id="693" w:author="EDUARDO FERNANDEZ PASCUAL" w:date="2024-03-05T12:54:00Z">
                <w:rPr/>
              </w:rPrChange>
            </w:rPr>
            <w:delText xml:space="preserve">almost 100%. </w:delText>
          </w:r>
          <w:r w:rsidRPr="009E0D3A" w:rsidDel="000562D1">
            <w:rPr>
              <w:strike/>
              <w:rPrChange w:id="694" w:author="EDUARDO FERNANDEZ PASCUAL" w:date="2024-03-05T12:54:00Z">
                <w:rPr/>
              </w:rPrChange>
            </w:rPr>
            <w:delText>With increasing water stress, g</w:delText>
          </w:r>
          <w:r w:rsidR="00AC1FEB" w:rsidRPr="009E0D3A" w:rsidDel="000562D1">
            <w:rPr>
              <w:strike/>
              <w:rPrChange w:id="695" w:author="EDUARDO FERNANDEZ PASCUAL" w:date="2024-03-05T12:54:00Z">
                <w:rPr/>
              </w:rPrChange>
            </w:rPr>
            <w:delText>ermination</w:delText>
          </w:r>
          <w:r w:rsidR="001829AF" w:rsidRPr="009E0D3A" w:rsidDel="000562D1">
            <w:rPr>
              <w:strike/>
              <w:rPrChange w:id="696" w:author="EDUARDO FERNANDEZ PASCUAL" w:date="2024-03-05T12:54:00Z">
                <w:rPr/>
              </w:rPrChange>
            </w:rPr>
            <w:delText xml:space="preserve"> dropped</w:delText>
          </w:r>
          <w:r w:rsidRPr="009E0D3A" w:rsidDel="000562D1">
            <w:rPr>
              <w:strike/>
              <w:rPrChange w:id="697" w:author="EDUARDO FERNANDEZ PASCUAL" w:date="2024-03-05T12:54:00Z">
                <w:rPr/>
              </w:rPrChange>
            </w:rPr>
            <w:delText xml:space="preserve"> below 50% </w:delText>
          </w:r>
          <w:r w:rsidR="006364B6" w:rsidRPr="009E0D3A" w:rsidDel="000562D1">
            <w:rPr>
              <w:strike/>
              <w:rPrChange w:id="698" w:author="EDUARDO FERNANDEZ PASCUAL" w:date="2024-03-05T12:54:00Z">
                <w:rPr/>
              </w:rPrChange>
            </w:rPr>
            <w:delText>at</w:delText>
          </w:r>
          <w:r w:rsidR="001829AF" w:rsidRPr="009E0D3A" w:rsidDel="000562D1">
            <w:rPr>
              <w:strike/>
              <w:rPrChange w:id="699" w:author="EDUARDO FERNANDEZ PASCUAL" w:date="2024-03-05T12:54:00Z">
                <w:rPr/>
              </w:rPrChange>
            </w:rPr>
            <w:delText xml:space="preserve"> -0.2</w:delText>
          </w:r>
          <w:r w:rsidR="00365485" w:rsidRPr="009E0D3A" w:rsidDel="000562D1">
            <w:rPr>
              <w:strike/>
              <w:rPrChange w:id="700" w:author="EDUARDO FERNANDEZ PASCUAL" w:date="2024-03-05T12:54:00Z">
                <w:rPr/>
              </w:rPrChange>
            </w:rPr>
            <w:delText xml:space="preserve"> </w:delText>
          </w:r>
          <w:r w:rsidR="001829AF" w:rsidRPr="009E0D3A" w:rsidDel="000562D1">
            <w:rPr>
              <w:strike/>
              <w:rPrChange w:id="701" w:author="EDUARDO FERNANDEZ PASCUAL" w:date="2024-03-05T12:54:00Z">
                <w:rPr/>
              </w:rPrChange>
            </w:rPr>
            <w:delText xml:space="preserve">MPa </w:delText>
          </w:r>
          <w:r w:rsidR="00D94D39" w:rsidRPr="009E0D3A" w:rsidDel="000562D1">
            <w:rPr>
              <w:strike/>
              <w:rPrChange w:id="702" w:author="EDUARDO FERNANDEZ PASCUAL" w:date="2024-03-05T12:54:00Z">
                <w:rPr/>
              </w:rPrChange>
            </w:rPr>
            <w:delText xml:space="preserve">in </w:delText>
          </w:r>
          <w:r w:rsidR="002E576F" w:rsidRPr="009E0D3A" w:rsidDel="000562D1">
            <w:rPr>
              <w:strike/>
              <w:rPrChange w:id="703" w:author="EDUARDO FERNANDEZ PASCUAL" w:date="2024-03-05T12:54:00Z">
                <w:rPr/>
              </w:rPrChange>
            </w:rPr>
            <w:delText xml:space="preserve">fresh </w:delText>
          </w:r>
          <w:r w:rsidR="0038254B" w:rsidRPr="009E0D3A" w:rsidDel="000562D1">
            <w:rPr>
              <w:strike/>
              <w:rPrChange w:id="704" w:author="EDUARDO FERNANDEZ PASCUAL" w:date="2024-03-05T12:54:00Z">
                <w:rPr/>
              </w:rPrChange>
            </w:rPr>
            <w:delText>see</w:delText>
          </w:r>
          <w:r w:rsidR="002E576F" w:rsidRPr="009E0D3A" w:rsidDel="000562D1">
            <w:rPr>
              <w:strike/>
              <w:rPrChange w:id="705" w:author="EDUARDO FERNANDEZ PASCUAL" w:date="2024-03-05T12:54:00Z">
                <w:rPr/>
              </w:rPrChange>
            </w:rPr>
            <w:delText>ds</w:delText>
          </w:r>
          <w:r w:rsidR="00A50022" w:rsidRPr="009E0D3A" w:rsidDel="000562D1">
            <w:rPr>
              <w:strike/>
              <w:rPrChange w:id="706" w:author="EDUARDO FERNANDEZ PASCUAL" w:date="2024-03-05T12:54:00Z">
                <w:rPr/>
              </w:rPrChange>
            </w:rPr>
            <w:delText>,</w:delText>
          </w:r>
          <w:r w:rsidR="00D94D39" w:rsidRPr="009E0D3A" w:rsidDel="000562D1">
            <w:rPr>
              <w:strike/>
              <w:rPrChange w:id="707" w:author="EDUARDO FERNANDEZ PASCUAL" w:date="2024-03-05T12:54:00Z">
                <w:rPr/>
              </w:rPrChange>
            </w:rPr>
            <w:delText xml:space="preserve"> </w:delText>
          </w:r>
          <w:r w:rsidR="005F751E" w:rsidRPr="009E0D3A" w:rsidDel="000562D1">
            <w:rPr>
              <w:strike/>
              <w:rPrChange w:id="708" w:author="EDUARDO FERNANDEZ PASCUAL" w:date="2024-03-05T12:54:00Z">
                <w:rPr/>
              </w:rPrChange>
            </w:rPr>
            <w:delText>whereas, in after ripened seeds</w:delText>
          </w:r>
          <w:r w:rsidR="00803651" w:rsidRPr="009E0D3A" w:rsidDel="000562D1">
            <w:rPr>
              <w:strike/>
              <w:rPrChange w:id="709" w:author="EDUARDO FERNANDEZ PASCUAL" w:date="2024-03-05T12:54:00Z">
                <w:rPr/>
              </w:rPrChange>
            </w:rPr>
            <w:delText>,</w:delText>
          </w:r>
          <w:r w:rsidR="005F751E" w:rsidRPr="009E0D3A" w:rsidDel="000562D1">
            <w:rPr>
              <w:strike/>
              <w:rPrChange w:id="710" w:author="EDUARDO FERNANDEZ PASCUAL" w:date="2024-03-05T12:54:00Z">
                <w:rPr/>
              </w:rPrChange>
            </w:rPr>
            <w:delText xml:space="preserve"> water stress needed to reach </w:delText>
          </w:r>
          <w:r w:rsidR="00D94D39" w:rsidRPr="009E0D3A" w:rsidDel="000562D1">
            <w:rPr>
              <w:strike/>
              <w:rPrChange w:id="711" w:author="EDUARDO FERNANDEZ PASCUAL" w:date="2024-03-05T12:54:00Z">
                <w:rPr/>
              </w:rPrChange>
            </w:rPr>
            <w:delText xml:space="preserve">-0.6 </w:delText>
          </w:r>
          <w:r w:rsidR="00086133" w:rsidRPr="009E0D3A" w:rsidDel="000562D1">
            <w:rPr>
              <w:strike/>
              <w:rPrChange w:id="712" w:author="EDUARDO FERNANDEZ PASCUAL" w:date="2024-03-05T12:54:00Z">
                <w:rPr/>
              </w:rPrChange>
            </w:rPr>
            <w:delText>MPa</w:delText>
          </w:r>
          <w:r w:rsidR="006364B6" w:rsidRPr="009E0D3A" w:rsidDel="000562D1">
            <w:rPr>
              <w:strike/>
              <w:rPrChange w:id="713" w:author="EDUARDO FERNANDEZ PASCUAL" w:date="2024-03-05T12:54:00Z">
                <w:rPr/>
              </w:rPrChange>
            </w:rPr>
            <w:delText xml:space="preserve"> </w:delText>
          </w:r>
          <w:r w:rsidR="005F751E" w:rsidRPr="009E0D3A" w:rsidDel="000562D1">
            <w:rPr>
              <w:strike/>
              <w:rPrChange w:id="714" w:author="EDUARDO FERNANDEZ PASCUAL" w:date="2024-03-05T12:54:00Z">
                <w:rPr/>
              </w:rPrChange>
            </w:rPr>
            <w:delText>to cross the same germination threshold</w:delText>
          </w:r>
          <w:r w:rsidR="008967F6" w:rsidRPr="009E0D3A" w:rsidDel="000562D1">
            <w:rPr>
              <w:strike/>
              <w:rPrChange w:id="715" w:author="EDUARDO FERNANDEZ PASCUAL" w:date="2024-03-05T12:54:00Z">
                <w:rPr/>
              </w:rPrChange>
            </w:rPr>
            <w:delText xml:space="preserve">. </w:delText>
          </w:r>
          <w:r w:rsidR="0014677D" w:rsidRPr="009E0D3A" w:rsidDel="000562D1">
            <w:rPr>
              <w:strike/>
              <w:rPrChange w:id="716" w:author="EDUARDO FERNANDEZ PASCUAL" w:date="2024-03-05T12:54:00Z">
                <w:rPr/>
              </w:rPrChange>
            </w:rPr>
            <w:delText>At -0.8</w:delText>
          </w:r>
          <w:r w:rsidR="00365485" w:rsidRPr="009E0D3A" w:rsidDel="000562D1">
            <w:rPr>
              <w:strike/>
              <w:rPrChange w:id="717" w:author="EDUARDO FERNANDEZ PASCUAL" w:date="2024-03-05T12:54:00Z">
                <w:rPr/>
              </w:rPrChange>
            </w:rPr>
            <w:delText xml:space="preserve"> </w:delText>
          </w:r>
          <w:r w:rsidR="0014677D" w:rsidRPr="009E0D3A" w:rsidDel="000562D1">
            <w:rPr>
              <w:strike/>
              <w:rPrChange w:id="718" w:author="EDUARDO FERNANDEZ PASCUAL" w:date="2024-03-05T12:54:00Z">
                <w:rPr/>
              </w:rPrChange>
            </w:rPr>
            <w:delText xml:space="preserve">MPa and below, germination was negligible in both fresh and after ripened </w:delText>
          </w:r>
          <w:r w:rsidR="00086133" w:rsidRPr="009E0D3A" w:rsidDel="000562D1">
            <w:rPr>
              <w:strike/>
              <w:rPrChange w:id="719" w:author="EDUARDO FERNANDEZ PASCUAL" w:date="2024-03-05T12:54:00Z">
                <w:rPr/>
              </w:rPrChange>
            </w:rPr>
            <w:delText>see</w:delText>
          </w:r>
          <w:r w:rsidR="0014677D" w:rsidRPr="009E0D3A" w:rsidDel="000562D1">
            <w:rPr>
              <w:strike/>
              <w:rPrChange w:id="720" w:author="EDUARDO FERNANDEZ PASCUAL" w:date="2024-03-05T12:54:00Z">
                <w:rPr/>
              </w:rPrChange>
            </w:rPr>
            <w:delText xml:space="preserve">ds. </w:delText>
          </w:r>
          <w:r w:rsidR="008967F6" w:rsidRPr="009E0D3A" w:rsidDel="000562D1">
            <w:rPr>
              <w:strike/>
              <w:rPrChange w:id="721" w:author="EDUARDO FERNANDEZ PASCUAL" w:date="2024-03-05T12:54:00Z">
                <w:rPr/>
              </w:rPrChange>
            </w:rPr>
            <w:delText>Low</w:delText>
          </w:r>
          <w:r w:rsidR="00D94D39" w:rsidRPr="009E0D3A" w:rsidDel="000562D1">
            <w:rPr>
              <w:strike/>
              <w:rPrChange w:id="722" w:author="EDUARDO FERNANDEZ PASCUAL" w:date="2024-03-05T12:54:00Z">
                <w:rPr/>
              </w:rPrChange>
            </w:rPr>
            <w:delText>er</w:delText>
          </w:r>
          <w:r w:rsidR="008967F6" w:rsidRPr="009E0D3A" w:rsidDel="000562D1">
            <w:rPr>
              <w:strike/>
              <w:rPrChange w:id="723" w:author="EDUARDO FERNANDEZ PASCUAL" w:date="2024-03-05T12:54:00Z">
                <w:rPr/>
              </w:rPrChange>
            </w:rPr>
            <w:delText xml:space="preserve"> water </w:delText>
          </w:r>
          <w:r w:rsidR="009C0BA3" w:rsidRPr="009E0D3A" w:rsidDel="000562D1">
            <w:rPr>
              <w:strike/>
              <w:rPrChange w:id="724" w:author="EDUARDO FERNANDEZ PASCUAL" w:date="2024-03-05T12:54:00Z">
                <w:rPr/>
              </w:rPrChange>
            </w:rPr>
            <w:delText xml:space="preserve">potential </w:delText>
          </w:r>
          <w:r w:rsidR="008967F6" w:rsidRPr="009E0D3A" w:rsidDel="000562D1">
            <w:rPr>
              <w:strike/>
              <w:rPrChange w:id="725" w:author="EDUARDO FERNANDEZ PASCUAL" w:date="2024-03-05T12:54:00Z">
                <w:rPr/>
              </w:rPrChange>
            </w:rPr>
            <w:delText xml:space="preserve">also led to </w:delText>
          </w:r>
          <w:r w:rsidR="009C0BA3" w:rsidRPr="009E0D3A" w:rsidDel="000562D1">
            <w:rPr>
              <w:strike/>
              <w:rPrChange w:id="726" w:author="EDUARDO FERNANDEZ PASCUAL" w:date="2024-03-05T12:54:00Z">
                <w:rPr/>
              </w:rPrChange>
            </w:rPr>
            <w:delText xml:space="preserve">slower </w:delText>
          </w:r>
          <w:r w:rsidR="008967F6" w:rsidRPr="009E0D3A" w:rsidDel="000562D1">
            <w:rPr>
              <w:strike/>
              <w:rPrChange w:id="727" w:author="EDUARDO FERNANDEZ PASCUAL" w:date="2024-03-05T12:54:00Z">
                <w:rPr/>
              </w:rPrChange>
            </w:rPr>
            <w:delText xml:space="preserve">germination </w:delText>
          </w:r>
          <w:r w:rsidR="009C0BA3" w:rsidRPr="009E0D3A" w:rsidDel="000562D1">
            <w:rPr>
              <w:strike/>
              <w:rPrChange w:id="728" w:author="EDUARDO FERNANDEZ PASCUAL" w:date="2024-03-05T12:54:00Z">
                <w:rPr/>
              </w:rPrChange>
            </w:rPr>
            <w:delText>(</w:delText>
          </w:r>
          <w:r w:rsidR="0098001B" w:rsidRPr="009E0D3A" w:rsidDel="000562D1">
            <w:rPr>
              <w:strike/>
              <w:rPrChange w:id="729" w:author="EDUARDO FERNANDEZ PASCUAL" w:date="2024-03-05T12:54:00Z">
                <w:rPr/>
              </w:rPrChange>
            </w:rPr>
            <w:delText xml:space="preserve">Fig. </w:delText>
          </w:r>
          <w:r w:rsidR="004C4467" w:rsidRPr="009E0D3A" w:rsidDel="000562D1">
            <w:rPr>
              <w:strike/>
              <w:rPrChange w:id="730" w:author="EDUARDO FERNANDEZ PASCUAL" w:date="2024-03-05T12:54:00Z">
                <w:rPr/>
              </w:rPrChange>
            </w:rPr>
            <w:delText>5</w:delText>
          </w:r>
          <w:r w:rsidR="00D94D39" w:rsidRPr="009E0D3A" w:rsidDel="000562D1">
            <w:rPr>
              <w:strike/>
              <w:rPrChange w:id="731" w:author="EDUARDO FERNANDEZ PASCUAL" w:date="2024-03-05T12:54:00Z">
                <w:rPr/>
              </w:rPrChange>
            </w:rPr>
            <w:delText>B</w:delText>
          </w:r>
          <w:r w:rsidR="009C0BA3" w:rsidRPr="009E0D3A" w:rsidDel="000562D1">
            <w:rPr>
              <w:strike/>
              <w:rPrChange w:id="732" w:author="EDUARDO FERNANDEZ PASCUAL" w:date="2024-03-05T12:54:00Z">
                <w:rPr/>
              </w:rPrChange>
            </w:rPr>
            <w:delText>)</w:delText>
          </w:r>
          <w:r w:rsidR="00E06E4A" w:rsidRPr="009E0D3A" w:rsidDel="000562D1">
            <w:rPr>
              <w:strike/>
              <w:rPrChange w:id="733" w:author="EDUARDO FERNANDEZ PASCUAL" w:date="2024-03-05T12:54:00Z">
                <w:rPr/>
              </w:rPrChange>
            </w:rPr>
            <w:delText xml:space="preserve">. </w:delText>
          </w:r>
          <w:r w:rsidR="009C0BA3" w:rsidRPr="009E0D3A" w:rsidDel="000562D1">
            <w:rPr>
              <w:strike/>
              <w:rPrChange w:id="734" w:author="EDUARDO FERNANDEZ PASCUAL" w:date="2024-03-05T12:54:00Z">
                <w:rPr/>
              </w:rPrChange>
            </w:rPr>
            <w:delText xml:space="preserve">GLMMs </w:delText>
          </w:r>
          <w:r w:rsidR="00E06E4A" w:rsidRPr="009E0D3A" w:rsidDel="000562D1">
            <w:rPr>
              <w:strike/>
              <w:rPrChange w:id="735" w:author="EDUARDO FERNANDEZ PASCUAL" w:date="2024-03-05T12:54:00Z">
                <w:rPr/>
              </w:rPrChange>
            </w:rPr>
            <w:delText xml:space="preserve">confirmed that differences between </w:delText>
          </w:r>
          <w:r w:rsidR="0068546B" w:rsidRPr="009E0D3A" w:rsidDel="000562D1">
            <w:rPr>
              <w:strike/>
              <w:rPrChange w:id="736" w:author="EDUARDO FERNANDEZ PASCUAL" w:date="2024-03-05T12:54:00Z">
                <w:rPr/>
              </w:rPrChange>
            </w:rPr>
            <w:delText xml:space="preserve">storage </w:delText>
          </w:r>
          <w:r w:rsidR="00E06E4A" w:rsidRPr="009E0D3A" w:rsidDel="000562D1">
            <w:rPr>
              <w:strike/>
              <w:rPrChange w:id="737" w:author="EDUARDO FERNANDEZ PASCUAL" w:date="2024-03-05T12:54:00Z">
                <w:rPr/>
              </w:rPrChange>
            </w:rPr>
            <w:delText>and water potential treatments</w:delText>
          </w:r>
          <w:r w:rsidR="00AE2CA0" w:rsidRPr="009E0D3A" w:rsidDel="000562D1">
            <w:rPr>
              <w:strike/>
              <w:rPrChange w:id="738" w:author="EDUARDO FERNANDEZ PASCUAL" w:date="2024-03-05T12:54:00Z">
                <w:rPr/>
              </w:rPrChange>
            </w:rPr>
            <w:delText xml:space="preserve"> </w:delText>
          </w:r>
          <w:r w:rsidR="0068546B" w:rsidRPr="009E0D3A" w:rsidDel="000562D1">
            <w:rPr>
              <w:strike/>
              <w:rPrChange w:id="739" w:author="EDUARDO FERNANDEZ PASCUAL" w:date="2024-03-05T12:54:00Z">
                <w:rPr/>
              </w:rPrChange>
            </w:rPr>
            <w:delText xml:space="preserve">were statistically significant </w:delText>
          </w:r>
          <w:r w:rsidR="00086133" w:rsidRPr="009E0D3A" w:rsidDel="000562D1">
            <w:rPr>
              <w:strike/>
              <w:rPrChange w:id="740" w:author="EDUARDO FERNANDEZ PASCUAL" w:date="2024-03-05T12:54:00Z">
                <w:rPr/>
              </w:rPrChange>
            </w:rPr>
            <w:delText>(</w:delText>
          </w:r>
          <w:r w:rsidR="00DD4F33" w:rsidRPr="009E0D3A" w:rsidDel="000562D1">
            <w:rPr>
              <w:strike/>
              <w:rPrChange w:id="741" w:author="EDUARDO FERNANDEZ PASCUAL" w:date="2024-03-05T12:54:00Z">
                <w:rPr/>
              </w:rPrChange>
            </w:rPr>
            <w:delText>p-value &lt; 0.001</w:delText>
          </w:r>
          <w:r w:rsidR="00914382" w:rsidRPr="009E0D3A" w:rsidDel="000562D1">
            <w:rPr>
              <w:strike/>
              <w:rPrChange w:id="742" w:author="EDUARDO FERNANDEZ PASCUAL" w:date="2024-03-05T12:54:00Z">
                <w:rPr/>
              </w:rPrChange>
            </w:rPr>
            <w:delText xml:space="preserve"> in both explanatory </w:delText>
          </w:r>
          <w:r w:rsidR="00365485" w:rsidRPr="009E0D3A" w:rsidDel="000562D1">
            <w:rPr>
              <w:strike/>
              <w:rPrChange w:id="743" w:author="EDUARDO FERNANDEZ PASCUAL" w:date="2024-03-05T12:54:00Z">
                <w:rPr/>
              </w:rPrChange>
            </w:rPr>
            <w:delText xml:space="preserve">fixed </w:delText>
          </w:r>
          <w:r w:rsidR="00914382" w:rsidRPr="009E0D3A" w:rsidDel="000562D1">
            <w:rPr>
              <w:strike/>
              <w:rPrChange w:id="744" w:author="EDUARDO FERNANDEZ PASCUAL" w:date="2024-03-05T12:54:00Z">
                <w:rPr/>
              </w:rPrChange>
            </w:rPr>
            <w:delText>factors and significant interaction</w:delText>
          </w:r>
          <w:r w:rsidR="00EF34A0" w:rsidRPr="009E0D3A" w:rsidDel="000562D1">
            <w:rPr>
              <w:strike/>
              <w:rPrChange w:id="745" w:author="EDUARDO FERNANDEZ PASCUAL" w:date="2024-03-05T12:54:00Z">
                <w:rPr/>
              </w:rPrChange>
            </w:rPr>
            <w:delText xml:space="preserve"> detailed model results in supplementary Table 4</w:delText>
          </w:r>
          <w:r w:rsidR="00AE2CA0" w:rsidRPr="009E0D3A" w:rsidDel="000562D1">
            <w:rPr>
              <w:strike/>
              <w:rPrChange w:id="746" w:author="EDUARDO FERNANDEZ PASCUAL" w:date="2024-03-05T12:54:00Z">
                <w:rPr/>
              </w:rPrChange>
            </w:rPr>
            <w:delText>)</w:delText>
          </w:r>
          <w:r w:rsidR="00E06E4A" w:rsidRPr="009E0D3A" w:rsidDel="000562D1">
            <w:rPr>
              <w:strike/>
              <w:rPrChange w:id="747" w:author="EDUARDO FERNANDEZ PASCUAL" w:date="2024-03-05T12:54:00Z">
                <w:rPr/>
              </w:rPrChange>
            </w:rPr>
            <w:delText>.</w:delText>
          </w:r>
          <w:r w:rsidR="004B7FA5" w:rsidRPr="009E0D3A" w:rsidDel="000562D1">
            <w:rPr>
              <w:strike/>
              <w:rPrChange w:id="748" w:author="EDUARDO FERNANDEZ PASCUAL" w:date="2024-03-05T12:54:00Z">
                <w:rPr/>
              </w:rPrChange>
            </w:rPr>
            <w:delText xml:space="preserve"> Individual subpopulations cumu</w:delText>
          </w:r>
          <w:r w:rsidR="004B496B" w:rsidRPr="009E0D3A" w:rsidDel="000562D1">
            <w:rPr>
              <w:strike/>
              <w:rPrChange w:id="749" w:author="EDUARDO FERNANDEZ PASCUAL" w:date="2024-03-05T12:54:00Z">
                <w:rPr/>
              </w:rPrChange>
            </w:rPr>
            <w:delText xml:space="preserve">lative germination curves can also be checked at </w:delText>
          </w:r>
          <w:r w:rsidR="004B496B" w:rsidRPr="009E0D3A" w:rsidDel="000562D1">
            <w:rPr>
              <w:strike/>
              <w:highlight w:val="yellow"/>
              <w:rPrChange w:id="750" w:author="EDUARDO FERNANDEZ PASCUAL" w:date="2024-03-05T12:54:00Z">
                <w:rPr>
                  <w:highlight w:val="yellow"/>
                </w:rPr>
              </w:rPrChange>
            </w:rPr>
            <w:delText xml:space="preserve">supplementary </w:delText>
          </w:r>
          <w:r w:rsidR="00222221" w:rsidRPr="009E0D3A" w:rsidDel="000562D1">
            <w:rPr>
              <w:strike/>
              <w:highlight w:val="yellow"/>
              <w:rPrChange w:id="751" w:author="EDUARDO FERNANDEZ PASCUAL" w:date="2024-03-05T12:54:00Z">
                <w:rPr>
                  <w:highlight w:val="yellow"/>
                </w:rPr>
              </w:rPrChange>
            </w:rPr>
            <w:delText>Fig 1</w:delText>
          </w:r>
          <w:r w:rsidR="00222221" w:rsidRPr="009E0D3A" w:rsidDel="000562D1">
            <w:rPr>
              <w:strike/>
              <w:rPrChange w:id="752" w:author="EDUARDO FERNANDEZ PASCUAL" w:date="2024-03-05T12:54:00Z">
                <w:rPr/>
              </w:rPrChange>
            </w:rPr>
            <w:delText>.</w:delText>
          </w:r>
        </w:del>
      </w:moveFrom>
    </w:p>
    <w:moveFromRangeEnd w:id="661"/>
    <w:p w14:paraId="590F8709" w14:textId="0506DA89" w:rsidR="00430028" w:rsidRPr="009E0D3A" w:rsidDel="000562D1" w:rsidRDefault="00430028" w:rsidP="00430028">
      <w:pPr>
        <w:pStyle w:val="Ttulo3"/>
        <w:spacing w:line="360" w:lineRule="auto"/>
        <w:jc w:val="both"/>
        <w:rPr>
          <w:del w:id="753" w:author="EDUARDO FERNANDEZ PASCUAL" w:date="2024-03-05T12:49:00Z"/>
          <w:strike/>
          <w:rPrChange w:id="754" w:author="EDUARDO FERNANDEZ PASCUAL" w:date="2024-03-05T12:54:00Z">
            <w:rPr>
              <w:del w:id="755" w:author="EDUARDO FERNANDEZ PASCUAL" w:date="2024-03-05T12:49:00Z"/>
            </w:rPr>
          </w:rPrChange>
        </w:rPr>
      </w:pPr>
      <w:del w:id="756" w:author="EDUARDO FERNANDEZ PASCUAL" w:date="2024-03-05T12:49:00Z">
        <w:r w:rsidRPr="009E0D3A" w:rsidDel="000562D1">
          <w:rPr>
            <w:strike/>
            <w:rPrChange w:id="757" w:author="EDUARDO FERNANDEZ PASCUAL" w:date="2024-03-05T12:54:00Z">
              <w:rPr/>
            </w:rPrChange>
          </w:rPr>
          <w:delText>3.</w:delText>
        </w:r>
        <w:r w:rsidR="00FC0355" w:rsidRPr="009E0D3A" w:rsidDel="000562D1">
          <w:rPr>
            <w:strike/>
            <w:rPrChange w:id="758" w:author="EDUARDO FERNANDEZ PASCUAL" w:date="2024-03-05T12:54:00Z">
              <w:rPr/>
            </w:rPrChange>
          </w:rPr>
          <w:delText>3</w:delText>
        </w:r>
        <w:r w:rsidRPr="009E0D3A" w:rsidDel="000562D1">
          <w:rPr>
            <w:strike/>
            <w:rPrChange w:id="759" w:author="EDUARDO FERNANDEZ PASCUAL" w:date="2024-03-05T12:54:00Z">
              <w:rPr/>
            </w:rPrChange>
          </w:rPr>
          <w:delText xml:space="preserve"> Germination base water potential as a function of seed mass</w:delText>
        </w:r>
      </w:del>
    </w:p>
    <w:p w14:paraId="547ACEE8" w14:textId="5B6B5862" w:rsidR="00430028" w:rsidRPr="009E0D3A" w:rsidRDefault="00932868" w:rsidP="005F751E">
      <w:pPr>
        <w:spacing w:line="360" w:lineRule="auto"/>
        <w:ind w:firstLine="709"/>
        <w:jc w:val="both"/>
        <w:rPr>
          <w:strike/>
          <w:rPrChange w:id="760" w:author="EDUARDO FERNANDEZ PASCUAL" w:date="2024-03-05T12:54:00Z">
            <w:rPr/>
          </w:rPrChange>
        </w:rPr>
      </w:pPr>
      <w:r w:rsidRPr="009E0D3A">
        <w:rPr>
          <w:strike/>
          <w:highlight w:val="yellow"/>
          <w:rPrChange w:id="761" w:author="EDUARDO FERNANDEZ PASCUAL" w:date="2024-03-05T12:54:00Z">
            <w:rPr/>
          </w:rPrChange>
        </w:rPr>
        <w:t xml:space="preserve">The measured seed mass obtained from </w:t>
      </w:r>
      <w:r w:rsidRPr="009E0D3A">
        <w:rPr>
          <w:i/>
          <w:iCs/>
          <w:strike/>
          <w:highlight w:val="yellow"/>
          <w:rPrChange w:id="762" w:author="EDUARDO FERNANDEZ PASCUAL" w:date="2024-03-05T12:54:00Z">
            <w:rPr>
              <w:i/>
              <w:iCs/>
            </w:rPr>
          </w:rPrChange>
        </w:rPr>
        <w:t>D. langeanus</w:t>
      </w:r>
      <w:r w:rsidRPr="009E0D3A">
        <w:rPr>
          <w:strike/>
          <w:highlight w:val="yellow"/>
          <w:rPrChange w:id="763" w:author="EDUARDO FERNANDEZ PASCUAL" w:date="2024-03-05T12:54:00Z">
            <w:rPr/>
          </w:rPrChange>
        </w:rPr>
        <w:t xml:space="preserve"> subpopulations was not significantly different between those populations</w:t>
      </w:r>
      <w:r w:rsidR="00E576CC" w:rsidRPr="009E0D3A">
        <w:rPr>
          <w:strike/>
          <w:highlight w:val="yellow"/>
          <w:rPrChange w:id="764" w:author="EDUARDO FERNANDEZ PASCUAL" w:date="2024-03-05T12:54:00Z">
            <w:rPr/>
          </w:rPrChange>
        </w:rPr>
        <w:t xml:space="preserve"> assigned to fresh </w:t>
      </w:r>
      <w:r w:rsidR="00FF0BE6" w:rsidRPr="009E0D3A">
        <w:rPr>
          <w:strike/>
          <w:highlight w:val="yellow"/>
          <w:rPrChange w:id="765" w:author="EDUARDO FERNANDEZ PASCUAL" w:date="2024-03-05T12:54:00Z">
            <w:rPr/>
          </w:rPrChange>
        </w:rPr>
        <w:t>and</w:t>
      </w:r>
      <w:r w:rsidR="00E576CC" w:rsidRPr="009E0D3A">
        <w:rPr>
          <w:strike/>
          <w:highlight w:val="yellow"/>
          <w:rPrChange w:id="766" w:author="EDUARDO FERNANDEZ PASCUAL" w:date="2024-03-05T12:54:00Z">
            <w:rPr/>
          </w:rPrChange>
        </w:rPr>
        <w:t xml:space="preserve"> after ripened </w:t>
      </w:r>
      <w:r w:rsidR="00123CDC" w:rsidRPr="009E0D3A">
        <w:rPr>
          <w:strike/>
          <w:highlight w:val="yellow"/>
          <w:rPrChange w:id="767" w:author="EDUARDO FERNANDEZ PASCUAL" w:date="2024-03-05T12:54:00Z">
            <w:rPr/>
          </w:rPrChange>
        </w:rPr>
        <w:t xml:space="preserve">storage </w:t>
      </w:r>
      <w:r w:rsidR="00E576CC" w:rsidRPr="009E0D3A">
        <w:rPr>
          <w:strike/>
          <w:highlight w:val="yellow"/>
          <w:rPrChange w:id="768" w:author="EDUARDO FERNANDEZ PASCUAL" w:date="2024-03-05T12:54:00Z">
            <w:rPr/>
          </w:rPrChange>
        </w:rPr>
        <w:t>treatment</w:t>
      </w:r>
      <w:r w:rsidR="00873910" w:rsidRPr="009E0D3A">
        <w:rPr>
          <w:strike/>
          <w:highlight w:val="yellow"/>
          <w:rPrChange w:id="769" w:author="EDUARDO FERNANDEZ PASCUAL" w:date="2024-03-05T12:54:00Z">
            <w:rPr/>
          </w:rPrChange>
        </w:rPr>
        <w:t xml:space="preserve"> (seed mass summary in supplementary table 5)</w:t>
      </w:r>
      <w:r w:rsidR="00B1132D" w:rsidRPr="009E0D3A">
        <w:rPr>
          <w:strike/>
          <w:highlight w:val="yellow"/>
          <w:rPrChange w:id="770" w:author="EDUARDO FERNANDEZ PASCUAL" w:date="2024-03-05T12:54:00Z">
            <w:rPr/>
          </w:rPrChange>
        </w:rPr>
        <w:t>, neither we found a relationship between subpopulations</w:t>
      </w:r>
      <w:r w:rsidR="00D22C26" w:rsidRPr="009E0D3A">
        <w:rPr>
          <w:strike/>
          <w:highlight w:val="yellow"/>
          <w:rPrChange w:id="771" w:author="EDUARDO FERNANDEZ PASCUAL" w:date="2024-03-05T12:54:00Z">
            <w:rPr/>
          </w:rPrChange>
        </w:rPr>
        <w:t xml:space="preserve"> preferential GDD and seed mass (supplementary Fig 2)</w:t>
      </w:r>
      <w:r w:rsidR="00E576CC" w:rsidRPr="009E0D3A">
        <w:rPr>
          <w:strike/>
          <w:highlight w:val="yellow"/>
          <w:rPrChange w:id="772" w:author="EDUARDO FERNANDEZ PASCUAL" w:date="2024-03-05T12:54:00Z">
            <w:rPr/>
          </w:rPrChange>
        </w:rPr>
        <w:t>.</w:t>
      </w:r>
      <w:r w:rsidR="00F315DA" w:rsidRPr="009E0D3A">
        <w:rPr>
          <w:strike/>
          <w:highlight w:val="yellow"/>
          <w:rPrChange w:id="773" w:author="EDUARDO FERNANDEZ PASCUAL" w:date="2024-03-05T12:54:00Z">
            <w:rPr/>
          </w:rPrChange>
        </w:rPr>
        <w:t xml:space="preserve"> However,</w:t>
      </w:r>
      <w:r w:rsidR="000657F8" w:rsidRPr="009E0D3A">
        <w:rPr>
          <w:strike/>
          <w:highlight w:val="yellow"/>
          <w:rPrChange w:id="774" w:author="EDUARDO FERNANDEZ PASCUAL" w:date="2024-03-05T12:54:00Z">
            <w:rPr/>
          </w:rPrChange>
        </w:rPr>
        <w:t xml:space="preserve"> the b</w:t>
      </w:r>
      <w:r w:rsidR="00870DB2" w:rsidRPr="009E0D3A">
        <w:rPr>
          <w:strike/>
          <w:highlight w:val="yellow"/>
          <w:rPrChange w:id="775" w:author="EDUARDO FERNANDEZ PASCUAL" w:date="2024-03-05T12:54:00Z">
            <w:rPr/>
          </w:rPrChange>
        </w:rPr>
        <w:t xml:space="preserve">ase water potential </w:t>
      </w:r>
      <w:r w:rsidR="000053C6" w:rsidRPr="009E0D3A">
        <w:rPr>
          <w:strike/>
          <w:highlight w:val="yellow"/>
          <w:rPrChange w:id="776" w:author="EDUARDO FERNANDEZ PASCUAL" w:date="2024-03-05T12:54:00Z">
            <w:rPr/>
          </w:rPrChange>
        </w:rPr>
        <w:t>w</w:t>
      </w:r>
      <w:r w:rsidR="005C29D7" w:rsidRPr="009E0D3A">
        <w:rPr>
          <w:strike/>
          <w:highlight w:val="yellow"/>
          <w:rPrChange w:id="777" w:author="EDUARDO FERNANDEZ PASCUAL" w:date="2024-03-05T12:54:00Z">
            <w:rPr/>
          </w:rPrChange>
        </w:rPr>
        <w:t>as</w:t>
      </w:r>
      <w:r w:rsidR="000053C6" w:rsidRPr="009E0D3A">
        <w:rPr>
          <w:strike/>
          <w:highlight w:val="yellow"/>
          <w:rPrChange w:id="778" w:author="EDUARDO FERNANDEZ PASCUAL" w:date="2024-03-05T12:54:00Z">
            <w:rPr/>
          </w:rPrChange>
        </w:rPr>
        <w:t xml:space="preserve"> modulated by seed mass only </w:t>
      </w:r>
      <w:r w:rsidR="00836594" w:rsidRPr="009E0D3A">
        <w:rPr>
          <w:strike/>
          <w:highlight w:val="yellow"/>
          <w:rPrChange w:id="779" w:author="EDUARDO FERNANDEZ PASCUAL" w:date="2024-03-05T12:54:00Z">
            <w:rPr/>
          </w:rPrChange>
        </w:rPr>
        <w:t xml:space="preserve">if we </w:t>
      </w:r>
      <w:r w:rsidR="005C29D7" w:rsidRPr="009E0D3A">
        <w:rPr>
          <w:strike/>
          <w:highlight w:val="yellow"/>
          <w:rPrChange w:id="780" w:author="EDUARDO FERNANDEZ PASCUAL" w:date="2024-03-05T12:54:00Z">
            <w:rPr/>
          </w:rPrChange>
        </w:rPr>
        <w:t>consider</w:t>
      </w:r>
      <w:r w:rsidR="00836594" w:rsidRPr="009E0D3A">
        <w:rPr>
          <w:strike/>
          <w:highlight w:val="yellow"/>
          <w:rPrChange w:id="781" w:author="EDUARDO FERNANDEZ PASCUAL" w:date="2024-03-05T12:54:00Z">
            <w:rPr/>
          </w:rPrChange>
        </w:rPr>
        <w:t xml:space="preserve"> the responses of after ripened seeds (p</w:t>
      </w:r>
      <w:r w:rsidR="005C29D7" w:rsidRPr="009E0D3A">
        <w:rPr>
          <w:strike/>
          <w:highlight w:val="yellow"/>
          <w:rPrChange w:id="782" w:author="EDUARDO FERNANDEZ PASCUAL" w:date="2024-03-05T12:54:00Z">
            <w:rPr/>
          </w:rPrChange>
        </w:rPr>
        <w:t xml:space="preserve">-value = 0.058). The </w:t>
      </w:r>
      <w:r w:rsidR="00AF7CDF" w:rsidRPr="009E0D3A">
        <w:rPr>
          <w:strike/>
          <w:highlight w:val="yellow"/>
          <w:rPrChange w:id="783" w:author="EDUARDO FERNANDEZ PASCUAL" w:date="2024-03-05T12:54:00Z">
            <w:rPr/>
          </w:rPrChange>
        </w:rPr>
        <w:t>more disperse responses observe</w:t>
      </w:r>
      <w:r w:rsidR="001532D0" w:rsidRPr="009E0D3A">
        <w:rPr>
          <w:strike/>
          <w:highlight w:val="yellow"/>
          <w:rPrChange w:id="784" w:author="EDUARDO FERNANDEZ PASCUAL" w:date="2024-03-05T12:54:00Z">
            <w:rPr/>
          </w:rPrChange>
        </w:rPr>
        <w:t>d</w:t>
      </w:r>
      <w:r w:rsidR="00AF7CDF" w:rsidRPr="009E0D3A">
        <w:rPr>
          <w:strike/>
          <w:highlight w:val="yellow"/>
          <w:rPrChange w:id="785" w:author="EDUARDO FERNANDEZ PASCUAL" w:date="2024-03-05T12:54:00Z">
            <w:rPr/>
          </w:rPrChange>
        </w:rPr>
        <w:t xml:space="preserve"> in fresh seeds</w:t>
      </w:r>
      <w:r w:rsidR="000E111C" w:rsidRPr="009E0D3A">
        <w:rPr>
          <w:strike/>
          <w:highlight w:val="yellow"/>
          <w:rPrChange w:id="786" w:author="EDUARDO FERNANDEZ PASCUAL" w:date="2024-03-05T12:54:00Z">
            <w:rPr/>
          </w:rPrChange>
        </w:rPr>
        <w:t xml:space="preserve"> did not allow to find any relationship (Fig 6)</w:t>
      </w:r>
      <w:r w:rsidR="000657F8" w:rsidRPr="009E0D3A">
        <w:rPr>
          <w:strike/>
          <w:highlight w:val="yellow"/>
          <w:rPrChange w:id="787" w:author="EDUARDO FERNANDEZ PASCUAL" w:date="2024-03-05T12:54:00Z">
            <w:rPr/>
          </w:rPrChange>
        </w:rPr>
        <w:t>.</w:t>
      </w:r>
    </w:p>
    <w:p w14:paraId="72415508" w14:textId="3E501828" w:rsidR="00AA47BB" w:rsidRPr="003407A9" w:rsidRDefault="00AF4FE8" w:rsidP="002D07AE">
      <w:pPr>
        <w:pStyle w:val="Ttulo3"/>
        <w:spacing w:line="360" w:lineRule="auto"/>
        <w:jc w:val="both"/>
      </w:pPr>
      <w:r w:rsidRPr="003407A9">
        <w:t>4. Discussion</w:t>
      </w:r>
    </w:p>
    <w:p w14:paraId="3F275467" w14:textId="11A17F93" w:rsidR="000C1D5E" w:rsidRPr="003407A9" w:rsidRDefault="00197142" w:rsidP="00C33D49">
      <w:pPr>
        <w:spacing w:line="360" w:lineRule="auto"/>
        <w:ind w:firstLine="709"/>
        <w:jc w:val="both"/>
      </w:pPr>
      <w:r w:rsidRPr="003407A9">
        <w:t xml:space="preserve">Our study </w:t>
      </w:r>
      <w:r w:rsidR="0021025F" w:rsidRPr="003407A9">
        <w:t xml:space="preserve">confirms </w:t>
      </w:r>
      <w:r w:rsidRPr="003407A9">
        <w:t xml:space="preserve">that </w:t>
      </w:r>
      <w:commentRangeStart w:id="788"/>
      <w:commentRangeStart w:id="789"/>
      <w:r w:rsidR="0021025F" w:rsidRPr="003407A9">
        <w:t>sub</w:t>
      </w:r>
      <w:r w:rsidRPr="003407A9">
        <w:t xml:space="preserve">populations </w:t>
      </w:r>
      <w:commentRangeEnd w:id="788"/>
      <w:r w:rsidR="00131718">
        <w:rPr>
          <w:rStyle w:val="Refdecomentario"/>
        </w:rPr>
        <w:commentReference w:id="788"/>
      </w:r>
      <w:commentRangeEnd w:id="789"/>
      <w:r w:rsidR="005540B8">
        <w:rPr>
          <w:rStyle w:val="Refdecomentario"/>
        </w:rPr>
        <w:commentReference w:id="789"/>
      </w:r>
      <w:r w:rsidRPr="003407A9">
        <w:t xml:space="preserve">of </w:t>
      </w:r>
      <w:r w:rsidRPr="003407A9">
        <w:rPr>
          <w:i/>
        </w:rPr>
        <w:t>D. langeanus</w:t>
      </w:r>
      <w:r w:rsidR="00326D2D" w:rsidRPr="003407A9">
        <w:t xml:space="preserve"> </w:t>
      </w:r>
      <w:r w:rsidR="00F238B1">
        <w:t>in</w:t>
      </w:r>
      <w:r w:rsidR="00F238B1" w:rsidRPr="003407A9">
        <w:t xml:space="preserve"> </w:t>
      </w:r>
      <w:r w:rsidR="0021025F" w:rsidRPr="003407A9">
        <w:t xml:space="preserve">warmer and drier </w:t>
      </w:r>
      <w:r w:rsidR="009A4A2E">
        <w:t>conditions</w:t>
      </w:r>
      <w:r w:rsidR="009A4A2E" w:rsidRPr="003407A9">
        <w:t xml:space="preserve"> </w:t>
      </w:r>
      <w:r w:rsidR="0021025F" w:rsidRPr="003407A9">
        <w:t xml:space="preserve">have lower base water potentials for germination, </w:t>
      </w:r>
      <w:r w:rsidR="00C24554">
        <w:t xml:space="preserve">indicating </w:t>
      </w:r>
      <w:r w:rsidR="0021025F" w:rsidRPr="003407A9">
        <w:t xml:space="preserve">that germination responses to water stress show intraspecific </w:t>
      </w:r>
      <w:del w:id="790" w:author="EDUARDO FERNANDEZ PASCUAL" w:date="2024-03-05T09:22:00Z">
        <w:r w:rsidR="0021025F" w:rsidRPr="003407A9" w:rsidDel="00291E15">
          <w:delText>variability</w:delText>
        </w:r>
      </w:del>
      <w:ins w:id="791" w:author="EDUARDO FERNANDEZ PASCUAL" w:date="2024-03-05T09:22:00Z">
        <w:r w:rsidR="00291E15">
          <w:t>variation</w:t>
        </w:r>
      </w:ins>
      <w:r w:rsidR="0021025F" w:rsidRPr="003407A9">
        <w:t xml:space="preserve"> along local </w:t>
      </w:r>
      <w:r w:rsidR="006F1483">
        <w:t xml:space="preserve">microclimatic gradients of </w:t>
      </w:r>
      <w:r w:rsidR="0021025F" w:rsidRPr="003407A9">
        <w:t>water availability</w:t>
      </w:r>
      <w:r w:rsidR="008252EC" w:rsidRPr="003407A9">
        <w:t>.</w:t>
      </w:r>
      <w:r w:rsidRPr="003407A9">
        <w:t xml:space="preserve"> </w:t>
      </w:r>
      <w:commentRangeStart w:id="792"/>
      <w:r w:rsidR="001F6815" w:rsidRPr="009E0D3A">
        <w:rPr>
          <w:strike/>
          <w:highlight w:val="yellow"/>
          <w:rPrChange w:id="793" w:author="EDUARDO FERNANDEZ PASCUAL" w:date="2024-03-05T12:54:00Z">
            <w:rPr/>
          </w:rPrChange>
        </w:rPr>
        <w:t>The lower base water potential (i.e. ability to germinate with less water available) observed in warmer</w:t>
      </w:r>
      <w:r w:rsidR="004011FF" w:rsidRPr="009E0D3A">
        <w:rPr>
          <w:strike/>
          <w:highlight w:val="yellow"/>
          <w:rPrChange w:id="794" w:author="EDUARDO FERNANDEZ PASCUAL" w:date="2024-03-05T12:54:00Z">
            <w:rPr/>
          </w:rPrChange>
        </w:rPr>
        <w:t xml:space="preserve"> and drier</w:t>
      </w:r>
      <w:r w:rsidR="001F6815" w:rsidRPr="009E0D3A">
        <w:rPr>
          <w:strike/>
          <w:highlight w:val="yellow"/>
          <w:rPrChange w:id="795" w:author="EDUARDO FERNANDEZ PASCUAL" w:date="2024-03-05T12:54:00Z">
            <w:rPr/>
          </w:rPrChange>
        </w:rPr>
        <w:t xml:space="preserve"> microclimatic conditions suggests either a potential local adaptation or a wide phenotypic plasticity at the microscale</w:t>
      </w:r>
      <w:r w:rsidR="001F6815" w:rsidRPr="00EA4576">
        <w:rPr>
          <w:highlight w:val="yellow"/>
          <w:rPrChange w:id="796" w:author="EDUARDO FERNANDEZ PASCUAL" w:date="2024-03-05T12:51:00Z">
            <w:rPr/>
          </w:rPrChange>
        </w:rPr>
        <w:t>.</w:t>
      </w:r>
      <w:r w:rsidR="001F6815" w:rsidRPr="003407A9">
        <w:t xml:space="preserve"> </w:t>
      </w:r>
      <w:commentRangeEnd w:id="792"/>
      <w:r w:rsidR="00174977">
        <w:rPr>
          <w:rStyle w:val="Refdecomentario"/>
        </w:rPr>
        <w:commentReference w:id="792"/>
      </w:r>
      <w:r w:rsidR="00FF79B3" w:rsidRPr="003407A9">
        <w:t xml:space="preserve">Although intraspecific trait </w:t>
      </w:r>
      <w:del w:id="797" w:author="EDUARDO FERNANDEZ PASCUAL" w:date="2024-03-05T09:22:00Z">
        <w:r w:rsidR="008252EC" w:rsidRPr="003407A9" w:rsidDel="00291E15">
          <w:delText>variability</w:delText>
        </w:r>
      </w:del>
      <w:ins w:id="798" w:author="EDUARDO FERNANDEZ PASCUAL" w:date="2024-03-05T09:22:00Z">
        <w:r w:rsidR="00291E15">
          <w:t>variation</w:t>
        </w:r>
      </w:ins>
      <w:r w:rsidR="008252EC" w:rsidRPr="003407A9">
        <w:t xml:space="preserve"> </w:t>
      </w:r>
      <w:r w:rsidR="00FF79B3" w:rsidRPr="003407A9">
        <w:t xml:space="preserve">has been previously stated to be strongly driven by microenvironmental heterogeneity </w:t>
      </w:r>
      <w:r w:rsidR="00835869" w:rsidRPr="003407A9">
        <w:fldChar w:fldCharType="begin" w:fldLock="1"/>
      </w:r>
      <w:r w:rsidR="003C2CAC" w:rsidRPr="003407A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3407A9">
        <w:fldChar w:fldCharType="separate"/>
      </w:r>
      <w:r w:rsidR="00835869" w:rsidRPr="003407A9">
        <w:rPr>
          <w:noProof/>
        </w:rPr>
        <w:t>(Westerband et al. 2021)</w:t>
      </w:r>
      <w:r w:rsidR="00835869" w:rsidRPr="003407A9">
        <w:fldChar w:fldCharType="end"/>
      </w:r>
      <w:r w:rsidR="00C24554">
        <w:t xml:space="preserve">, </w:t>
      </w:r>
      <w:r w:rsidR="008252EC" w:rsidRPr="003407A9">
        <w:t xml:space="preserve">this </w:t>
      </w:r>
      <w:r w:rsidRPr="003407A9">
        <w:t>is th</w:t>
      </w:r>
      <w:r w:rsidR="00FF79B3" w:rsidRPr="003407A9">
        <w:t xml:space="preserve">e first time that </w:t>
      </w:r>
      <w:r w:rsidR="00AA70CA">
        <w:t>within-population</w:t>
      </w:r>
      <w:r w:rsidR="00AA70CA" w:rsidRPr="003407A9">
        <w:t xml:space="preserve"> </w:t>
      </w:r>
      <w:r w:rsidR="00AA70CA">
        <w:t>variation</w:t>
      </w:r>
      <w:r w:rsidR="00AA70CA" w:rsidRPr="003407A9">
        <w:t xml:space="preserve"> </w:t>
      </w:r>
      <w:r w:rsidRPr="003407A9">
        <w:t xml:space="preserve">at </w:t>
      </w:r>
      <w:r w:rsidR="00DD04B2" w:rsidRPr="003407A9">
        <w:t xml:space="preserve">the </w:t>
      </w:r>
      <w:r w:rsidRPr="003407A9">
        <w:t xml:space="preserve">microscale level has been </w:t>
      </w:r>
      <w:r w:rsidR="00DD04B2" w:rsidRPr="003407A9">
        <w:t xml:space="preserve">reported for regeneration traits </w:t>
      </w:r>
      <w:r w:rsidR="00FF79B3" w:rsidRPr="003407A9">
        <w:t>in alpine areas</w:t>
      </w:r>
      <w:r w:rsidRPr="003407A9">
        <w:t>.</w:t>
      </w:r>
      <w:r w:rsidR="00730140" w:rsidRPr="003407A9">
        <w:t xml:space="preserve"> </w:t>
      </w:r>
      <w:r w:rsidR="00B33D8D" w:rsidRPr="003407A9">
        <w:t xml:space="preserve">The fact that this </w:t>
      </w:r>
      <w:del w:id="799" w:author="EDUARDO FERNANDEZ PASCUAL" w:date="2024-03-05T09:22:00Z">
        <w:r w:rsidR="00390960" w:rsidRPr="003407A9" w:rsidDel="00291E15">
          <w:delText>variability</w:delText>
        </w:r>
      </w:del>
      <w:ins w:id="800" w:author="EDUARDO FERNANDEZ PASCUAL" w:date="2024-03-05T09:22:00Z">
        <w:r w:rsidR="00291E15">
          <w:t>variation</w:t>
        </w:r>
      </w:ins>
      <w:r w:rsidR="00390960" w:rsidRPr="003407A9">
        <w:t xml:space="preserve"> </w:t>
      </w:r>
      <w:r w:rsidR="00B03417">
        <w:t>aligns with</w:t>
      </w:r>
      <w:r w:rsidR="00390960" w:rsidRPr="003407A9">
        <w:t xml:space="preserve"> </w:t>
      </w:r>
      <w:r w:rsidR="00B03417">
        <w:t xml:space="preserve">a </w:t>
      </w:r>
      <w:r w:rsidR="00390960" w:rsidRPr="003407A9">
        <w:t xml:space="preserve">gradient </w:t>
      </w:r>
      <w:r w:rsidR="00B03417">
        <w:t xml:space="preserve">of </w:t>
      </w:r>
      <w:r w:rsidR="00B03417" w:rsidRPr="003407A9">
        <w:t xml:space="preserve">water stress </w:t>
      </w:r>
      <w:r w:rsidR="00A15422" w:rsidRPr="003407A9">
        <w:t>supports</w:t>
      </w:r>
      <w:r w:rsidR="00390960" w:rsidRPr="003407A9">
        <w:t xml:space="preserve"> that the </w:t>
      </w:r>
      <w:commentRangeStart w:id="801"/>
      <w:r w:rsidR="00390960" w:rsidRPr="003407A9">
        <w:t>base water potential is a functional trait with</w:t>
      </w:r>
      <w:r w:rsidR="00A15422" w:rsidRPr="003407A9">
        <w:t xml:space="preserve"> important consequences for individual fitness</w:t>
      </w:r>
      <w:r w:rsidR="00A24584" w:rsidRPr="003407A9">
        <w:t xml:space="preserve"> </w:t>
      </w:r>
      <w:commentRangeEnd w:id="801"/>
      <w:r w:rsidR="007B680B">
        <w:rPr>
          <w:rStyle w:val="Refdecomentario"/>
        </w:rPr>
        <w:commentReference w:id="801"/>
      </w:r>
      <w:r w:rsidR="00A15422" w:rsidRPr="003407A9">
        <w:t xml:space="preserve">and </w:t>
      </w:r>
      <w:r w:rsidR="00A32648" w:rsidRPr="003407A9">
        <w:t xml:space="preserve">species occurrence patterns at the local scale </w:t>
      </w:r>
      <w:r w:rsidR="00A32648" w:rsidRPr="009E0D3A">
        <w:rPr>
          <w:strike/>
          <w:highlight w:val="yellow"/>
          <w:rPrChange w:id="802" w:author="EDUARDO FERNANDEZ PASCUAL" w:date="2024-03-05T12:54:00Z">
            <w:rPr/>
          </w:rPrChange>
        </w:rPr>
        <w:t>(</w:t>
      </w:r>
      <w:commentRangeStart w:id="803"/>
      <w:commentRangeStart w:id="804"/>
      <w:commentRangeStart w:id="805"/>
      <w:r w:rsidR="00A32648" w:rsidRPr="009E0D3A">
        <w:rPr>
          <w:strike/>
          <w:highlight w:val="yellow"/>
          <w:rPrChange w:id="806" w:author="EDUARDO FERNANDEZ PASCUAL" w:date="2024-03-05T12:54:00Z">
            <w:rPr/>
          </w:rPrChange>
        </w:rPr>
        <w:t>https://doi.org/10.1073/pnas.141544211</w:t>
      </w:r>
      <w:commentRangeEnd w:id="803"/>
      <w:r w:rsidR="00D834A7" w:rsidRPr="009E0D3A">
        <w:rPr>
          <w:rStyle w:val="Refdecomentario"/>
          <w:strike/>
          <w:highlight w:val="yellow"/>
          <w:rPrChange w:id="807" w:author="EDUARDO FERNANDEZ PASCUAL" w:date="2024-03-05T12:54:00Z">
            <w:rPr>
              <w:rStyle w:val="Refdecomentario"/>
            </w:rPr>
          </w:rPrChange>
        </w:rPr>
        <w:commentReference w:id="803"/>
      </w:r>
      <w:commentRangeEnd w:id="804"/>
      <w:r w:rsidR="00C24554" w:rsidRPr="009E0D3A">
        <w:rPr>
          <w:rStyle w:val="Refdecomentario"/>
          <w:strike/>
          <w:highlight w:val="yellow"/>
          <w:rPrChange w:id="808" w:author="EDUARDO FERNANDEZ PASCUAL" w:date="2024-03-05T12:54:00Z">
            <w:rPr>
              <w:rStyle w:val="Refdecomentario"/>
            </w:rPr>
          </w:rPrChange>
        </w:rPr>
        <w:commentReference w:id="804"/>
      </w:r>
      <w:commentRangeEnd w:id="805"/>
      <w:r w:rsidR="00291E15" w:rsidRPr="009E0D3A">
        <w:rPr>
          <w:rStyle w:val="Refdecomentario"/>
          <w:strike/>
          <w:highlight w:val="yellow"/>
          <w:rPrChange w:id="809" w:author="EDUARDO FERNANDEZ PASCUAL" w:date="2024-03-05T12:54:00Z">
            <w:rPr>
              <w:rStyle w:val="Refdecomentario"/>
            </w:rPr>
          </w:rPrChange>
        </w:rPr>
        <w:commentReference w:id="805"/>
      </w:r>
      <w:r w:rsidR="00A32648" w:rsidRPr="009E0D3A">
        <w:rPr>
          <w:strike/>
          <w:highlight w:val="yellow"/>
          <w:rPrChange w:id="810" w:author="EDUARDO FERNANDEZ PASCUAL" w:date="2024-03-05T12:54:00Z">
            <w:rPr/>
          </w:rPrChange>
        </w:rPr>
        <w:t>)</w:t>
      </w:r>
      <w:r w:rsidR="00A32648" w:rsidRPr="003407A9">
        <w:t>.</w:t>
      </w:r>
    </w:p>
    <w:p w14:paraId="5A138657" w14:textId="6E88FBCE" w:rsidR="000C1D5E" w:rsidRPr="003407A9" w:rsidRDefault="00AE1351" w:rsidP="005C200F">
      <w:pPr>
        <w:spacing w:line="360" w:lineRule="auto"/>
        <w:ind w:firstLine="709"/>
        <w:jc w:val="both"/>
      </w:pPr>
      <w:r w:rsidRPr="003407A9">
        <w:t>The higher germination</w:t>
      </w:r>
      <w:r w:rsidR="00F94837" w:rsidRPr="003407A9">
        <w:t xml:space="preserve"> we observed</w:t>
      </w:r>
      <w:r w:rsidR="003224FB" w:rsidRPr="003407A9">
        <w:t xml:space="preserve"> </w:t>
      </w:r>
      <w:r w:rsidR="00185B4B" w:rsidRPr="003407A9">
        <w:t>in after</w:t>
      </w:r>
      <w:r w:rsidR="003751F2">
        <w:t xml:space="preserve"> </w:t>
      </w:r>
      <w:r w:rsidR="00185B4B" w:rsidRPr="003407A9">
        <w:t xml:space="preserve">ripened seeds </w:t>
      </w:r>
      <w:r w:rsidR="00791C07" w:rsidRPr="003407A9">
        <w:t xml:space="preserve">across all </w:t>
      </w:r>
      <w:r w:rsidR="00461519" w:rsidRPr="003407A9">
        <w:t>water potential</w:t>
      </w:r>
      <w:r w:rsidR="00791C07" w:rsidRPr="003407A9">
        <w:t xml:space="preserve"> treatments </w:t>
      </w:r>
      <w:r w:rsidR="001F419F" w:rsidRPr="003407A9">
        <w:t xml:space="preserve">supports </w:t>
      </w:r>
      <w:r w:rsidR="00B119F4">
        <w:t>that</w:t>
      </w:r>
      <w:r w:rsidR="003224FB" w:rsidRPr="003407A9">
        <w:t xml:space="preserve"> </w:t>
      </w:r>
      <w:r w:rsidR="00461519" w:rsidRPr="003407A9">
        <w:t>a low</w:t>
      </w:r>
      <w:r w:rsidR="003224FB" w:rsidRPr="003407A9">
        <w:t xml:space="preserve"> level of dormancy in fresh </w:t>
      </w:r>
      <w:r w:rsidR="003224FB" w:rsidRPr="003407A9">
        <w:rPr>
          <w:i/>
          <w:iCs/>
        </w:rPr>
        <w:t>D.</w:t>
      </w:r>
      <w:r w:rsidRPr="003407A9">
        <w:rPr>
          <w:i/>
          <w:iCs/>
        </w:rPr>
        <w:t xml:space="preserve"> </w:t>
      </w:r>
      <w:r w:rsidR="003224FB" w:rsidRPr="003407A9">
        <w:rPr>
          <w:i/>
          <w:iCs/>
        </w:rPr>
        <w:t>langeanus</w:t>
      </w:r>
      <w:r w:rsidR="003224FB" w:rsidRPr="003407A9">
        <w:t xml:space="preserve"> seeds </w:t>
      </w:r>
      <w:r w:rsidR="001F419F" w:rsidRPr="003407A9">
        <w:t xml:space="preserve">is </w:t>
      </w:r>
      <w:r w:rsidR="003224FB" w:rsidRPr="003407A9">
        <w:t>alleviated by a short period of after-ripening (</w:t>
      </w:r>
      <w:r w:rsidR="00C67F63" w:rsidRPr="003407A9">
        <w:t>35 days).</w:t>
      </w:r>
      <w:r w:rsidR="00185B4B" w:rsidRPr="003407A9">
        <w:t xml:space="preserve"> </w:t>
      </w:r>
      <w:r w:rsidR="000178E0" w:rsidRPr="003407A9">
        <w:t>S</w:t>
      </w:r>
      <w:r w:rsidR="005F516D" w:rsidRPr="003407A9">
        <w:t xml:space="preserve">eeds </w:t>
      </w:r>
      <w:r w:rsidR="000178E0" w:rsidRPr="003407A9">
        <w:t xml:space="preserve">drastically </w:t>
      </w:r>
      <w:r w:rsidR="005F516D" w:rsidRPr="003407A9">
        <w:t>change</w:t>
      </w:r>
      <w:r w:rsidR="00461519" w:rsidRPr="003407A9">
        <w:t>d</w:t>
      </w:r>
      <w:r w:rsidR="005F516D" w:rsidRPr="003407A9">
        <w:t xml:space="preserve"> their </w:t>
      </w:r>
      <w:r w:rsidR="00D07C94" w:rsidRPr="003407A9">
        <w:t xml:space="preserve">germination </w:t>
      </w:r>
      <w:r w:rsidR="005F516D" w:rsidRPr="003407A9">
        <w:t xml:space="preserve">responses in a month, </w:t>
      </w:r>
      <w:r w:rsidR="00361028" w:rsidRPr="003407A9">
        <w:t xml:space="preserve">suggesting notable </w:t>
      </w:r>
      <w:r w:rsidR="005F516D" w:rsidRPr="003407A9">
        <w:t xml:space="preserve">ecological </w:t>
      </w:r>
      <w:r w:rsidR="00361028" w:rsidRPr="003407A9">
        <w:t>implica</w:t>
      </w:r>
      <w:r w:rsidR="004A27FC" w:rsidRPr="003407A9">
        <w:t>t</w:t>
      </w:r>
      <w:r w:rsidR="00361028" w:rsidRPr="003407A9">
        <w:t xml:space="preserve">ions of </w:t>
      </w:r>
      <w:r w:rsidR="004A27FC" w:rsidRPr="003407A9">
        <w:t>rainfall</w:t>
      </w:r>
      <w:r w:rsidR="00D07C94" w:rsidRPr="003407A9">
        <w:t xml:space="preserve"> </w:t>
      </w:r>
      <w:r w:rsidR="00D72942" w:rsidRPr="003407A9">
        <w:t>timing</w:t>
      </w:r>
      <w:r w:rsidR="005E48B7">
        <w:t xml:space="preserve"> </w:t>
      </w:r>
      <w:r w:rsidR="005E48B7">
        <w:fldChar w:fldCharType="begin" w:fldLock="1"/>
      </w:r>
      <w:r w:rsidR="005E48B7">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fldChar w:fldCharType="separate"/>
      </w:r>
      <w:r w:rsidR="005E48B7" w:rsidRPr="004679EA">
        <w:rPr>
          <w:noProof/>
        </w:rPr>
        <w:t>(Levine et al. 2011)</w:t>
      </w:r>
      <w:r w:rsidR="005E48B7">
        <w:fldChar w:fldCharType="end"/>
      </w:r>
      <w:r w:rsidR="00D72942" w:rsidRPr="003407A9">
        <w:t xml:space="preserve"> </w:t>
      </w:r>
      <w:r w:rsidR="00D07C94" w:rsidRPr="003407A9">
        <w:t>in alpine water-limited environments</w:t>
      </w:r>
      <w:r w:rsidR="004A27FC" w:rsidRPr="003407A9">
        <w:t xml:space="preserve">. If rain episodes </w:t>
      </w:r>
      <w:r w:rsidR="00D005DB" w:rsidRPr="003407A9">
        <w:t>occur</w:t>
      </w:r>
      <w:r w:rsidR="004A27FC" w:rsidRPr="003407A9">
        <w:t xml:space="preserve"> </w:t>
      </w:r>
      <w:r w:rsidR="00D8739C" w:rsidRPr="003407A9">
        <w:t xml:space="preserve">concurrently with dispersal, or shortly thereafter, </w:t>
      </w:r>
      <w:r w:rsidR="00817ED3" w:rsidRPr="003407A9">
        <w:t xml:space="preserve">the dormant </w:t>
      </w:r>
      <w:r w:rsidR="00054313" w:rsidRPr="003407A9">
        <w:t>part of the seed population will fail to germinate despite the moistened soils</w:t>
      </w:r>
      <w:r w:rsidR="00830767" w:rsidRPr="003407A9">
        <w:t xml:space="preserve"> and favourable temperatures</w:t>
      </w:r>
      <w:r w:rsidR="003C157C">
        <w:t xml:space="preserve">. Our results indicate </w:t>
      </w:r>
      <w:r w:rsidR="000F5C4B" w:rsidRPr="003407A9">
        <w:t xml:space="preserve">a type of </w:t>
      </w:r>
      <w:r w:rsidR="00830767" w:rsidRPr="003407A9">
        <w:t>d</w:t>
      </w:r>
      <w:r w:rsidR="00786102" w:rsidRPr="003407A9">
        <w:t>evelopmental delay</w:t>
      </w:r>
      <w:r w:rsidR="00830767" w:rsidRPr="003407A9">
        <w:t xml:space="preserve"> </w:t>
      </w:r>
      <w:r w:rsidR="0046301F" w:rsidRPr="003407A9">
        <w:fldChar w:fldCharType="begin" w:fldLock="1"/>
      </w:r>
      <w:r w:rsidR="005D73E9" w:rsidRPr="003407A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3407A9">
        <w:fldChar w:fldCharType="separate"/>
      </w:r>
      <w:r w:rsidR="0046301F" w:rsidRPr="003407A9">
        <w:rPr>
          <w:noProof/>
        </w:rPr>
        <w:t>(Tuljapurkar 1990; Tuljapurkar &amp; Wiener 2000)</w:t>
      </w:r>
      <w:r w:rsidR="0046301F" w:rsidRPr="003407A9">
        <w:fldChar w:fldCharType="end"/>
      </w:r>
      <w:r w:rsidR="0046301F" w:rsidRPr="003407A9">
        <w:t xml:space="preserve"> </w:t>
      </w:r>
      <w:r w:rsidR="005213B9" w:rsidRPr="003407A9">
        <w:t>which has been interpreted as a type of</w:t>
      </w:r>
      <w:r w:rsidR="000F5C4B" w:rsidRPr="003407A9">
        <w:t xml:space="preserve"> bet-hedging in face of unpredictable disturbances</w:t>
      </w:r>
      <w:r w:rsidR="00995260" w:rsidRPr="003407A9">
        <w:t xml:space="preserve"> </w:t>
      </w:r>
      <w:r w:rsidR="005D73E9" w:rsidRPr="003407A9">
        <w:fldChar w:fldCharType="begin" w:fldLock="1"/>
      </w:r>
      <w:r w:rsidR="001B0819" w:rsidRPr="003407A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3407A9">
        <w:fldChar w:fldCharType="separate"/>
      </w:r>
      <w:r w:rsidR="005D73E9" w:rsidRPr="003407A9">
        <w:rPr>
          <w:noProof/>
        </w:rPr>
        <w:t>(Venable &amp; Brown 1988; Gremer &amp; Venable 2014)</w:t>
      </w:r>
      <w:r w:rsidR="005D73E9" w:rsidRPr="003407A9">
        <w:fldChar w:fldCharType="end"/>
      </w:r>
      <w:r w:rsidR="005D73E9" w:rsidRPr="003407A9">
        <w:t xml:space="preserve">, </w:t>
      </w:r>
      <w:r w:rsidR="000F5C4B" w:rsidRPr="003407A9">
        <w:t xml:space="preserve">such as </w:t>
      </w:r>
      <w:r w:rsidR="00A11DAA" w:rsidRPr="003407A9">
        <w:t>potential dry-autumn years</w:t>
      </w:r>
      <w:r w:rsidR="00F95BC4" w:rsidRPr="003407A9">
        <w:t xml:space="preserve"> that could result in high seedling mortality</w:t>
      </w:r>
      <w:r w:rsidR="000F5C4B" w:rsidRPr="003407A9">
        <w:t>.</w:t>
      </w:r>
      <w:r w:rsidR="00506C3C" w:rsidRPr="003407A9">
        <w:t xml:space="preserve"> </w:t>
      </w:r>
      <w:r w:rsidR="00240560">
        <w:t>Bet-hedging</w:t>
      </w:r>
      <w:r w:rsidR="008A1827" w:rsidRPr="003407A9">
        <w:t xml:space="preserve"> has been observed in other habitats with high climate </w:t>
      </w:r>
      <w:del w:id="811" w:author="EDUARDO FERNANDEZ PASCUAL" w:date="2024-03-05T09:22:00Z">
        <w:r w:rsidR="008A1827" w:rsidRPr="003407A9" w:rsidDel="00291E15">
          <w:delText>variability</w:delText>
        </w:r>
      </w:del>
      <w:ins w:id="812" w:author="EDUARDO FERNANDEZ PASCUAL" w:date="2024-03-05T09:22:00Z">
        <w:r w:rsidR="00291E15">
          <w:t>variation</w:t>
        </w:r>
      </w:ins>
      <w:r w:rsidR="008A1827" w:rsidRPr="003407A9">
        <w:t xml:space="preserve"> and </w:t>
      </w:r>
      <w:r w:rsidR="00941147">
        <w:t>found</w:t>
      </w:r>
      <w:r w:rsidR="00240560">
        <w:t xml:space="preserve"> </w:t>
      </w:r>
      <w:r w:rsidR="008A1827" w:rsidRPr="003407A9">
        <w:t xml:space="preserve">advantageous during </w:t>
      </w:r>
      <w:r w:rsidR="008A1827" w:rsidRPr="00EF4707">
        <w:t xml:space="preserve">drought events </w:t>
      </w:r>
      <w:r w:rsidR="00EF4707" w:rsidRPr="00EF4707">
        <w:fldChar w:fldCharType="begin" w:fldLock="1"/>
      </w:r>
      <w:r w:rsidR="008A38AE">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EF4707">
        <w:fldChar w:fldCharType="separate"/>
      </w:r>
      <w:r w:rsidR="00EF4707" w:rsidRPr="00EF4707">
        <w:rPr>
          <w:noProof/>
        </w:rPr>
        <w:t>(Evans &amp; Dennehy 2014; Lampei et al. 2017)</w:t>
      </w:r>
      <w:r w:rsidR="00EF4707" w:rsidRPr="00EF4707">
        <w:fldChar w:fldCharType="end"/>
      </w:r>
      <w:r w:rsidR="008A1827" w:rsidRPr="00EF4707">
        <w:t>.</w:t>
      </w:r>
      <w:r w:rsidR="008A1827" w:rsidRPr="003407A9">
        <w:t xml:space="preserve"> </w:t>
      </w:r>
      <w:r w:rsidR="008B161B" w:rsidRPr="003407A9">
        <w:t xml:space="preserve">If rain episodes happen </w:t>
      </w:r>
      <w:r w:rsidR="00E75BAB" w:rsidRPr="003407A9">
        <w:t>a month after dispersal</w:t>
      </w:r>
      <w:r w:rsidR="006E2E1B" w:rsidRPr="003407A9">
        <w:t xml:space="preserve">, when </w:t>
      </w:r>
      <w:r w:rsidR="00412843" w:rsidRPr="003407A9">
        <w:t xml:space="preserve">drought risk can be predicted to be lower due to the closeness of winter, </w:t>
      </w:r>
      <w:r w:rsidR="00E75BAB" w:rsidRPr="003407A9">
        <w:t xml:space="preserve">most of the </w:t>
      </w:r>
      <w:r w:rsidR="006E2E1B" w:rsidRPr="003407A9">
        <w:t>seed</w:t>
      </w:r>
      <w:r w:rsidR="00E75BAB" w:rsidRPr="003407A9">
        <w:t xml:space="preserve"> population will be</w:t>
      </w:r>
      <w:r w:rsidR="006E2E1B" w:rsidRPr="003407A9">
        <w:t xml:space="preserve"> able to </w:t>
      </w:r>
      <w:r w:rsidR="007509F8" w:rsidRPr="003407A9">
        <w:t xml:space="preserve">germinate, and to </w:t>
      </w:r>
      <w:r w:rsidR="006E2E1B" w:rsidRPr="003407A9">
        <w:t xml:space="preserve">respond appropriately to </w:t>
      </w:r>
      <w:r w:rsidR="007509F8" w:rsidRPr="003407A9">
        <w:lastRenderedPageBreak/>
        <w:t xml:space="preserve">microscale </w:t>
      </w:r>
      <w:r w:rsidR="006E2E1B" w:rsidRPr="003407A9">
        <w:t>soil water stress</w:t>
      </w:r>
      <w:r w:rsidR="00BF6328" w:rsidRPr="003407A9">
        <w:t xml:space="preserve">. </w:t>
      </w:r>
      <w:r w:rsidR="001C65BF" w:rsidRPr="003407A9">
        <w:t>These results highlight how a short after ripening period can have a major functional impact in seeds regeneration in the field.</w:t>
      </w:r>
    </w:p>
    <w:p w14:paraId="60650E28" w14:textId="07161065" w:rsidR="00A27CD5" w:rsidRPr="003851DF" w:rsidDel="007A0AB2" w:rsidRDefault="00A27CD5" w:rsidP="00A27CD5">
      <w:pPr>
        <w:spacing w:line="360" w:lineRule="auto"/>
        <w:ind w:firstLine="709"/>
        <w:jc w:val="both"/>
        <w:rPr>
          <w:del w:id="813" w:author="EDUARDO FERNANDEZ PASCUAL" w:date="2024-03-05T13:03:00Z"/>
          <w:strike/>
          <w:rPrChange w:id="814" w:author="EDUARDO FERNANDEZ PASCUAL" w:date="2024-03-05T12:56:00Z">
            <w:rPr>
              <w:del w:id="815" w:author="EDUARDO FERNANDEZ PASCUAL" w:date="2024-03-05T13:03:00Z"/>
            </w:rPr>
          </w:rPrChange>
        </w:rPr>
      </w:pPr>
      <w:r w:rsidRPr="003851DF">
        <w:rPr>
          <w:strike/>
          <w:highlight w:val="yellow"/>
          <w:rPrChange w:id="816" w:author="EDUARDO FERNANDEZ PASCUAL" w:date="2024-03-05T12:56:00Z">
            <w:rPr/>
          </w:rPrChange>
        </w:rPr>
        <w:t xml:space="preserve">We </w:t>
      </w:r>
      <w:r w:rsidR="00FE4D74" w:rsidRPr="003851DF">
        <w:rPr>
          <w:strike/>
          <w:highlight w:val="yellow"/>
          <w:rPrChange w:id="817" w:author="EDUARDO FERNANDEZ PASCUAL" w:date="2024-03-05T12:56:00Z">
            <w:rPr/>
          </w:rPrChange>
        </w:rPr>
        <w:t xml:space="preserve">also </w:t>
      </w:r>
      <w:r w:rsidRPr="003851DF">
        <w:rPr>
          <w:strike/>
          <w:highlight w:val="yellow"/>
          <w:rPrChange w:id="818" w:author="EDUARDO FERNANDEZ PASCUAL" w:date="2024-03-05T12:56:00Z">
            <w:rPr/>
          </w:rPrChange>
        </w:rPr>
        <w:t xml:space="preserve">confirmed that seed mass </w:t>
      </w:r>
      <w:r w:rsidR="00FE4D74" w:rsidRPr="003851DF">
        <w:rPr>
          <w:strike/>
          <w:highlight w:val="yellow"/>
          <w:rPrChange w:id="819" w:author="EDUARDO FERNANDEZ PASCUAL" w:date="2024-03-05T12:56:00Z">
            <w:rPr/>
          </w:rPrChange>
        </w:rPr>
        <w:t xml:space="preserve">may </w:t>
      </w:r>
      <w:r w:rsidRPr="003851DF">
        <w:rPr>
          <w:strike/>
          <w:highlight w:val="yellow"/>
          <w:rPrChange w:id="820" w:author="EDUARDO FERNANDEZ PASCUAL" w:date="2024-03-05T12:56:00Z">
            <w:rPr/>
          </w:rPrChange>
        </w:rPr>
        <w:t>influence base water potential</w:t>
      </w:r>
      <w:r w:rsidR="00662737" w:rsidRPr="003851DF">
        <w:rPr>
          <w:strike/>
          <w:highlight w:val="yellow"/>
          <w:rPrChange w:id="821" w:author="EDUARDO FERNANDEZ PASCUAL" w:date="2024-03-05T12:56:00Z">
            <w:rPr/>
          </w:rPrChange>
        </w:rPr>
        <w:t>.</w:t>
      </w:r>
      <w:r w:rsidRPr="003851DF">
        <w:rPr>
          <w:strike/>
          <w:highlight w:val="yellow"/>
          <w:rPrChange w:id="822" w:author="EDUARDO FERNANDEZ PASCUAL" w:date="2024-03-05T12:56:00Z">
            <w:rPr/>
          </w:rPrChange>
        </w:rPr>
        <w:t xml:space="preserve"> </w:t>
      </w:r>
      <w:r w:rsidR="00F13A34" w:rsidRPr="003851DF">
        <w:rPr>
          <w:strike/>
          <w:highlight w:val="yellow"/>
          <w:rPrChange w:id="823" w:author="EDUARDO FERNANDEZ PASCUAL" w:date="2024-03-05T12:56:00Z">
            <w:rPr/>
          </w:rPrChange>
        </w:rPr>
        <w:t xml:space="preserve">Nevertheless, our </w:t>
      </w:r>
      <w:r w:rsidRPr="003851DF">
        <w:rPr>
          <w:strike/>
          <w:highlight w:val="yellow"/>
          <w:rPrChange w:id="824" w:author="EDUARDO FERNANDEZ PASCUAL" w:date="2024-03-05T12:56:00Z">
            <w:rPr/>
          </w:rPrChange>
        </w:rPr>
        <w:t xml:space="preserve">results with </w:t>
      </w:r>
      <w:r w:rsidRPr="003851DF">
        <w:rPr>
          <w:i/>
          <w:strike/>
          <w:highlight w:val="yellow"/>
          <w:rPrChange w:id="825" w:author="EDUARDO FERNANDEZ PASCUAL" w:date="2024-03-05T12:56:00Z">
            <w:rPr>
              <w:i/>
            </w:rPr>
          </w:rPrChange>
        </w:rPr>
        <w:t xml:space="preserve">D. langeanus </w:t>
      </w:r>
      <w:r w:rsidRPr="003851DF">
        <w:rPr>
          <w:strike/>
          <w:highlight w:val="yellow"/>
          <w:rPrChange w:id="826" w:author="EDUARDO FERNANDEZ PASCUAL" w:date="2024-03-05T12:56:00Z">
            <w:rPr/>
          </w:rPrChange>
        </w:rPr>
        <w:t xml:space="preserve">indicate that the effect of seed mass only becomes apparent in after ripened seeds, where subpopulations with heavier seeds showed lower base water potentials, corroborating results by </w:t>
      </w:r>
      <w:r w:rsidRPr="003851DF">
        <w:rPr>
          <w:strike/>
          <w:highlight w:val="yellow"/>
          <w:rPrChange w:id="827" w:author="EDUARDO FERNANDEZ PASCUAL" w:date="2024-03-05T12:56:00Z">
            <w:rPr/>
          </w:rPrChange>
        </w:rPr>
        <w:fldChar w:fldCharType="begin" w:fldLock="1"/>
      </w:r>
      <w:r w:rsidR="00920355" w:rsidRPr="003851DF">
        <w:rPr>
          <w:strike/>
          <w:highlight w:val="yellow"/>
          <w:rPrChange w:id="828" w:author="EDUARDO FERNANDEZ PASCUAL" w:date="2024-03-05T12:56:00Z">
            <w:rPr/>
          </w:rPrChange>
        </w:rP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3851DF">
        <w:rPr>
          <w:strike/>
          <w:highlight w:val="yellow"/>
          <w:rPrChange w:id="829" w:author="EDUARDO FERNANDEZ PASCUAL" w:date="2024-03-05T12:56:00Z">
            <w:rPr/>
          </w:rPrChange>
        </w:rPr>
        <w:fldChar w:fldCharType="separate"/>
      </w:r>
      <w:r w:rsidR="00235147" w:rsidRPr="003851DF">
        <w:rPr>
          <w:strike/>
          <w:noProof/>
          <w:highlight w:val="yellow"/>
          <w:rPrChange w:id="830" w:author="EDUARDO FERNANDEZ PASCUAL" w:date="2024-03-05T12:56:00Z">
            <w:rPr>
              <w:noProof/>
            </w:rPr>
          </w:rPrChange>
        </w:rPr>
        <w:t>(Kidson &amp; Westoby 2000; Gelviz-Gelvez et al. 2020)</w:t>
      </w:r>
      <w:r w:rsidRPr="003851DF">
        <w:rPr>
          <w:strike/>
          <w:highlight w:val="yellow"/>
          <w:rPrChange w:id="831" w:author="EDUARDO FERNANDEZ PASCUAL" w:date="2024-03-05T12:56:00Z">
            <w:rPr/>
          </w:rPrChange>
        </w:rPr>
        <w:fldChar w:fldCharType="end"/>
      </w:r>
      <w:r w:rsidRPr="003851DF">
        <w:rPr>
          <w:strike/>
          <w:highlight w:val="yellow"/>
          <w:rPrChange w:id="832" w:author="EDUARDO FERNANDEZ PASCUAL" w:date="2024-03-05T12:56:00Z">
            <w:rPr/>
          </w:rPrChange>
        </w:rPr>
        <w:t xml:space="preserve">. More research is needed to disentangle if there is a general role of seed size as a response to drought or if is species specific </w:t>
      </w:r>
      <w:r w:rsidRPr="003851DF">
        <w:rPr>
          <w:strike/>
          <w:highlight w:val="yellow"/>
          <w:rPrChange w:id="833" w:author="EDUARDO FERNANDEZ PASCUAL" w:date="2024-03-05T12:56:00Z">
            <w:rPr/>
          </w:rPrChange>
        </w:rPr>
        <w:fldChar w:fldCharType="begin" w:fldLock="1"/>
      </w:r>
      <w:r w:rsidRPr="003851DF">
        <w:rPr>
          <w:strike/>
          <w:highlight w:val="yellow"/>
          <w:rPrChange w:id="834" w:author="EDUARDO FERNANDEZ PASCUAL" w:date="2024-03-05T12:56:00Z">
            <w:rPr/>
          </w:rPrChange>
        </w:rPr>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mendeley":{"formattedCitation":"(Gelviz-Gelvez et al. 2020)","plainTextFormattedCitation":"(Gelviz-Gelvez et al. 2020)","previouslyFormattedCitation":"(Gelviz-Gelvez et al. 2020)"},"properties":{"noteIndex":0},"schema":"https://github.com/citation-style-language/schema/raw/master/csl-citation.json"}</w:instrText>
      </w:r>
      <w:r w:rsidRPr="003851DF">
        <w:rPr>
          <w:strike/>
          <w:highlight w:val="yellow"/>
          <w:rPrChange w:id="835" w:author="EDUARDO FERNANDEZ PASCUAL" w:date="2024-03-05T12:56:00Z">
            <w:rPr/>
          </w:rPrChange>
        </w:rPr>
        <w:fldChar w:fldCharType="separate"/>
      </w:r>
      <w:r w:rsidRPr="003851DF">
        <w:rPr>
          <w:strike/>
          <w:noProof/>
          <w:highlight w:val="yellow"/>
          <w:rPrChange w:id="836" w:author="EDUARDO FERNANDEZ PASCUAL" w:date="2024-03-05T12:56:00Z">
            <w:rPr>
              <w:noProof/>
            </w:rPr>
          </w:rPrChange>
        </w:rPr>
        <w:t>(Gelviz-Gelvez et al. 2020)</w:t>
      </w:r>
      <w:r w:rsidRPr="003851DF">
        <w:rPr>
          <w:strike/>
          <w:highlight w:val="yellow"/>
          <w:rPrChange w:id="837" w:author="EDUARDO FERNANDEZ PASCUAL" w:date="2024-03-05T12:56:00Z">
            <w:rPr/>
          </w:rPrChange>
        </w:rPr>
        <w:fldChar w:fldCharType="end"/>
      </w:r>
      <w:r w:rsidRPr="003851DF">
        <w:rPr>
          <w:strike/>
          <w:highlight w:val="yellow"/>
          <w:rPrChange w:id="838" w:author="EDUARDO FERNANDEZ PASCUAL" w:date="2024-03-05T12:56:00Z">
            <w:rPr/>
          </w:rPrChange>
        </w:rPr>
        <w:t xml:space="preserve">. More investigations are also required to clarify if relationships between seed size and germination under water stress might differ among ecosystems </w:t>
      </w:r>
      <w:r w:rsidRPr="003851DF">
        <w:rPr>
          <w:strike/>
          <w:highlight w:val="yellow"/>
          <w:rPrChange w:id="839" w:author="EDUARDO FERNANDEZ PASCUAL" w:date="2024-03-05T12:56:00Z">
            <w:rPr/>
          </w:rPrChange>
        </w:rPr>
        <w:fldChar w:fldCharType="begin" w:fldLock="1"/>
      </w:r>
      <w:r w:rsidRPr="003851DF">
        <w:rPr>
          <w:strike/>
          <w:highlight w:val="yellow"/>
          <w:rPrChange w:id="840" w:author="EDUARDO FERNANDEZ PASCUAL" w:date="2024-03-05T12:56:00Z">
            <w:rPr/>
          </w:rPrChange>
        </w:rPr>
        <w:instrText>ADDIN CSL_CITATION {"citationItems":[{"id":"ITEM-1","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1","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mendeley":{"formattedCitation":"(Yi et al. 2019)","plainTextFormattedCitation":"(Yi et al. 2019)","previouslyFormattedCitation":"(Yi et al. 2019)"},"properties":{"noteIndex":0},"schema":"https://github.com/citation-style-language/schema/raw/master/csl-citation.json"}</w:instrText>
      </w:r>
      <w:r w:rsidRPr="003851DF">
        <w:rPr>
          <w:strike/>
          <w:highlight w:val="yellow"/>
          <w:rPrChange w:id="841" w:author="EDUARDO FERNANDEZ PASCUAL" w:date="2024-03-05T12:56:00Z">
            <w:rPr/>
          </w:rPrChange>
        </w:rPr>
        <w:fldChar w:fldCharType="separate"/>
      </w:r>
      <w:r w:rsidRPr="003851DF">
        <w:rPr>
          <w:strike/>
          <w:noProof/>
          <w:highlight w:val="yellow"/>
          <w:rPrChange w:id="842" w:author="EDUARDO FERNANDEZ PASCUAL" w:date="2024-03-05T12:56:00Z">
            <w:rPr>
              <w:noProof/>
            </w:rPr>
          </w:rPrChange>
        </w:rPr>
        <w:t>(Yi et al. 2019)</w:t>
      </w:r>
      <w:r w:rsidRPr="003851DF">
        <w:rPr>
          <w:strike/>
          <w:highlight w:val="yellow"/>
          <w:rPrChange w:id="843" w:author="EDUARDO FERNANDEZ PASCUAL" w:date="2024-03-05T12:56:00Z">
            <w:rPr/>
          </w:rPrChange>
        </w:rPr>
        <w:fldChar w:fldCharType="end"/>
      </w:r>
      <w:r w:rsidRPr="003851DF">
        <w:rPr>
          <w:strike/>
          <w:highlight w:val="yellow"/>
          <w:rPrChange w:id="844" w:author="EDUARDO FERNANDEZ PASCUAL" w:date="2024-03-05T12:56:00Z">
            <w:rPr/>
          </w:rPrChange>
        </w:rPr>
        <w:t>.</w:t>
      </w:r>
    </w:p>
    <w:p w14:paraId="5F77B4AD" w14:textId="4F6741F3" w:rsidR="00941147" w:rsidRPr="003407A9" w:rsidRDefault="008745B7" w:rsidP="007A0AB2">
      <w:pPr>
        <w:spacing w:line="360" w:lineRule="auto"/>
        <w:ind w:firstLine="709"/>
        <w:jc w:val="both"/>
        <w:pPrChange w:id="845" w:author="EDUARDO FERNANDEZ PASCUAL" w:date="2024-03-05T13:03:00Z">
          <w:pPr>
            <w:pStyle w:val="Ttulo3"/>
          </w:pPr>
        </w:pPrChange>
      </w:pPr>
      <w:del w:id="846" w:author="EDUARDO FERNANDEZ PASCUAL" w:date="2024-03-05T13:03:00Z">
        <w:r w:rsidDel="007A0AB2">
          <w:delText>4.1</w:delText>
        </w:r>
        <w:r w:rsidR="0075782F" w:rsidDel="007A0AB2">
          <w:delText xml:space="preserve"> Ecological implications</w:delText>
        </w:r>
      </w:del>
    </w:p>
    <w:p w14:paraId="08A8D51C" w14:textId="73CE9742" w:rsidR="00C75CE1" w:rsidRPr="003407A9" w:rsidRDefault="0093575D" w:rsidP="00445956">
      <w:pPr>
        <w:spacing w:line="360" w:lineRule="auto"/>
        <w:ind w:firstLine="709"/>
        <w:jc w:val="both"/>
      </w:pPr>
      <w:commentRangeStart w:id="847"/>
      <w:r w:rsidRPr="003407A9">
        <w:t xml:space="preserve">The </w:t>
      </w:r>
      <w:r w:rsidR="004A6AD1" w:rsidRPr="003407A9">
        <w:t xml:space="preserve">functional </w:t>
      </w:r>
      <w:del w:id="848" w:author="EDUARDO FERNANDEZ PASCUAL" w:date="2024-03-05T12:56:00Z">
        <w:r w:rsidR="004A6AD1" w:rsidRPr="003407A9" w:rsidDel="00EA515D">
          <w:delText xml:space="preserve">significant </w:delText>
        </w:r>
      </w:del>
      <w:commentRangeEnd w:id="847"/>
      <w:ins w:id="849" w:author="EDUARDO FERNANDEZ PASCUAL" w:date="2024-03-05T12:56:00Z">
        <w:r w:rsidR="00EA515D" w:rsidRPr="003407A9">
          <w:t>significan</w:t>
        </w:r>
        <w:r w:rsidR="00EA515D">
          <w:t>ce</w:t>
        </w:r>
        <w:r w:rsidR="00EA515D" w:rsidRPr="003407A9">
          <w:t xml:space="preserve"> </w:t>
        </w:r>
      </w:ins>
      <w:r w:rsidR="00FF1DC2">
        <w:rPr>
          <w:rStyle w:val="Refdecomentario"/>
        </w:rPr>
        <w:commentReference w:id="847"/>
      </w:r>
      <w:r w:rsidR="004A6AD1" w:rsidRPr="003407A9">
        <w:t xml:space="preserve">of </w:t>
      </w:r>
      <w:del w:id="850" w:author="EDUARDO FERNANDEZ PASCUAL" w:date="2024-03-05T12:56:00Z">
        <w:r w:rsidR="004A6AD1" w:rsidRPr="003407A9" w:rsidDel="00EA515D">
          <w:delText xml:space="preserve">after ripening and </w:delText>
        </w:r>
      </w:del>
      <w:r w:rsidR="004A6AD1" w:rsidRPr="003407A9">
        <w:t xml:space="preserve">base water potential </w:t>
      </w:r>
      <w:ins w:id="851" w:author="EDUARDO FERNANDEZ PASCUAL" w:date="2024-03-05T12:56:00Z">
        <w:r w:rsidR="00EA515D">
          <w:t xml:space="preserve">(and after-ripening) </w:t>
        </w:r>
      </w:ins>
      <w:r w:rsidR="00B014CD" w:rsidRPr="003407A9">
        <w:t>demonstrate</w:t>
      </w:r>
      <w:r w:rsidR="005D380A" w:rsidRPr="003407A9">
        <w:t>s</w:t>
      </w:r>
      <w:r w:rsidR="00B014CD" w:rsidRPr="003407A9">
        <w:t xml:space="preserve"> the</w:t>
      </w:r>
      <w:r w:rsidR="00A82F8F" w:rsidRPr="003407A9">
        <w:t xml:space="preserve"> importance</w:t>
      </w:r>
      <w:r w:rsidR="00B014CD" w:rsidRPr="003407A9">
        <w:t xml:space="preserve"> of </w:t>
      </w:r>
      <w:ins w:id="852" w:author="EDUARDO FERNANDEZ PASCUAL" w:date="2024-03-05T12:57:00Z">
        <w:r w:rsidR="00445956">
          <w:t>drought in driving the timing and success of germination in water-limited ecosystems. This is also the case in alpine systems</w:t>
        </w:r>
      </w:ins>
      <w:del w:id="853" w:author="EDUARDO FERNANDEZ PASCUAL" w:date="2024-03-05T12:57:00Z">
        <w:r w:rsidR="00B014CD" w:rsidRPr="003407A9" w:rsidDel="00445956">
          <w:delText xml:space="preserve">water </w:delText>
        </w:r>
        <w:r w:rsidR="004A6AD1" w:rsidRPr="003407A9" w:rsidDel="00445956">
          <w:delText xml:space="preserve">limitation </w:delText>
        </w:r>
        <w:r w:rsidR="00A82F8F" w:rsidRPr="003407A9" w:rsidDel="00445956">
          <w:delText xml:space="preserve">in </w:delText>
        </w:r>
        <w:r w:rsidR="004A6AD1" w:rsidRPr="003407A9" w:rsidDel="00445956">
          <w:delText xml:space="preserve">alpine </w:delText>
        </w:r>
        <w:r w:rsidR="00A82F8F" w:rsidRPr="003407A9" w:rsidDel="00445956">
          <w:delText>germination</w:delText>
        </w:r>
      </w:del>
      <w:r w:rsidR="00B014CD" w:rsidRPr="003407A9">
        <w:t xml:space="preserve">, </w:t>
      </w:r>
      <w:ins w:id="854" w:author="EDUARDO FERNANDEZ PASCUAL" w:date="2024-03-05T12:57:00Z">
        <w:r w:rsidR="00EE6E6B">
          <w:t>highligh</w:t>
        </w:r>
      </w:ins>
      <w:ins w:id="855" w:author="EDUARDO FERNANDEZ PASCUAL" w:date="2024-03-05T12:58:00Z">
        <w:r w:rsidR="00EE6E6B">
          <w:t xml:space="preserve">ting the importance of alpine drought, </w:t>
        </w:r>
      </w:ins>
      <w:r w:rsidR="004A6AD1" w:rsidRPr="003407A9">
        <w:t xml:space="preserve">a factor </w:t>
      </w:r>
      <w:r w:rsidR="00B014CD" w:rsidRPr="003407A9">
        <w:t xml:space="preserve">which has been </w:t>
      </w:r>
      <w:r w:rsidR="004A6AD1" w:rsidRPr="003407A9">
        <w:t xml:space="preserve">generally ignored </w:t>
      </w:r>
      <w:r w:rsidR="00A82F8F" w:rsidRPr="003407A9">
        <w:t>in previous alpine research</w:t>
      </w:r>
      <w:r w:rsidR="00E04636" w:rsidRPr="003407A9">
        <w:t xml:space="preserve"> </w:t>
      </w:r>
      <w:r w:rsidR="00E928B3" w:rsidRPr="003407A9">
        <w:t xml:space="preserve">and </w:t>
      </w:r>
      <w:r w:rsidR="00D7416E" w:rsidRPr="003407A9">
        <w:t xml:space="preserve">which is expected to </w:t>
      </w:r>
      <w:r w:rsidR="00E928B3" w:rsidRPr="003407A9">
        <w:t xml:space="preserve">become more </w:t>
      </w:r>
      <w:r w:rsidR="00920595" w:rsidRPr="003407A9">
        <w:t>incident in the future</w:t>
      </w:r>
      <w:r w:rsidR="00D7416E" w:rsidRPr="003407A9">
        <w:t xml:space="preserve"> </w:t>
      </w:r>
      <w:r w:rsidR="008A38AE">
        <w:t xml:space="preserve"> </w:t>
      </w:r>
      <w:r w:rsidR="008A38AE">
        <w:fldChar w:fldCharType="begin" w:fldLock="1"/>
      </w:r>
      <w:r w:rsidR="000C430A">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fldChar w:fldCharType="separate"/>
      </w:r>
      <w:r w:rsidR="008A38AE" w:rsidRPr="008A38AE">
        <w:rPr>
          <w:noProof/>
        </w:rPr>
        <w:t>(Kotlarski et al. 2023)</w:t>
      </w:r>
      <w:r w:rsidR="008A38AE">
        <w:fldChar w:fldCharType="end"/>
      </w:r>
      <w:r w:rsidR="00D7416E" w:rsidRPr="003407A9">
        <w:t>, especially in biogeographically transitional mountains such as the southern European mountain systems</w:t>
      </w:r>
      <w:r w:rsidR="00A82F8F" w:rsidRPr="003407A9">
        <w:t xml:space="preserve">. </w:t>
      </w:r>
      <w:r w:rsidR="00C75CE1" w:rsidRPr="003407A9">
        <w:t xml:space="preserve">Unexpectedly, </w:t>
      </w:r>
      <w:r w:rsidR="00A16A86" w:rsidRPr="003407A9">
        <w:t>the base water potential for germination in</w:t>
      </w:r>
      <w:r w:rsidR="00A16A86" w:rsidRPr="003407A9">
        <w:rPr>
          <w:i/>
          <w:iCs/>
        </w:rPr>
        <w:t xml:space="preserve"> D. langeanus </w:t>
      </w:r>
      <w:r w:rsidR="00A16A86" w:rsidRPr="003407A9">
        <w:t>(</w:t>
      </w:r>
      <w:r w:rsidR="003C6959" w:rsidRPr="003407A9">
        <w:t xml:space="preserve">average across </w:t>
      </w:r>
      <w:r w:rsidR="00AB3581" w:rsidRPr="003407A9">
        <w:t xml:space="preserve">after-ripened populations = </w:t>
      </w:r>
      <w:r w:rsidR="00F41BF4" w:rsidRPr="003407A9">
        <w:t>-0.</w:t>
      </w:r>
      <w:r w:rsidR="003C6959" w:rsidRPr="003407A9">
        <w:t>48</w:t>
      </w:r>
      <w:r w:rsidR="00F41BF4" w:rsidRPr="003407A9">
        <w:t xml:space="preserve"> MPa</w:t>
      </w:r>
      <w:r w:rsidR="00A16A86" w:rsidRPr="003407A9">
        <w:t>)</w:t>
      </w:r>
      <w:r w:rsidR="00A16A86" w:rsidRPr="003407A9">
        <w:rPr>
          <w:i/>
          <w:iCs/>
        </w:rPr>
        <w:t xml:space="preserve"> </w:t>
      </w:r>
      <w:r w:rsidR="00A16A86" w:rsidRPr="003407A9">
        <w:t>is relatively high in comparison to</w:t>
      </w:r>
      <w:ins w:id="856" w:author="EDUARDO FERNANDEZ PASCUAL" w:date="2024-03-05T12:59:00Z">
        <w:r w:rsidR="00AB5F36">
          <w:t xml:space="preserve"> some</w:t>
        </w:r>
      </w:ins>
      <w:r w:rsidR="00A16A86" w:rsidRPr="003407A9">
        <w:t xml:space="preserve"> other species</w:t>
      </w:r>
      <w:r w:rsidR="00920595" w:rsidRPr="003407A9">
        <w:t xml:space="preserve"> (i.e. germination toleran</w:t>
      </w:r>
      <w:r w:rsidR="008A220F" w:rsidRPr="003407A9">
        <w:t>ce</w:t>
      </w:r>
      <w:r w:rsidR="005D380A" w:rsidRPr="003407A9">
        <w:t xml:space="preserve"> to water stress</w:t>
      </w:r>
      <w:r w:rsidR="008A220F" w:rsidRPr="003407A9">
        <w:t xml:space="preserve"> seems relatively low</w:t>
      </w:r>
      <w:r w:rsidR="00920595" w:rsidRPr="003407A9">
        <w:t>)</w:t>
      </w:r>
      <w:r w:rsidR="008A220F" w:rsidRPr="003407A9">
        <w:t>.</w:t>
      </w:r>
      <w:r w:rsidR="00B241EE" w:rsidRPr="003407A9">
        <w:t xml:space="preserve"> </w:t>
      </w:r>
      <w:r w:rsidR="00C30752">
        <w:t xml:space="preserve">Our results </w:t>
      </w:r>
      <w:del w:id="857" w:author="EDUARDO FERNANDEZ PASCUAL" w:date="2024-03-05T12:59:00Z">
        <w:r w:rsidR="000F2A06" w:rsidDel="001D41F9">
          <w:delText>o</w:delText>
        </w:r>
        <w:r w:rsidR="00C30752" w:rsidDel="001D41F9">
          <w:delText>n</w:delText>
        </w:r>
        <w:r w:rsidR="000F2A06" w:rsidDel="001D41F9">
          <w:delText xml:space="preserve"> </w:delText>
        </w:r>
        <w:r w:rsidR="0039110E" w:rsidRPr="003407A9" w:rsidDel="001D41F9">
          <w:delText xml:space="preserve">base water potential for </w:delText>
        </w:r>
      </w:del>
      <w:r w:rsidR="0039110E" w:rsidRPr="003407A9">
        <w:rPr>
          <w:i/>
          <w:iCs/>
        </w:rPr>
        <w:t>D. langeanus</w:t>
      </w:r>
      <w:r w:rsidR="00920595" w:rsidRPr="003407A9">
        <w:t xml:space="preserve"> </w:t>
      </w:r>
      <w:r w:rsidR="000F2A06">
        <w:t>are</w:t>
      </w:r>
      <w:r w:rsidR="000F2A06" w:rsidRPr="003407A9">
        <w:t xml:space="preserve"> </w:t>
      </w:r>
      <w:r w:rsidR="00D66D69" w:rsidRPr="003407A9">
        <w:t xml:space="preserve">comparable to </w:t>
      </w:r>
      <w:del w:id="858" w:author="EDUARDO FERNANDEZ PASCUAL" w:date="2024-03-05T12:59:00Z">
        <w:r w:rsidR="000F2A06" w:rsidDel="001D41F9">
          <w:delText xml:space="preserve">other </w:delText>
        </w:r>
      </w:del>
      <w:r w:rsidR="000F2A06">
        <w:t>studies</w:t>
      </w:r>
      <w:ins w:id="859" w:author="EDUARDO FERNANDEZ PASCUAL" w:date="2024-03-05T12:59:00Z">
        <w:r w:rsidR="001D41F9">
          <w:t xml:space="preserve"> performed with temperate floras</w:t>
        </w:r>
      </w:ins>
      <w:r w:rsidR="000F2A06">
        <w:t xml:space="preserve"> (e.g., </w:t>
      </w:r>
      <w:del w:id="860" w:author="EDUARDO FERNANDEZ PASCUAL" w:date="2024-03-05T12:59:00Z">
        <w:r w:rsidR="000F2A06" w:rsidDel="001D41F9">
          <w:delText xml:space="preserve">temperate </w:delText>
        </w:r>
      </w:del>
      <w:r w:rsidR="000F2A06">
        <w:t xml:space="preserve">Britain) in which a sharp decrease of germination was reported under water potentials between </w:t>
      </w:r>
      <w:r w:rsidR="000F2A06" w:rsidRPr="003407A9">
        <w:t xml:space="preserve">-0.57 and -0.7 MPa </w:t>
      </w:r>
      <w:r w:rsidR="000C430A">
        <w:fldChar w:fldCharType="begin" w:fldLock="1"/>
      </w:r>
      <w:r w:rsidR="0005705C">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fldChar w:fldCharType="separate"/>
      </w:r>
      <w:r w:rsidR="00A92095" w:rsidRPr="00A92095">
        <w:rPr>
          <w:noProof/>
        </w:rPr>
        <w:t>(Evans &amp; Etherington 1991)</w:t>
      </w:r>
      <w:r w:rsidR="000C430A">
        <w:fldChar w:fldCharType="end"/>
      </w:r>
      <w:r w:rsidR="002B0990">
        <w:t xml:space="preserve">. </w:t>
      </w:r>
      <w:r w:rsidR="005F6475">
        <w:t xml:space="preserve">However, </w:t>
      </w:r>
      <w:ins w:id="861" w:author="EDUARDO FERNANDEZ PASCUAL" w:date="2024-03-05T12:59:00Z">
        <w:r w:rsidR="00586DAF">
          <w:t>our</w:t>
        </w:r>
      </w:ins>
      <w:del w:id="862" w:author="EDUARDO FERNANDEZ PASCUAL" w:date="2024-03-05T12:59:00Z">
        <w:r w:rsidR="005F6475" w:rsidDel="00586DAF">
          <w:delText>those</w:delText>
        </w:r>
      </w:del>
      <w:r w:rsidR="005F6475">
        <w:t xml:space="preserve"> values</w:t>
      </w:r>
      <w:r w:rsidR="00257513" w:rsidRPr="003407A9">
        <w:t xml:space="preserve"> contrast with </w:t>
      </w:r>
      <w:r w:rsidR="005F6475">
        <w:t xml:space="preserve">lower </w:t>
      </w:r>
      <w:r w:rsidR="00257513" w:rsidRPr="003407A9">
        <w:t>base water potentials reported for Mediterranean ruderal species (</w:t>
      </w:r>
      <w:r w:rsidR="0037763F">
        <w:t xml:space="preserve">e.g., </w:t>
      </w:r>
      <w:r w:rsidR="004979B0" w:rsidRPr="003407A9">
        <w:t>-</w:t>
      </w:r>
      <w:r w:rsidR="005242D9" w:rsidRPr="003407A9">
        <w:t>0.8</w:t>
      </w:r>
      <w:r w:rsidR="004979B0" w:rsidRPr="003407A9">
        <w:t xml:space="preserve"> to -1.9, </w:t>
      </w:r>
      <w:r w:rsidR="001B0819" w:rsidRPr="003407A9">
        <w:fldChar w:fldCharType="begin" w:fldLock="1"/>
      </w:r>
      <w:r w:rsidR="00305FA7" w:rsidRPr="003407A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3407A9">
        <w:fldChar w:fldCharType="separate"/>
      </w:r>
      <w:r w:rsidR="00212658" w:rsidRPr="003407A9">
        <w:rPr>
          <w:noProof/>
        </w:rPr>
        <w:t>Frischie et al. 2018; Jiménez-Alfaro et al. 2018)</w:t>
      </w:r>
      <w:r w:rsidR="001B0819" w:rsidRPr="003407A9">
        <w:fldChar w:fldCharType="end"/>
      </w:r>
      <w:r w:rsidR="005F6475">
        <w:t xml:space="preserve">, </w:t>
      </w:r>
      <w:del w:id="863" w:author="EDUARDO FERNANDEZ PASCUAL" w:date="2024-03-05T13:00:00Z">
        <w:r w:rsidR="00AE569F" w:rsidDel="00586DAF">
          <w:delText>indicating that</w:delText>
        </w:r>
      </w:del>
      <w:ins w:id="864" w:author="EDUARDO FERNANDEZ PASCUAL" w:date="2024-03-05T13:00:00Z">
        <w:r w:rsidR="00586DAF">
          <w:t>perhaps because</w:t>
        </w:r>
      </w:ins>
      <w:r w:rsidR="00AE569F">
        <w:t xml:space="preserve"> our study system is less limited by water than ty</w:t>
      </w:r>
      <w:r w:rsidR="00D21CF6">
        <w:t>pical low-altitude Mediterranean systems</w:t>
      </w:r>
      <w:r w:rsidR="00212658" w:rsidRPr="003407A9">
        <w:t xml:space="preserve">. </w:t>
      </w:r>
      <w:ins w:id="865" w:author="EDUARDO FERNANDEZ PASCUAL" w:date="2024-03-05T13:00:00Z">
        <w:r w:rsidR="000A65A2">
          <w:t>Alternatively, t</w:t>
        </w:r>
      </w:ins>
      <w:del w:id="866" w:author="EDUARDO FERNANDEZ PASCUAL" w:date="2024-03-05T13:00:00Z">
        <w:r w:rsidR="005242D9" w:rsidRPr="003407A9" w:rsidDel="000A65A2">
          <w:delText>T</w:delText>
        </w:r>
      </w:del>
      <w:r w:rsidR="005242D9" w:rsidRPr="003407A9">
        <w:t xml:space="preserve">he </w:t>
      </w:r>
      <w:r w:rsidR="00D21CF6">
        <w:t xml:space="preserve">relatively </w:t>
      </w:r>
      <w:r w:rsidR="005242D9" w:rsidRPr="003407A9">
        <w:t xml:space="preserve">high base water potential of </w:t>
      </w:r>
      <w:r w:rsidR="005242D9" w:rsidRPr="003407A9">
        <w:rPr>
          <w:i/>
          <w:iCs/>
        </w:rPr>
        <w:t>D. langeanus</w:t>
      </w:r>
      <w:r w:rsidR="005242D9" w:rsidRPr="003407A9">
        <w:t xml:space="preserve"> could be a way to ensure that germination only goes forward </w:t>
      </w:r>
      <w:r w:rsidR="001A559B" w:rsidRPr="003407A9">
        <w:t>with intense rainfall episodes, i.e. a best-bet strategy to match germination to the most favourable environmental window</w:t>
      </w:r>
      <w:r w:rsidR="00CB7DAD" w:rsidRPr="003407A9">
        <w:t xml:space="preserve"> </w:t>
      </w:r>
      <w:r w:rsidR="00305FA7" w:rsidRPr="003407A9">
        <w:fldChar w:fldCharType="begin" w:fldLock="1"/>
      </w:r>
      <w:r w:rsidR="00BB7C3A" w:rsidRPr="003407A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3407A9">
        <w:fldChar w:fldCharType="separate"/>
      </w:r>
      <w:r w:rsidR="00305FA7" w:rsidRPr="003407A9">
        <w:rPr>
          <w:noProof/>
        </w:rPr>
        <w:t>(Pausas et al. 2022)</w:t>
      </w:r>
      <w:r w:rsidR="00305FA7" w:rsidRPr="003407A9">
        <w:fldChar w:fldCharType="end"/>
      </w:r>
      <w:r w:rsidR="001A559B" w:rsidRPr="003407A9">
        <w:t>.</w:t>
      </w:r>
    </w:p>
    <w:p w14:paraId="7A419224" w14:textId="7BF23241" w:rsidR="0099385C" w:rsidRPr="003407A9" w:rsidRDefault="0055100E" w:rsidP="00E5327B">
      <w:pPr>
        <w:spacing w:line="360" w:lineRule="auto"/>
        <w:ind w:firstLine="709"/>
        <w:jc w:val="both"/>
      </w:pPr>
      <w:r>
        <w:t xml:space="preserve">We note that </w:t>
      </w:r>
      <w:ins w:id="867" w:author="EDUARDO FERNANDEZ PASCUAL" w:date="2024-03-05T13:01:00Z">
        <w:r w:rsidR="00C17390">
          <w:t xml:space="preserve">our experimental design does not allow to determine if </w:t>
        </w:r>
      </w:ins>
      <w:r>
        <w:t>t</w:t>
      </w:r>
      <w:r w:rsidRPr="003407A9">
        <w:t xml:space="preserve">he </w:t>
      </w:r>
      <w:r w:rsidR="00876E14" w:rsidRPr="003407A9">
        <w:t xml:space="preserve">intraspecific </w:t>
      </w:r>
      <w:del w:id="868" w:author="EDUARDO FERNANDEZ PASCUAL" w:date="2024-03-05T09:22:00Z">
        <w:r w:rsidR="00EB397E" w:rsidRPr="003407A9" w:rsidDel="00291E15">
          <w:delText>variability</w:delText>
        </w:r>
      </w:del>
      <w:ins w:id="869" w:author="EDUARDO FERNANDEZ PASCUAL" w:date="2024-03-05T09:22:00Z">
        <w:r w:rsidR="00291E15">
          <w:t>variation</w:t>
        </w:r>
      </w:ins>
      <w:r w:rsidR="00EB397E" w:rsidRPr="003407A9">
        <w:t xml:space="preserve"> </w:t>
      </w:r>
      <w:r w:rsidR="0037763F">
        <w:t xml:space="preserve">detected </w:t>
      </w:r>
      <w:del w:id="870" w:author="EDUARDO FERNANDEZ PASCUAL" w:date="2024-03-05T13:01:00Z">
        <w:r w:rsidR="0037763F" w:rsidDel="00C17390">
          <w:delText xml:space="preserve">in </w:delText>
        </w:r>
        <w:r w:rsidR="00876E14" w:rsidRPr="003407A9" w:rsidDel="00C17390">
          <w:delText>this study cannot be attributed</w:delText>
        </w:r>
        <w:r w:rsidR="00DC6C09" w:rsidRPr="003407A9" w:rsidDel="00C17390">
          <w:delText xml:space="preserve"> solely</w:delText>
        </w:r>
        <w:r w:rsidR="00876E14" w:rsidRPr="003407A9" w:rsidDel="00C17390">
          <w:delText xml:space="preserve"> to</w:delText>
        </w:r>
      </w:del>
      <w:ins w:id="871" w:author="EDUARDO FERNANDEZ PASCUAL" w:date="2024-03-05T13:01:00Z">
        <w:r w:rsidR="00C17390">
          <w:t>is caused by</w:t>
        </w:r>
      </w:ins>
      <w:r w:rsidR="00876E14" w:rsidRPr="003407A9">
        <w:t xml:space="preserve"> </w:t>
      </w:r>
      <w:r w:rsidR="00EB397E" w:rsidRPr="003407A9">
        <w:t xml:space="preserve">either </w:t>
      </w:r>
      <w:r w:rsidR="00DC6C09" w:rsidRPr="003407A9">
        <w:t>local adaptation</w:t>
      </w:r>
      <w:r w:rsidR="00EB397E" w:rsidRPr="003407A9">
        <w:t xml:space="preserve"> or </w:t>
      </w:r>
      <w:commentRangeStart w:id="872"/>
      <w:r w:rsidR="00EB397E" w:rsidRPr="003407A9">
        <w:t>phenotypic plasticity</w:t>
      </w:r>
      <w:commentRangeEnd w:id="872"/>
      <w:r w:rsidR="00C17390">
        <w:rPr>
          <w:rStyle w:val="Refdecomentario"/>
        </w:rPr>
        <w:commentReference w:id="872"/>
      </w:r>
      <w:r w:rsidR="00D25913" w:rsidRPr="003407A9">
        <w:t xml:space="preserve">. </w:t>
      </w:r>
      <w:r w:rsidR="00E05A95" w:rsidRPr="003407A9">
        <w:t xml:space="preserve">The persistence of </w:t>
      </w:r>
      <w:r>
        <w:t xml:space="preserve">plant </w:t>
      </w:r>
      <w:r w:rsidR="00E05A95" w:rsidRPr="003407A9">
        <w:t xml:space="preserve">populations is shaped </w:t>
      </w:r>
      <w:r w:rsidR="00663921" w:rsidRPr="003407A9">
        <w:t xml:space="preserve">by a dynamic and complex feedback between </w:t>
      </w:r>
      <w:r w:rsidR="00125567" w:rsidRPr="003407A9">
        <w:t>phenotypic plasticity and local adaptation</w:t>
      </w:r>
      <w:r w:rsidR="0005705C">
        <w:t xml:space="preserve"> </w:t>
      </w:r>
      <w:r w:rsidR="0005705C">
        <w:fldChar w:fldCharType="begin" w:fldLock="1"/>
      </w:r>
      <w:r w:rsidR="00492FEF">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fldChar w:fldCharType="separate"/>
      </w:r>
      <w:r w:rsidR="0005705C" w:rsidRPr="0005705C">
        <w:rPr>
          <w:noProof/>
        </w:rPr>
        <w:t>(Kinnison &amp; Hairston 2007)</w:t>
      </w:r>
      <w:r w:rsidR="0005705C">
        <w:fldChar w:fldCharType="end"/>
      </w:r>
      <w:r w:rsidR="0005705C">
        <w:t>,</w:t>
      </w:r>
      <w:r w:rsidR="00E07616" w:rsidRPr="003407A9">
        <w:t xml:space="preserve"> </w:t>
      </w:r>
      <w:r w:rsidR="00DD471B" w:rsidRPr="003407A9">
        <w:t xml:space="preserve">and </w:t>
      </w:r>
      <w:r w:rsidR="005F3596" w:rsidRPr="003407A9">
        <w:t>previous studies showed that adaptive evolution of phenotypic plasticity is possible in nature, even at small spatial scales</w:t>
      </w:r>
      <w:r w:rsidR="00BB7C3A" w:rsidRPr="003407A9">
        <w:t xml:space="preserve"> </w:t>
      </w:r>
      <w:r w:rsidR="00BB7C3A" w:rsidRPr="003407A9">
        <w:fldChar w:fldCharType="begin" w:fldLock="1"/>
      </w:r>
      <w:r w:rsidR="0064530B">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3407A9">
        <w:fldChar w:fldCharType="separate"/>
      </w:r>
      <w:r w:rsidR="00BB7C3A" w:rsidRPr="003407A9">
        <w:rPr>
          <w:noProof/>
        </w:rPr>
        <w:t>(Van Kleunen &amp; Fischer 2005)</w:t>
      </w:r>
      <w:r w:rsidR="00BB7C3A" w:rsidRPr="003407A9">
        <w:fldChar w:fldCharType="end"/>
      </w:r>
      <w:r w:rsidR="00663921" w:rsidRPr="003407A9">
        <w:t>. To disentangle their effects</w:t>
      </w:r>
      <w:r w:rsidR="00876E14" w:rsidRPr="003407A9">
        <w:t xml:space="preserve">, </w:t>
      </w:r>
      <w:r w:rsidR="00A0765E" w:rsidRPr="003407A9">
        <w:t xml:space="preserve">reciprocal and </w:t>
      </w:r>
      <w:r w:rsidR="00876E14" w:rsidRPr="003407A9">
        <w:t xml:space="preserve">common garden </w:t>
      </w:r>
      <w:r w:rsidR="00A0765E" w:rsidRPr="003407A9">
        <w:lastRenderedPageBreak/>
        <w:t xml:space="preserve">experiments </w:t>
      </w:r>
      <w:r w:rsidR="00876E14" w:rsidRPr="003407A9">
        <w:t xml:space="preserve">are needed </w:t>
      </w:r>
      <w:r w:rsidR="00492FEF">
        <w:fldChar w:fldCharType="begin" w:fldLock="1"/>
      </w:r>
      <w:r w:rsidR="00231BB2">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492FEF">
        <w:fldChar w:fldCharType="separate"/>
      </w:r>
      <w:r w:rsidR="00492FEF" w:rsidRPr="00492FEF">
        <w:rPr>
          <w:noProof/>
        </w:rPr>
        <w:t>(</w:t>
      </w:r>
      <w:r w:rsidR="00492FEF">
        <w:rPr>
          <w:noProof/>
        </w:rPr>
        <w:t>e.</w:t>
      </w:r>
      <w:r w:rsidR="00944875">
        <w:rPr>
          <w:noProof/>
        </w:rPr>
        <w:t xml:space="preserve">g., </w:t>
      </w:r>
      <w:r w:rsidR="00492FEF" w:rsidRPr="00492FEF">
        <w:rPr>
          <w:noProof/>
        </w:rPr>
        <w:t>Potvin &amp; Tousignant 1996)</w:t>
      </w:r>
      <w:r w:rsidR="00492FEF">
        <w:fldChar w:fldCharType="end"/>
      </w:r>
      <w:r w:rsidR="00876E14" w:rsidRPr="003407A9">
        <w:t xml:space="preserve">. </w:t>
      </w:r>
      <w:r w:rsidR="00F73DCF" w:rsidRPr="003407A9">
        <w:t xml:space="preserve">Nevertheless, </w:t>
      </w:r>
      <w:proofErr w:type="gramStart"/>
      <w:r w:rsidR="0037763F">
        <w:t xml:space="preserve">it </w:t>
      </w:r>
      <w:r w:rsidR="00F73DCF" w:rsidRPr="003407A9">
        <w:t xml:space="preserve">is clear that </w:t>
      </w:r>
      <w:r w:rsidR="0032598E">
        <w:t>the</w:t>
      </w:r>
      <w:proofErr w:type="gramEnd"/>
      <w:r w:rsidR="0032598E">
        <w:t xml:space="preserve"> intraspecific variation detected</w:t>
      </w:r>
      <w:r w:rsidR="00F73DCF" w:rsidRPr="003407A9">
        <w:t xml:space="preserve"> </w:t>
      </w:r>
      <w:r w:rsidR="00196B22" w:rsidRPr="003407A9">
        <w:t xml:space="preserve">in our study area </w:t>
      </w:r>
      <w:r w:rsidR="00F73DCF" w:rsidRPr="003407A9">
        <w:t>do</w:t>
      </w:r>
      <w:ins w:id="873" w:author="EDUARDO FERNANDEZ PASCUAL" w:date="2024-03-05T13:02:00Z">
        <w:r w:rsidR="00401DCC">
          <w:t>es</w:t>
        </w:r>
      </w:ins>
      <w:r w:rsidR="00F73DCF" w:rsidRPr="003407A9">
        <w:t xml:space="preserve"> not follow a random pattern</w:t>
      </w:r>
      <w:ins w:id="874" w:author="EDUARDO FERNANDEZ PASCUAL" w:date="2024-03-05T13:02:00Z">
        <w:r w:rsidR="00401DCC">
          <w:t>, i.e. it has functional significance</w:t>
        </w:r>
      </w:ins>
      <w:r w:rsidR="00F73DCF" w:rsidRPr="003407A9">
        <w:t xml:space="preserve">. </w:t>
      </w:r>
      <w:r w:rsidR="00E5327B" w:rsidRPr="003407A9">
        <w:t xml:space="preserve">This </w:t>
      </w:r>
      <w:r w:rsidR="005D380A" w:rsidRPr="003407A9">
        <w:t>is in line</w:t>
      </w:r>
      <w:r w:rsidR="00E5327B" w:rsidRPr="003407A9">
        <w:t xml:space="preserve"> with s</w:t>
      </w:r>
      <w:r w:rsidR="00C75CE1" w:rsidRPr="003407A9">
        <w:t>everal studies in alpine areas</w:t>
      </w:r>
      <w:r w:rsidR="00884F2C" w:rsidRPr="003407A9">
        <w:t xml:space="preserve"> which</w:t>
      </w:r>
      <w:r w:rsidR="00C75CE1" w:rsidRPr="003407A9">
        <w:t xml:space="preserve"> suggest that local adaptation processes are taking place in the seed regeneration niche</w:t>
      </w:r>
      <w:r w:rsidR="00920355">
        <w:t xml:space="preserve"> </w:t>
      </w:r>
      <w:r w:rsidR="00920355">
        <w:fldChar w:fldCharType="begin" w:fldLock="1"/>
      </w:r>
      <w:r w:rsidR="00F423B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920355">
        <w:fldChar w:fldCharType="separate"/>
      </w:r>
      <w:r w:rsidR="00920355" w:rsidRPr="00920355">
        <w:rPr>
          <w:noProof/>
        </w:rPr>
        <w:t>(Giménez-Benavides et al. 2007; Mondoni et al. 2009)</w:t>
      </w:r>
      <w:r w:rsidR="00920355">
        <w:fldChar w:fldCharType="end"/>
      </w:r>
      <w:r w:rsidR="00920355">
        <w:t>.</w:t>
      </w:r>
    </w:p>
    <w:p w14:paraId="7CBEE4E5" w14:textId="7806C338" w:rsidR="00BC7FE7" w:rsidRDefault="00A27CD5" w:rsidP="00197905">
      <w:pPr>
        <w:autoSpaceDE w:val="0"/>
        <w:autoSpaceDN w:val="0"/>
        <w:adjustRightInd w:val="0"/>
        <w:spacing w:after="0" w:line="360" w:lineRule="auto"/>
        <w:ind w:firstLine="709"/>
        <w:jc w:val="both"/>
      </w:pPr>
      <w:r w:rsidRPr="003407A9">
        <w:t>A</w:t>
      </w:r>
      <w:r w:rsidR="002E3082" w:rsidRPr="003407A9">
        <w:t xml:space="preserve">lthough our study </w:t>
      </w:r>
      <w:r w:rsidR="00843782">
        <w:t>supports</w:t>
      </w:r>
      <w:r w:rsidRPr="003407A9">
        <w:t xml:space="preserve"> the functional significance of </w:t>
      </w:r>
      <w:r w:rsidR="00843782" w:rsidRPr="003407A9">
        <w:t>germination water potential</w:t>
      </w:r>
      <w:r w:rsidR="00843782">
        <w:t xml:space="preserve"> as a relevant seed trait</w:t>
      </w:r>
      <w:r w:rsidRPr="003407A9">
        <w:t xml:space="preserve">, we must acknowledge some </w:t>
      </w:r>
      <w:del w:id="875" w:author="EDUARDO FERNANDEZ PASCUAL" w:date="2024-03-05T09:31:00Z">
        <w:r w:rsidRPr="003407A9" w:rsidDel="009D07E4">
          <w:delText xml:space="preserve">limitations </w:delText>
        </w:r>
      </w:del>
      <w:ins w:id="876" w:author="EDUARDO FERNANDEZ PASCUAL" w:date="2024-03-05T09:31:00Z">
        <w:r w:rsidR="009D07E4">
          <w:t>c</w:t>
        </w:r>
        <w:r w:rsidR="00A75153">
          <w:t>aveats</w:t>
        </w:r>
        <w:r w:rsidR="009D07E4" w:rsidRPr="003407A9">
          <w:t xml:space="preserve"> </w:t>
        </w:r>
      </w:ins>
      <w:r w:rsidRPr="003407A9">
        <w:t>to our</w:t>
      </w:r>
      <w:r w:rsidR="00835613" w:rsidRPr="003407A9">
        <w:t xml:space="preserve"> conclusions</w:t>
      </w:r>
      <w:r w:rsidR="006A2270" w:rsidRPr="003407A9">
        <w:t>.</w:t>
      </w:r>
      <w:r w:rsidR="006A130F" w:rsidRPr="003407A9">
        <w:t xml:space="preserve"> </w:t>
      </w:r>
      <w:r w:rsidR="00843782">
        <w:t xml:space="preserve">First, </w:t>
      </w:r>
      <w:r w:rsidR="0037763F">
        <w:t xml:space="preserve">our </w:t>
      </w:r>
      <w:r w:rsidR="007D6DB7" w:rsidRPr="003407A9">
        <w:t xml:space="preserve">environmental </w:t>
      </w:r>
      <w:r w:rsidR="00D95B0A" w:rsidRPr="003407A9">
        <w:t xml:space="preserve">data is </w:t>
      </w:r>
      <w:r w:rsidR="00EE7A6E" w:rsidRPr="003407A9">
        <w:t>constrained to</w:t>
      </w:r>
      <w:r w:rsidR="00AB1E98" w:rsidRPr="003407A9">
        <w:t xml:space="preserve"> 2021- 2022 while seeds were collected in 2023</w:t>
      </w:r>
      <w:r w:rsidR="00835613" w:rsidRPr="003407A9">
        <w:t>.</w:t>
      </w:r>
      <w:r w:rsidR="00AB1E98" w:rsidRPr="003407A9">
        <w:t xml:space="preserve"> </w:t>
      </w:r>
      <w:r w:rsidR="0037763F">
        <w:t>Therefore, w</w:t>
      </w:r>
      <w:r w:rsidR="00AB1E98" w:rsidRPr="003407A9">
        <w:t xml:space="preserve">e </w:t>
      </w:r>
      <w:r w:rsidR="005A40E4">
        <w:t xml:space="preserve">must </w:t>
      </w:r>
      <w:r w:rsidR="00AB1E98" w:rsidRPr="003407A9">
        <w:t>assume that relative</w:t>
      </w:r>
      <w:r w:rsidR="00D74B64">
        <w:t xml:space="preserve"> microclimatic</w:t>
      </w:r>
      <w:r w:rsidR="00AB1E98" w:rsidRPr="003407A9">
        <w:t xml:space="preserve"> differences between </w:t>
      </w:r>
      <w:r w:rsidR="00AA05D0" w:rsidRPr="003407A9">
        <w:t>subpopulations</w:t>
      </w:r>
      <w:r w:rsidR="00AB1E98" w:rsidRPr="003407A9">
        <w:t xml:space="preserve"> remain </w:t>
      </w:r>
      <w:r w:rsidR="00944875">
        <w:t>comparable</w:t>
      </w:r>
      <w:r w:rsidR="00AB1E98" w:rsidRPr="003407A9">
        <w:t xml:space="preserve"> across years</w:t>
      </w:r>
      <w:r w:rsidR="00B232F0" w:rsidRPr="003407A9">
        <w:t>,</w:t>
      </w:r>
      <w:r w:rsidR="00AB1E98" w:rsidRPr="003407A9">
        <w:t xml:space="preserve"> </w:t>
      </w:r>
      <w:commentRangeStart w:id="877"/>
      <w:r w:rsidR="00AB1E98" w:rsidRPr="003407A9">
        <w:t xml:space="preserve">and </w:t>
      </w:r>
      <w:r w:rsidR="00B232F0" w:rsidRPr="003407A9">
        <w:t>that our GDD measures are</w:t>
      </w:r>
      <w:r w:rsidR="00AB1E98" w:rsidRPr="003407A9">
        <w:t xml:space="preserve"> </w:t>
      </w:r>
      <w:r w:rsidR="00E54A69" w:rsidRPr="003407A9">
        <w:t xml:space="preserve">a valuable </w:t>
      </w:r>
      <w:r w:rsidR="00B232F0" w:rsidRPr="003407A9">
        <w:t>proxy for the environmental</w:t>
      </w:r>
      <w:r w:rsidR="00E54A69" w:rsidRPr="003407A9">
        <w:t xml:space="preserve"> </w:t>
      </w:r>
      <w:del w:id="878" w:author="EDUARDO FERNANDEZ PASCUAL" w:date="2024-03-05T13:02:00Z">
        <w:r w:rsidR="00E54A69" w:rsidRPr="003407A9" w:rsidDel="00CE30EB">
          <w:delText>thermicity</w:delText>
        </w:r>
        <w:r w:rsidR="00B232F0" w:rsidRPr="003407A9" w:rsidDel="00CE30EB">
          <w:delText>-</w:delText>
        </w:r>
      </w:del>
      <w:r w:rsidR="00B232F0" w:rsidRPr="003407A9">
        <w:t>drought</w:t>
      </w:r>
      <w:r w:rsidR="00E54A69" w:rsidRPr="003407A9">
        <w:t xml:space="preserve"> gradient</w:t>
      </w:r>
      <w:commentRangeEnd w:id="877"/>
      <w:r w:rsidR="00291E15">
        <w:rPr>
          <w:rStyle w:val="Refdecomentario"/>
        </w:rPr>
        <w:commentReference w:id="877"/>
      </w:r>
      <w:r w:rsidR="00E54A69" w:rsidRPr="003407A9">
        <w:t xml:space="preserve">. </w:t>
      </w:r>
      <w:commentRangeStart w:id="879"/>
      <w:commentRangeStart w:id="880"/>
      <w:commentRangeStart w:id="881"/>
      <w:r w:rsidR="005A40E4">
        <w:t>Second,</w:t>
      </w:r>
      <w:r w:rsidR="0037763F">
        <w:t xml:space="preserve"> </w:t>
      </w:r>
      <w:r w:rsidR="0000029D">
        <w:t xml:space="preserve">it was not possible </w:t>
      </w:r>
      <w:del w:id="882" w:author="EDUARDO FERNANDEZ PASCUAL" w:date="2024-03-05T09:32:00Z">
        <w:r w:rsidR="0000029D" w:rsidDel="00A75153">
          <w:delText xml:space="preserve">the </w:delText>
        </w:r>
      </w:del>
      <w:ins w:id="883" w:author="EDUARDO FERNANDEZ PASCUAL" w:date="2024-03-05T09:32:00Z">
        <w:r w:rsidR="00A75153">
          <w:t>to collect</w:t>
        </w:r>
        <w:r w:rsidR="00A75153">
          <w:t xml:space="preserve"> </w:t>
        </w:r>
      </w:ins>
      <w:r w:rsidR="0000029D">
        <w:t>seed</w:t>
      </w:r>
      <w:ins w:id="884" w:author="EDUARDO FERNANDEZ PASCUAL" w:date="2024-03-05T09:32:00Z">
        <w:r w:rsidR="00A75153">
          <w:t>s</w:t>
        </w:r>
      </w:ins>
      <w:r w:rsidR="0000029D">
        <w:t xml:space="preserve"> </w:t>
      </w:r>
      <w:del w:id="885" w:author="EDUARDO FERNANDEZ PASCUAL" w:date="2024-03-05T09:32:00Z">
        <w:r w:rsidR="0000029D" w:rsidDel="00A75153">
          <w:delText xml:space="preserve">collection </w:delText>
        </w:r>
      </w:del>
      <w:r w:rsidR="00FD2502" w:rsidRPr="003407A9">
        <w:t xml:space="preserve">from some subpopulations </w:t>
      </w:r>
      <w:r w:rsidR="0000029D">
        <w:t xml:space="preserve">due to the </w:t>
      </w:r>
      <w:r w:rsidR="00FD2502" w:rsidRPr="003407A9">
        <w:t>insufficient presence of</w:t>
      </w:r>
      <w:r w:rsidR="0000029D">
        <w:t xml:space="preserve"> the species </w:t>
      </w:r>
      <w:r w:rsidR="00FD2502" w:rsidRPr="003407A9">
        <w:t>in some plots.</w:t>
      </w:r>
      <w:r w:rsidR="00465781" w:rsidRPr="003407A9">
        <w:t xml:space="preserve"> </w:t>
      </w:r>
      <w:r w:rsidR="00FD2502" w:rsidRPr="003407A9">
        <w:t>N</w:t>
      </w:r>
      <w:r w:rsidR="00465781" w:rsidRPr="003407A9">
        <w:t>evertheless</w:t>
      </w:r>
      <w:r w:rsidR="00FD2502" w:rsidRPr="003407A9">
        <w:t>, our</w:t>
      </w:r>
      <w:r w:rsidR="00465781" w:rsidRPr="003407A9">
        <w:t xml:space="preserve"> </w:t>
      </w:r>
      <w:r w:rsidR="00A3715D" w:rsidRPr="003407A9">
        <w:t>statistical models still detected significant relationships</w:t>
      </w:r>
      <w:r w:rsidR="00BA2FA5" w:rsidRPr="003407A9">
        <w:t xml:space="preserve"> with</w:t>
      </w:r>
      <w:r w:rsidR="006A130F" w:rsidRPr="003407A9">
        <w:t>in</w:t>
      </w:r>
      <w:r w:rsidR="00BA2FA5" w:rsidRPr="003407A9">
        <w:t xml:space="preserve"> our </w:t>
      </w:r>
      <w:r w:rsidR="00D21ABD" w:rsidRPr="003407A9">
        <w:t xml:space="preserve">subpopulation </w:t>
      </w:r>
      <w:r w:rsidR="00BA2FA5" w:rsidRPr="003407A9">
        <w:t>data</w:t>
      </w:r>
      <w:r w:rsidR="00D21ABD" w:rsidRPr="003407A9">
        <w:t xml:space="preserve"> (n = 18</w:t>
      </w:r>
      <w:commentRangeEnd w:id="879"/>
      <w:r w:rsidR="002435F2">
        <w:rPr>
          <w:rStyle w:val="Refdecomentario"/>
        </w:rPr>
        <w:commentReference w:id="879"/>
      </w:r>
      <w:commentRangeEnd w:id="880"/>
      <w:r w:rsidR="00133D4F">
        <w:rPr>
          <w:rStyle w:val="Refdecomentario"/>
        </w:rPr>
        <w:commentReference w:id="880"/>
      </w:r>
      <w:commentRangeEnd w:id="881"/>
      <w:r w:rsidR="00FB6FD5">
        <w:rPr>
          <w:rStyle w:val="Refdecomentario"/>
        </w:rPr>
        <w:commentReference w:id="881"/>
      </w:r>
      <w:r w:rsidR="00D21ABD" w:rsidRPr="003407A9">
        <w:t>)</w:t>
      </w:r>
      <w:r w:rsidR="00A3715D" w:rsidRPr="003407A9">
        <w:t xml:space="preserve">. </w:t>
      </w:r>
      <w:r w:rsidR="002435F2" w:rsidRPr="003666B9">
        <w:rPr>
          <w:highlight w:val="yellow"/>
        </w:rPr>
        <w:t>Second/third</w:t>
      </w:r>
      <w:r w:rsidR="002435F2">
        <w:t>,</w:t>
      </w:r>
      <w:r w:rsidR="00BA2FA5" w:rsidRPr="003407A9">
        <w:t xml:space="preserve"> </w:t>
      </w:r>
      <w:commentRangeStart w:id="886"/>
      <w:commentRangeStart w:id="887"/>
      <w:commentRangeStart w:id="888"/>
      <w:r w:rsidR="00BA2FA5" w:rsidRPr="003407A9">
        <w:t>t</w:t>
      </w:r>
      <w:r w:rsidR="00A3715D" w:rsidRPr="003407A9">
        <w:t xml:space="preserve">he </w:t>
      </w:r>
      <w:r w:rsidR="00AE4EB5" w:rsidRPr="003407A9">
        <w:t xml:space="preserve">constant </w:t>
      </w:r>
      <w:r w:rsidR="00A3715D" w:rsidRPr="003407A9">
        <w:t xml:space="preserve">germination </w:t>
      </w:r>
      <w:r w:rsidR="00AE4EB5" w:rsidRPr="003407A9">
        <w:t>temperature</w:t>
      </w:r>
      <w:r w:rsidR="00A3715D" w:rsidRPr="003407A9">
        <w:t xml:space="preserve">s </w:t>
      </w:r>
      <w:r w:rsidR="002435F2">
        <w:t xml:space="preserve">used in the experiments </w:t>
      </w:r>
      <w:r w:rsidR="00D91DAE" w:rsidRPr="003407A9">
        <w:t>are not realistic in field</w:t>
      </w:r>
      <w:r w:rsidR="00AE4EB5" w:rsidRPr="003407A9">
        <w:t xml:space="preserve"> conditions</w:t>
      </w:r>
      <w:r w:rsidR="006A130F" w:rsidRPr="003407A9">
        <w:t>,</w:t>
      </w:r>
      <w:r w:rsidR="00D91DAE" w:rsidRPr="003407A9">
        <w:t xml:space="preserve"> but </w:t>
      </w:r>
      <w:r w:rsidR="006A130F" w:rsidRPr="003407A9">
        <w:t>they were</w:t>
      </w:r>
      <w:r w:rsidR="00D91DAE" w:rsidRPr="003407A9">
        <w:t xml:space="preserve"> necessary to maintain </w:t>
      </w:r>
      <w:r w:rsidR="00AE4EB5" w:rsidRPr="003407A9">
        <w:t>the</w:t>
      </w:r>
      <w:r w:rsidR="00D91DAE" w:rsidRPr="003407A9">
        <w:t xml:space="preserve"> stability</w:t>
      </w:r>
      <w:r w:rsidR="00AE4EB5" w:rsidRPr="003407A9">
        <w:t xml:space="preserve"> of water potential solutions</w:t>
      </w:r>
      <w:r w:rsidR="006A130F" w:rsidRPr="003407A9">
        <w:t xml:space="preserve">. Moreover, </w:t>
      </w:r>
      <w:r w:rsidR="005409C6" w:rsidRPr="003407A9">
        <w:t>our preliminary data indicated</w:t>
      </w:r>
      <w:r w:rsidR="00C93704" w:rsidRPr="003407A9">
        <w:t xml:space="preserve"> that </w:t>
      </w:r>
      <w:r w:rsidR="00A03351" w:rsidRPr="003407A9">
        <w:t>the focus species</w:t>
      </w:r>
      <w:r w:rsidR="00C93704" w:rsidRPr="003407A9">
        <w:t xml:space="preserve"> has a wide germination niche </w:t>
      </w:r>
      <w:r w:rsidR="008E1ED3" w:rsidRPr="003407A9">
        <w:t xml:space="preserve">without significant differences between </w:t>
      </w:r>
      <w:r w:rsidR="00265928" w:rsidRPr="003407A9">
        <w:t>constan</w:t>
      </w:r>
      <w:r w:rsidR="006A130F" w:rsidRPr="003407A9">
        <w:t>t and alternating temperatures,</w:t>
      </w:r>
      <w:r w:rsidR="00012ECC" w:rsidRPr="003407A9">
        <w:t xml:space="preserve"> reaching up to 70% germination even in darkness</w:t>
      </w:r>
      <w:commentRangeEnd w:id="886"/>
      <w:r w:rsidR="0000029D">
        <w:rPr>
          <w:rStyle w:val="Refdecomentario"/>
        </w:rPr>
        <w:commentReference w:id="886"/>
      </w:r>
      <w:commentRangeEnd w:id="887"/>
      <w:r w:rsidR="00436DFF">
        <w:rPr>
          <w:rStyle w:val="Refdecomentario"/>
        </w:rPr>
        <w:commentReference w:id="887"/>
      </w:r>
      <w:commentRangeEnd w:id="888"/>
      <w:r w:rsidR="00A91D4F">
        <w:rPr>
          <w:rStyle w:val="Refdecomentario"/>
        </w:rPr>
        <w:commentReference w:id="888"/>
      </w:r>
      <w:r w:rsidR="00012ECC" w:rsidRPr="003407A9">
        <w:t>.</w:t>
      </w:r>
      <w:r w:rsidR="00265928" w:rsidRPr="003407A9">
        <w:t xml:space="preserve"> </w:t>
      </w:r>
      <w:r w:rsidR="00A91D4F" w:rsidRPr="003666B9">
        <w:rPr>
          <w:highlight w:val="yellow"/>
        </w:rPr>
        <w:t>Third/fourth</w:t>
      </w:r>
      <w:r w:rsidR="00A91D4F">
        <w:t>,</w:t>
      </w:r>
      <w:r w:rsidR="005409C6" w:rsidRPr="003407A9">
        <w:t xml:space="preserve"> </w:t>
      </w:r>
      <w:commentRangeStart w:id="889"/>
      <w:commentRangeStart w:id="890"/>
      <w:commentRangeStart w:id="891"/>
      <w:r w:rsidR="00012ECC" w:rsidRPr="003407A9">
        <w:t xml:space="preserve">the </w:t>
      </w:r>
      <w:r w:rsidR="005409C6" w:rsidRPr="003407A9">
        <w:t xml:space="preserve">translation </w:t>
      </w:r>
      <w:r w:rsidR="00D91DAE" w:rsidRPr="003407A9">
        <w:t>of laboratory P</w:t>
      </w:r>
      <w:r w:rsidR="00012ECC" w:rsidRPr="003407A9">
        <w:t>EG</w:t>
      </w:r>
      <w:r w:rsidR="00D91DAE" w:rsidRPr="003407A9">
        <w:t xml:space="preserve"> results</w:t>
      </w:r>
      <w:r w:rsidR="00CA57BE" w:rsidRPr="003407A9">
        <w:t xml:space="preserve"> </w:t>
      </w:r>
      <w:r w:rsidR="005409C6" w:rsidRPr="003407A9">
        <w:t>in</w:t>
      </w:r>
      <w:r w:rsidR="00CA57BE" w:rsidRPr="003407A9">
        <w:t xml:space="preserve">to field behaviour should be done carefully </w:t>
      </w:r>
      <w:r w:rsidR="00CA57BE" w:rsidRPr="003407A9">
        <w:fldChar w:fldCharType="begin" w:fldLock="1"/>
      </w:r>
      <w:r w:rsidR="00FF04A2"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3407A9">
        <w:fldChar w:fldCharType="separate"/>
      </w:r>
      <w:r w:rsidR="00CA57BE" w:rsidRPr="003407A9">
        <w:rPr>
          <w:noProof/>
        </w:rPr>
        <w:t>(Camacho et al. 2021)</w:t>
      </w:r>
      <w:r w:rsidR="00CA57BE" w:rsidRPr="003407A9">
        <w:fldChar w:fldCharType="end"/>
      </w:r>
      <w:r w:rsidRPr="003407A9">
        <w:t xml:space="preserve">. In the field, soil water availability </w:t>
      </w:r>
      <w:r w:rsidR="00F8434A">
        <w:t xml:space="preserve">is </w:t>
      </w:r>
      <w:r w:rsidR="00197905" w:rsidRPr="003407A9">
        <w:t>affected by dynamic</w:t>
      </w:r>
      <w:r w:rsidRPr="003407A9">
        <w:t xml:space="preserve"> soil hydraulic conductivity, which in turn depends on soil textural properties </w:t>
      </w:r>
      <w:r w:rsidRPr="003407A9">
        <w:fldChar w:fldCharType="begin" w:fldLock="1"/>
      </w:r>
      <w:r w:rsidRPr="003407A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3407A9">
        <w:fldChar w:fldCharType="separate"/>
      </w:r>
      <w:r w:rsidRPr="003407A9">
        <w:rPr>
          <w:noProof/>
        </w:rPr>
        <w:t>(Camacho et al. 2021)</w:t>
      </w:r>
      <w:r w:rsidRPr="003407A9">
        <w:fldChar w:fldCharType="end"/>
      </w:r>
      <w:commentRangeEnd w:id="889"/>
      <w:r w:rsidR="0000029D">
        <w:rPr>
          <w:rStyle w:val="Refdecomentario"/>
        </w:rPr>
        <w:commentReference w:id="889"/>
      </w:r>
      <w:commentRangeEnd w:id="890"/>
      <w:r w:rsidR="00FA4E3D">
        <w:rPr>
          <w:rStyle w:val="Refdecomentario"/>
        </w:rPr>
        <w:commentReference w:id="890"/>
      </w:r>
      <w:commentRangeEnd w:id="891"/>
      <w:r w:rsidR="005D5AF0">
        <w:rPr>
          <w:rStyle w:val="Refdecomentario"/>
        </w:rPr>
        <w:commentReference w:id="891"/>
      </w:r>
      <w:r w:rsidRPr="003407A9">
        <w:t>.</w:t>
      </w:r>
      <w:r w:rsidR="00182942" w:rsidRPr="003407A9">
        <w:t xml:space="preserve"> </w:t>
      </w:r>
      <w:r w:rsidR="00197905" w:rsidRPr="003407A9">
        <w:t xml:space="preserve">It would be important to confirm our results with field emergence data, but it must be considered that maintaining such controlled water potential treatments in the field would be extremely difficult if not impossible with current </w:t>
      </w:r>
      <w:del w:id="892" w:author="EDUARDO FERNANDEZ PASCUAL" w:date="2024-03-05T13:03:00Z">
        <w:r w:rsidR="00197905" w:rsidRPr="003407A9" w:rsidDel="007A0AB2">
          <w:delText>technologies</w:delText>
        </w:r>
      </w:del>
      <w:ins w:id="893" w:author="EDUARDO FERNANDEZ PASCUAL" w:date="2024-03-05T13:03:00Z">
        <w:r w:rsidR="007A0AB2" w:rsidRPr="003407A9">
          <w:t>technolog</w:t>
        </w:r>
        <w:r w:rsidR="007A0AB2">
          <w:t>y</w:t>
        </w:r>
      </w:ins>
      <w:r w:rsidR="00197905" w:rsidRPr="003407A9">
        <w:t>.</w:t>
      </w:r>
    </w:p>
    <w:p w14:paraId="2B61FC73" w14:textId="6C432680" w:rsidR="009F63D5" w:rsidRPr="00FE3BE5" w:rsidDel="00C45F1A" w:rsidRDefault="009F63D5" w:rsidP="009F63D5">
      <w:pPr>
        <w:pStyle w:val="Ttulo3"/>
        <w:rPr>
          <w:del w:id="894" w:author="EDUARDO FERNANDEZ PASCUAL" w:date="2024-03-05T13:04:00Z"/>
        </w:rPr>
      </w:pPr>
      <w:del w:id="895" w:author="EDUARDO FERNANDEZ PASCUAL" w:date="2024-03-05T13:04:00Z">
        <w:r w:rsidDel="00C45F1A">
          <w:delText>4.2 Future research</w:delText>
        </w:r>
      </w:del>
    </w:p>
    <w:p w14:paraId="691E8897" w14:textId="61DA155E" w:rsidR="009F63D5" w:rsidRDefault="009F63D5" w:rsidP="009F63D5">
      <w:pPr>
        <w:spacing w:line="360" w:lineRule="auto"/>
        <w:ind w:firstLine="709"/>
        <w:jc w:val="both"/>
      </w:pPr>
      <w:commentRangeStart w:id="896"/>
      <w:r w:rsidRPr="003407A9">
        <w:t xml:space="preserve">Future research should extend our understanding of intraspecific </w:t>
      </w:r>
      <w:del w:id="897" w:author="EDUARDO FERNANDEZ PASCUAL" w:date="2024-03-05T09:22:00Z">
        <w:r w:rsidRPr="003407A9" w:rsidDel="00291E15">
          <w:delText>variability</w:delText>
        </w:r>
      </w:del>
      <w:ins w:id="898" w:author="EDUARDO FERNANDEZ PASCUAL" w:date="2024-03-05T09:22:00Z">
        <w:r w:rsidR="00291E15">
          <w:t>variation</w:t>
        </w:r>
      </w:ins>
      <w:r w:rsidRPr="003407A9">
        <w:t xml:space="preserve"> in germination responses to water stress to other species and ecosystems, including different degrees of environmental water-limitation. In addition, complementary studies with reciprocal 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commentRangeEnd w:id="896"/>
      <w:r>
        <w:rPr>
          <w:rStyle w:val="Refdecomentario"/>
        </w:rPr>
        <w:commentReference w:id="896"/>
      </w:r>
    </w:p>
    <w:p w14:paraId="122DE193" w14:textId="608BC7DF" w:rsidR="00FE3BE5" w:rsidDel="00C45F1A" w:rsidRDefault="009F63D5" w:rsidP="00123FF5">
      <w:pPr>
        <w:pStyle w:val="Ttulo3"/>
        <w:rPr>
          <w:del w:id="899" w:author="EDUARDO FERNANDEZ PASCUAL" w:date="2024-03-05T13:04:00Z"/>
        </w:rPr>
      </w:pPr>
      <w:del w:id="900" w:author="EDUARDO FERNANDEZ PASCUAL" w:date="2024-03-05T13:04:00Z">
        <w:r w:rsidDel="00C45F1A">
          <w:delText>4.3 C</w:delText>
        </w:r>
        <w:r w:rsidR="00785A39" w:rsidDel="00C45F1A">
          <w:delText xml:space="preserve">onclusions and </w:delText>
        </w:r>
        <w:r w:rsidDel="00C45F1A">
          <w:delText>I</w:delText>
        </w:r>
        <w:r w:rsidR="00785A39" w:rsidDel="00C45F1A">
          <w:delText>mplicat</w:delText>
        </w:r>
        <w:r w:rsidR="00FE3BE5" w:rsidDel="00C45F1A">
          <w:delText>i</w:delText>
        </w:r>
        <w:r w:rsidR="00785A39" w:rsidDel="00C45F1A">
          <w:delText>ons</w:delText>
        </w:r>
      </w:del>
    </w:p>
    <w:p w14:paraId="0289C2A5" w14:textId="5D11937F" w:rsidR="00703716" w:rsidRPr="003407A9" w:rsidRDefault="00981A0C" w:rsidP="00427425">
      <w:pPr>
        <w:spacing w:line="360" w:lineRule="auto"/>
        <w:ind w:firstLine="709"/>
        <w:jc w:val="both"/>
      </w:pPr>
      <w:r>
        <w:t>B</w:t>
      </w:r>
      <w:ins w:id="901" w:author="EDUARDO FERNANDEZ PASCUAL" w:date="2024-03-05T13:05:00Z">
        <w:r w:rsidR="00F9176E">
          <w:t>e that as it may, b</w:t>
        </w:r>
      </w:ins>
      <w:r w:rsidR="008C6BC2" w:rsidRPr="003407A9">
        <w:t xml:space="preserve">ase water potential is a functional trait with important consequences for </w:t>
      </w:r>
      <w:ins w:id="902" w:author="EDUARDO FERNANDEZ PASCUAL" w:date="2024-03-05T13:05:00Z">
        <w:r w:rsidR="00427425">
          <w:t xml:space="preserve">reproductive timing and success and, ultimately, for </w:t>
        </w:r>
      </w:ins>
      <w:r w:rsidR="008C6BC2" w:rsidRPr="003407A9">
        <w:t>individual fitness</w:t>
      </w:r>
      <w:ins w:id="903" w:author="EDUARDO FERNANDEZ PASCUAL" w:date="2024-03-05T13:05:00Z">
        <w:r w:rsidR="00427425">
          <w:t>.</w:t>
        </w:r>
      </w:ins>
      <w:r>
        <w:t xml:space="preserve"> </w:t>
      </w:r>
      <w:del w:id="904" w:author="EDUARDO FERNANDEZ PASCUAL" w:date="2024-03-05T13:05:00Z">
        <w:r w:rsidDel="006D4776">
          <w:delText xml:space="preserve">and it can </w:delText>
        </w:r>
        <w:r w:rsidR="008C6BC2" w:rsidRPr="003407A9" w:rsidDel="006D4776">
          <w:delText>show</w:delText>
        </w:r>
      </w:del>
      <w:ins w:id="905" w:author="EDUARDO FERNANDEZ PASCUAL" w:date="2024-03-05T13:05:00Z">
        <w:r w:rsidR="006D4776">
          <w:t>The fact that it show</w:t>
        </w:r>
      </w:ins>
      <w:ins w:id="906" w:author="EDUARDO FERNANDEZ PASCUAL" w:date="2024-03-05T13:09:00Z">
        <w:r w:rsidR="00FE13F1">
          <w:t>s</w:t>
        </w:r>
      </w:ins>
      <w:r w:rsidR="008C6BC2" w:rsidRPr="003407A9">
        <w:t xml:space="preserve"> intraspecific </w:t>
      </w:r>
      <w:del w:id="907" w:author="EDUARDO FERNANDEZ PASCUAL" w:date="2024-03-05T09:22:00Z">
        <w:r w:rsidR="008C6BC2" w:rsidRPr="003407A9" w:rsidDel="00291E15">
          <w:delText>variability</w:delText>
        </w:r>
      </w:del>
      <w:ins w:id="908" w:author="EDUARDO FERNANDEZ PASCUAL" w:date="2024-03-05T09:22:00Z">
        <w:r w:rsidR="00291E15">
          <w:t>variation</w:t>
        </w:r>
      </w:ins>
      <w:r w:rsidR="008C6BC2" w:rsidRPr="003407A9">
        <w:t xml:space="preserve"> along </w:t>
      </w:r>
      <w:del w:id="909" w:author="EDUARDO FERNANDEZ PASCUAL" w:date="2024-03-05T13:06:00Z">
        <w:r w:rsidR="008C6BC2" w:rsidRPr="003407A9" w:rsidDel="006D4776">
          <w:delText xml:space="preserve">local </w:delText>
        </w:r>
      </w:del>
      <w:ins w:id="910" w:author="EDUARDO FERNANDEZ PASCUAL" w:date="2024-03-05T13:06:00Z">
        <w:r w:rsidR="006D4776">
          <w:t>microscale</w:t>
        </w:r>
        <w:r w:rsidR="006D4776" w:rsidRPr="003407A9">
          <w:t xml:space="preserve"> </w:t>
        </w:r>
      </w:ins>
      <w:del w:id="911" w:author="EDUARDO FERNANDEZ PASCUAL" w:date="2024-03-05T13:06:00Z">
        <w:r w:rsidR="008C6BC2" w:rsidDel="006D4776">
          <w:delText>micro</w:delText>
        </w:r>
      </w:del>
      <w:r w:rsidR="008C6BC2">
        <w:t xml:space="preserve">climatic gradients of </w:t>
      </w:r>
      <w:r w:rsidR="008C6BC2" w:rsidRPr="003407A9">
        <w:t>water availability</w:t>
      </w:r>
      <w:ins w:id="912" w:author="EDUARDO FERNANDEZ PASCUAL" w:date="2024-03-05T13:06:00Z">
        <w:r w:rsidR="006D4776">
          <w:t xml:space="preserve"> indicates th</w:t>
        </w:r>
        <w:r w:rsidR="0065070B">
          <w:t>at seed germination has a high potential to adapt to climatic changes</w:t>
        </w:r>
        <w:r w:rsidR="00E20A29">
          <w:t xml:space="preserve">, </w:t>
        </w:r>
      </w:ins>
      <w:ins w:id="913" w:author="EDUARDO FERNANDEZ PASCUAL" w:date="2024-03-05T13:07:00Z">
        <w:r w:rsidR="00E20A29">
          <w:t xml:space="preserve">highlighting the capacity of seeds </w:t>
        </w:r>
        <w:r w:rsidR="00E20A29">
          <w:lastRenderedPageBreak/>
          <w:t>to integrate environmental signals to produce a fine scale regulation of germination events in time and in space</w:t>
        </w:r>
      </w:ins>
      <w:r>
        <w:t xml:space="preserve">. </w:t>
      </w:r>
      <w:del w:id="914" w:author="EDUARDO FERNANDEZ PASCUAL" w:date="2024-03-05T13:07:00Z">
        <w:r w:rsidR="005B1762" w:rsidDel="00E20A29">
          <w:delText>More research focus</w:delText>
        </w:r>
        <w:r w:rsidR="00DF23DD" w:rsidDel="00E20A29">
          <w:delText>ed</w:delText>
        </w:r>
        <w:r w:rsidR="005B1762" w:rsidDel="00E20A29">
          <w:delText xml:space="preserve"> on the seed regeneration niche and seed traits can detect </w:delText>
        </w:r>
        <w:r w:rsidR="0091071C" w:rsidDel="00E20A29">
          <w:delText xml:space="preserve">critical </w:delText>
        </w:r>
        <w:r w:rsidR="005B1762" w:rsidDel="00E20A29">
          <w:delText xml:space="preserve">sources of </w:delText>
        </w:r>
        <w:r w:rsidR="005B1762" w:rsidRPr="003407A9" w:rsidDel="00E20A29">
          <w:delText xml:space="preserve">potential local adaptation or phenotypic plasticity </w:delText>
        </w:r>
        <w:r w:rsidR="00DF23DD" w:rsidDel="00E20A29">
          <w:delText xml:space="preserve">which could </w:delText>
        </w:r>
        <w:r w:rsidR="009F51C7" w:rsidDel="00E20A29">
          <w:delText xml:space="preserve">potentially </w:delText>
        </w:r>
        <w:r w:rsidR="00DF23DD" w:rsidDel="00E20A29">
          <w:delText>help</w:delText>
        </w:r>
      </w:del>
      <w:ins w:id="915" w:author="EDUARDO FERNANDEZ PASCUAL" w:date="2024-03-05T13:07:00Z">
        <w:r w:rsidR="00E20A29">
          <w:t xml:space="preserve">This </w:t>
        </w:r>
        <w:r w:rsidR="005966C8">
          <w:t>capacity can be a valuable</w:t>
        </w:r>
      </w:ins>
      <w:r w:rsidR="00756D98">
        <w:t xml:space="preserve"> buffer </w:t>
      </w:r>
      <w:ins w:id="916" w:author="EDUARDO FERNANDEZ PASCUAL" w:date="2024-03-05T13:07:00Z">
        <w:r w:rsidR="005966C8">
          <w:t>a</w:t>
        </w:r>
      </w:ins>
      <w:ins w:id="917" w:author="EDUARDO FERNANDEZ PASCUAL" w:date="2024-03-05T13:08:00Z">
        <w:r w:rsidR="005966C8">
          <w:t xml:space="preserve">gainst </w:t>
        </w:r>
      </w:ins>
      <w:r w:rsidR="00756D98">
        <w:t>global change effects. In particular,</w:t>
      </w:r>
      <w:r w:rsidR="00F03AF2">
        <w:t xml:space="preserve"> </w:t>
      </w:r>
      <w:del w:id="918" w:author="EDUARDO FERNANDEZ PASCUAL" w:date="2024-03-05T13:09:00Z">
        <w:r w:rsidR="00F03AF2" w:rsidDel="00FE13F1">
          <w:delText xml:space="preserve">and according to our results, </w:delText>
        </w:r>
      </w:del>
      <w:del w:id="919" w:author="EDUARDO FERNANDEZ PASCUAL" w:date="2024-03-05T13:08:00Z">
        <w:r w:rsidR="00756D98" w:rsidDel="00002255">
          <w:delText>t</w:delText>
        </w:r>
        <w:r w:rsidR="009D4D87" w:rsidDel="00002255">
          <w:delText xml:space="preserve">he </w:delText>
        </w:r>
      </w:del>
      <w:ins w:id="920" w:author="EDUARDO FERNANDEZ PASCUAL" w:date="2024-03-05T13:08:00Z">
        <w:r w:rsidR="00002255">
          <w:t>it can help plant populations to cope</w:t>
        </w:r>
        <w:r w:rsidR="00002255">
          <w:t xml:space="preserve"> </w:t>
        </w:r>
        <w:r w:rsidR="00002255">
          <w:t xml:space="preserve">with the </w:t>
        </w:r>
      </w:ins>
      <w:r w:rsidR="009D4D87">
        <w:t>increasing unpredictability of precipitation in future climatic</w:t>
      </w:r>
      <w:r w:rsidR="002E4C40">
        <w:t xml:space="preserve"> scenarios</w:t>
      </w:r>
      <w:del w:id="921" w:author="EDUARDO FERNANDEZ PASCUAL" w:date="2024-03-05T13:08:00Z">
        <w:r w:rsidR="002E4C40" w:rsidDel="00002255">
          <w:delText xml:space="preserve"> </w:delText>
        </w:r>
        <w:r w:rsidR="00F03AF2" w:rsidDel="00002255">
          <w:delText>will</w:delText>
        </w:r>
        <w:r w:rsidR="00756D98" w:rsidDel="00002255">
          <w:delText xml:space="preserve"> have</w:delText>
        </w:r>
        <w:r w:rsidR="005E48B7" w:rsidRPr="003407A9" w:rsidDel="00002255">
          <w:delText xml:space="preserve"> notable ecological implications </w:delText>
        </w:r>
        <w:r w:rsidR="00756D98" w:rsidDel="00002255">
          <w:delText xml:space="preserve">for regeneration </w:delText>
        </w:r>
        <w:r w:rsidR="005E48B7" w:rsidRPr="003407A9" w:rsidDel="00002255">
          <w:delText>in alpine water-limited environments</w:delText>
        </w:r>
      </w:del>
      <w:r w:rsidR="00756D98">
        <w:t xml:space="preserve">. </w:t>
      </w:r>
    </w:p>
    <w:p w14:paraId="7DED688A" w14:textId="3403CC08" w:rsidR="00CA0E0D" w:rsidRPr="003407A9" w:rsidRDefault="0049360F" w:rsidP="002D07AE">
      <w:pPr>
        <w:pStyle w:val="Ttulo2"/>
        <w:spacing w:line="360" w:lineRule="auto"/>
        <w:jc w:val="both"/>
      </w:pPr>
      <w:r w:rsidRPr="003407A9">
        <w:t>5. References</w:t>
      </w:r>
    </w:p>
    <w:p w14:paraId="4FFAB798" w14:textId="7EE16F43" w:rsidR="00104EBE" w:rsidRPr="00104EBE" w:rsidRDefault="00EF08C7" w:rsidP="00104EBE">
      <w:pPr>
        <w:widowControl w:val="0"/>
        <w:autoSpaceDE w:val="0"/>
        <w:autoSpaceDN w:val="0"/>
        <w:adjustRightInd w:val="0"/>
        <w:spacing w:line="360" w:lineRule="auto"/>
        <w:ind w:left="480" w:hanging="480"/>
        <w:rPr>
          <w:rFonts w:ascii="Calibri" w:hAnsi="Calibri" w:cs="Calibri"/>
          <w:noProof/>
          <w:kern w:val="0"/>
        </w:rPr>
      </w:pPr>
      <w:r w:rsidRPr="003407A9">
        <w:fldChar w:fldCharType="begin" w:fldLock="1"/>
      </w:r>
      <w:r w:rsidRPr="003407A9">
        <w:instrText xml:space="preserve">ADDIN Mendeley Bibliography CSL_BIBLIOGRAPHY </w:instrText>
      </w:r>
      <w:r w:rsidRPr="003407A9">
        <w:fldChar w:fldCharType="separate"/>
      </w:r>
      <w:r w:rsidR="00104EBE" w:rsidRPr="00104EBE">
        <w:rPr>
          <w:rFonts w:ascii="Calibri" w:hAnsi="Calibri" w:cs="Calibri"/>
          <w:noProof/>
          <w:kern w:val="0"/>
        </w:rPr>
        <w:t xml:space="preserve">Albert, C.H., Thuiller, W., Yoccoz, N.G., Soudant, A., Boucher, F., Saccone, P., &amp; Lavorel, S. 2010. Intraspecific functional variability: Extent, structure and sources of variation. </w:t>
      </w:r>
      <w:r w:rsidR="00104EBE" w:rsidRPr="00104EBE">
        <w:rPr>
          <w:rFonts w:ascii="Calibri" w:hAnsi="Calibri" w:cs="Calibri"/>
          <w:i/>
          <w:iCs/>
          <w:noProof/>
          <w:kern w:val="0"/>
        </w:rPr>
        <w:t>Journal of Ecology</w:t>
      </w:r>
      <w:r w:rsidR="00104EBE" w:rsidRPr="00104EBE">
        <w:rPr>
          <w:rFonts w:ascii="Calibri" w:hAnsi="Calibri" w:cs="Calibri"/>
          <w:noProof/>
          <w:kern w:val="0"/>
        </w:rPr>
        <w:t xml:space="preserve"> 98: 604–613.</w:t>
      </w:r>
    </w:p>
    <w:p w14:paraId="60621E9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lbrecht, E.C., Dobbert, S., Pape, R., &amp; Löffler, J. 2024. Patterns, timing, and environmental drivers of growth in two coexisting green-stemmed Mediterranean alpine shrubs species. </w:t>
      </w:r>
      <w:r w:rsidRPr="00104EBE">
        <w:rPr>
          <w:rFonts w:ascii="Calibri" w:hAnsi="Calibri" w:cs="Calibri"/>
          <w:i/>
          <w:iCs/>
          <w:noProof/>
          <w:kern w:val="0"/>
        </w:rPr>
        <w:t>New Phytologist</w:t>
      </w:r>
      <w:r w:rsidRPr="00104EBE">
        <w:rPr>
          <w:rFonts w:ascii="Calibri" w:hAnsi="Calibri" w:cs="Calibri"/>
          <w:noProof/>
          <w:kern w:val="0"/>
        </w:rPr>
        <w:t xml:space="preserve"> 241: 114–130.</w:t>
      </w:r>
    </w:p>
    <w:p w14:paraId="2F3CF8B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llen, P.S., Meyer, S.E., &amp; Khan, M.A. 2000. Hydrothermal time as a tool in comparative germination studies. </w:t>
      </w:r>
      <w:r w:rsidRPr="00104EBE">
        <w:rPr>
          <w:rFonts w:ascii="Calibri" w:hAnsi="Calibri" w:cs="Calibri"/>
          <w:i/>
          <w:iCs/>
          <w:noProof/>
          <w:kern w:val="0"/>
        </w:rPr>
        <w:t>Seed biology: advances and applications. Proceedings of the Sixth International Workshop on Seeds, Merida, Mexico, 1999.</w:t>
      </w:r>
      <w:r w:rsidRPr="00104EBE">
        <w:rPr>
          <w:rFonts w:ascii="Calibri" w:hAnsi="Calibri" w:cs="Calibri"/>
          <w:noProof/>
          <w:kern w:val="0"/>
        </w:rPr>
        <w:t xml:space="preserve"> 401–410.</w:t>
      </w:r>
    </w:p>
    <w:p w14:paraId="511EB7E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Atkins, K.E., &amp; Travis, J.M.J. 2010. Local adaptation and the evolution of species’ ranges under climate change. </w:t>
      </w:r>
      <w:r w:rsidRPr="00104EBE">
        <w:rPr>
          <w:rFonts w:ascii="Calibri" w:hAnsi="Calibri" w:cs="Calibri"/>
          <w:i/>
          <w:iCs/>
          <w:noProof/>
          <w:kern w:val="0"/>
        </w:rPr>
        <w:t>Journal of Theoretical Biology</w:t>
      </w:r>
      <w:r w:rsidRPr="00104EBE">
        <w:rPr>
          <w:rFonts w:ascii="Calibri" w:hAnsi="Calibri" w:cs="Calibri"/>
          <w:noProof/>
          <w:kern w:val="0"/>
        </w:rPr>
        <w:t xml:space="preserve"> 266: 449–457.</w:t>
      </w:r>
    </w:p>
    <w:p w14:paraId="228326C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askin, C.C., &amp; Baskin, J.M. (Eds.). 2022. </w:t>
      </w:r>
      <w:r w:rsidRPr="00104EBE">
        <w:rPr>
          <w:rFonts w:ascii="Calibri" w:hAnsi="Calibri" w:cs="Calibri"/>
          <w:i/>
          <w:iCs/>
          <w:noProof/>
          <w:kern w:val="0"/>
        </w:rPr>
        <w:t>Plant Regeneration from Seeds</w:t>
      </w:r>
      <w:r w:rsidRPr="00104EBE">
        <w:rPr>
          <w:rFonts w:ascii="Calibri" w:hAnsi="Calibri" w:cs="Calibri"/>
          <w:noProof/>
          <w:kern w:val="0"/>
        </w:rPr>
        <w:t>. Elsevier.</w:t>
      </w:r>
    </w:p>
    <w:p w14:paraId="1C73DA7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askin, C.C., &amp; Baskin, J.M. 2014. </w:t>
      </w:r>
      <w:r w:rsidRPr="00104EBE">
        <w:rPr>
          <w:rFonts w:ascii="Calibri" w:hAnsi="Calibri" w:cs="Calibri"/>
          <w:i/>
          <w:iCs/>
          <w:noProof/>
          <w:kern w:val="0"/>
        </w:rPr>
        <w:t>Seeds. Ecology, Biogeography and Evolution of Dormancy and Germination</w:t>
      </w:r>
      <w:r w:rsidRPr="00104EBE">
        <w:rPr>
          <w:rFonts w:ascii="Calibri" w:hAnsi="Calibri" w:cs="Calibri"/>
          <w:noProof/>
          <w:kern w:val="0"/>
        </w:rPr>
        <w:t>. Academic Press, San Diego, CA, USA.</w:t>
      </w:r>
    </w:p>
    <w:p w14:paraId="2391D5B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104EBE">
        <w:rPr>
          <w:rFonts w:ascii="Calibri" w:hAnsi="Calibri" w:cs="Calibri"/>
          <w:i/>
          <w:iCs/>
          <w:noProof/>
          <w:kern w:val="0"/>
        </w:rPr>
        <w:t>PLoS ONE</w:t>
      </w:r>
      <w:r w:rsidRPr="00104EBE">
        <w:rPr>
          <w:rFonts w:ascii="Calibri" w:hAnsi="Calibri" w:cs="Calibri"/>
          <w:noProof/>
          <w:kern w:val="0"/>
        </w:rPr>
        <w:t xml:space="preserve"> 15: 1–19.</w:t>
      </w:r>
    </w:p>
    <w:p w14:paraId="2CC07AF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ewley, J., Bradford, K., Hilhorst, H., &amp; Nonogaki, H. 2013. Environmental regulation of dormancy and germination. In Bewley, J., Bradford, K., &amp; Hilhorst, H. (eds.), </w:t>
      </w:r>
      <w:r w:rsidRPr="00104EBE">
        <w:rPr>
          <w:rFonts w:ascii="Calibri" w:hAnsi="Calibri" w:cs="Calibri"/>
          <w:i/>
          <w:iCs/>
          <w:noProof/>
          <w:kern w:val="0"/>
        </w:rPr>
        <w:t>Seeds: physiology of development, germination and dormancy</w:t>
      </w:r>
      <w:r w:rsidRPr="00104EBE">
        <w:rPr>
          <w:rFonts w:ascii="Calibri" w:hAnsi="Calibri" w:cs="Calibri"/>
          <w:noProof/>
          <w:kern w:val="0"/>
        </w:rPr>
        <w:t>, Springer, New York.</w:t>
      </w:r>
    </w:p>
    <w:p w14:paraId="6F3A130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ond, W.J., Honig, M., &amp; Maze, K.E. 1999. Seed size and seedling emergence: An allometric relationship and some ecological implications. </w:t>
      </w:r>
      <w:r w:rsidRPr="00104EBE">
        <w:rPr>
          <w:rFonts w:ascii="Calibri" w:hAnsi="Calibri" w:cs="Calibri"/>
          <w:i/>
          <w:iCs/>
          <w:noProof/>
          <w:kern w:val="0"/>
        </w:rPr>
        <w:t>Oecologia</w:t>
      </w:r>
      <w:r w:rsidRPr="00104EBE">
        <w:rPr>
          <w:rFonts w:ascii="Calibri" w:hAnsi="Calibri" w:cs="Calibri"/>
          <w:noProof/>
          <w:kern w:val="0"/>
        </w:rPr>
        <w:t xml:space="preserve"> 120: 132–136.</w:t>
      </w:r>
    </w:p>
    <w:p w14:paraId="21F896F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radford, K.J. 2002. Applications of hydrothermal time to quantifying and modeling seed germination and dormancy. </w:t>
      </w:r>
      <w:r w:rsidRPr="00104EBE">
        <w:rPr>
          <w:rFonts w:ascii="Calibri" w:hAnsi="Calibri" w:cs="Calibri"/>
          <w:i/>
          <w:iCs/>
          <w:noProof/>
          <w:kern w:val="0"/>
        </w:rPr>
        <w:t>Weed Science</w:t>
      </w:r>
      <w:r w:rsidRPr="00104EBE">
        <w:rPr>
          <w:rFonts w:ascii="Calibri" w:hAnsi="Calibri" w:cs="Calibri"/>
          <w:noProof/>
          <w:kern w:val="0"/>
        </w:rPr>
        <w:t xml:space="preserve"> 50: 248–260.</w:t>
      </w:r>
    </w:p>
    <w:p w14:paraId="58C5183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Brooks, M.E., Kristensen, K., Benthem, K.J. van, Magnusson, A., Berg, C.W., Nielsen, A., Skaug, </w:t>
      </w:r>
      <w:r w:rsidRPr="00104EBE">
        <w:rPr>
          <w:rFonts w:ascii="Calibri" w:hAnsi="Calibri" w:cs="Calibri"/>
          <w:noProof/>
          <w:kern w:val="0"/>
        </w:rPr>
        <w:lastRenderedPageBreak/>
        <w:t xml:space="preserve">H.J., Maechler, M., &amp; Bolker, B.M. 2017. glmmTMB Balances Speed and Flexibility Among Packages for Zero-inflated Generalized Linear Mixed Modeling. </w:t>
      </w:r>
      <w:r w:rsidRPr="00104EBE">
        <w:rPr>
          <w:rFonts w:ascii="Calibri" w:hAnsi="Calibri" w:cs="Calibri"/>
          <w:i/>
          <w:iCs/>
          <w:noProof/>
          <w:kern w:val="0"/>
        </w:rPr>
        <w:t>The R Journal</w:t>
      </w:r>
      <w:r w:rsidRPr="00104EBE">
        <w:rPr>
          <w:rFonts w:ascii="Calibri" w:hAnsi="Calibri" w:cs="Calibri"/>
          <w:noProof/>
          <w:kern w:val="0"/>
        </w:rPr>
        <w:t xml:space="preserve"> 9: 378–400.</w:t>
      </w:r>
    </w:p>
    <w:p w14:paraId="1C3FBC1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104EBE">
        <w:rPr>
          <w:rFonts w:ascii="Calibri" w:hAnsi="Calibri" w:cs="Calibri"/>
          <w:i/>
          <w:iCs/>
          <w:noProof/>
          <w:kern w:val="0"/>
        </w:rPr>
        <w:t>Plant and Soil</w:t>
      </w:r>
      <w:r w:rsidRPr="00104EBE">
        <w:rPr>
          <w:rFonts w:ascii="Calibri" w:hAnsi="Calibri" w:cs="Calibri"/>
          <w:noProof/>
          <w:kern w:val="0"/>
        </w:rPr>
        <w:t xml:space="preserve"> 462: 175–188.</w:t>
      </w:r>
    </w:p>
    <w:p w14:paraId="541EC532"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Chevin, L.M., Lande, R., &amp; Mace, G.M. 2010. Adaptation, plasticity, and extinction in a changing environment: Towards a predictive theory. </w:t>
      </w:r>
      <w:r w:rsidRPr="00C51647">
        <w:rPr>
          <w:rFonts w:ascii="Calibri" w:hAnsi="Calibri" w:cs="Calibri"/>
          <w:i/>
          <w:iCs/>
          <w:noProof/>
          <w:kern w:val="0"/>
          <w:lang w:val="es-ES"/>
        </w:rPr>
        <w:t>PLoS Biology</w:t>
      </w:r>
      <w:r w:rsidRPr="00C51647">
        <w:rPr>
          <w:rFonts w:ascii="Calibri" w:hAnsi="Calibri" w:cs="Calibri"/>
          <w:noProof/>
          <w:kern w:val="0"/>
          <w:lang w:val="es-ES"/>
        </w:rPr>
        <w:t xml:space="preserve"> 8:.</w:t>
      </w:r>
    </w:p>
    <w:p w14:paraId="3B7FF40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Cochrane, A., Yates, C.J., Hoyle, G.L., &amp; Nicotra, A.B. 2015. </w:t>
      </w:r>
      <w:r w:rsidRPr="00104EBE">
        <w:rPr>
          <w:rFonts w:ascii="Calibri" w:hAnsi="Calibri" w:cs="Calibri"/>
          <w:noProof/>
          <w:kern w:val="0"/>
        </w:rPr>
        <w:t xml:space="preserve">Will among-population variation in seed traits improve the chance of species persistence under climate change? </w:t>
      </w:r>
      <w:r w:rsidRPr="00104EBE">
        <w:rPr>
          <w:rFonts w:ascii="Calibri" w:hAnsi="Calibri" w:cs="Calibri"/>
          <w:i/>
          <w:iCs/>
          <w:noProof/>
          <w:kern w:val="0"/>
        </w:rPr>
        <w:t>Global Ecology and Biogeography</w:t>
      </w:r>
      <w:r w:rsidRPr="00104EBE">
        <w:rPr>
          <w:rFonts w:ascii="Calibri" w:hAnsi="Calibri" w:cs="Calibri"/>
          <w:noProof/>
          <w:kern w:val="0"/>
        </w:rPr>
        <w:t xml:space="preserve"> 24: 12–24.</w:t>
      </w:r>
    </w:p>
    <w:p w14:paraId="36C12A0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Donohue, K., Burghardt, L.T., Runcie, D., Bradford, K.J., &amp; Schmitt, J. 2015. Applying developmental threshold models to evolutionary ecology. </w:t>
      </w:r>
      <w:r w:rsidRPr="00104EBE">
        <w:rPr>
          <w:rFonts w:ascii="Calibri" w:hAnsi="Calibri" w:cs="Calibri"/>
          <w:i/>
          <w:iCs/>
          <w:noProof/>
          <w:kern w:val="0"/>
        </w:rPr>
        <w:t>Trends in Ecology and Evolution</w:t>
      </w:r>
      <w:r w:rsidRPr="00104EBE">
        <w:rPr>
          <w:rFonts w:ascii="Calibri" w:hAnsi="Calibri" w:cs="Calibri"/>
          <w:noProof/>
          <w:kern w:val="0"/>
        </w:rPr>
        <w:t xml:space="preserve"> 30: 66–77.</w:t>
      </w:r>
    </w:p>
    <w:p w14:paraId="2B76099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Evans, M.E.K., &amp; Dennehy, J.J. 2014. Germ Banking : Bet ‐ Hedging and Variable Release from Egg and Seed Dormancy. </w:t>
      </w:r>
      <w:r w:rsidRPr="00104EBE">
        <w:rPr>
          <w:rFonts w:ascii="Calibri" w:hAnsi="Calibri" w:cs="Calibri"/>
          <w:i/>
          <w:iCs/>
          <w:noProof/>
          <w:kern w:val="0"/>
        </w:rPr>
        <w:t>The Quarterly Review of Biology</w:t>
      </w:r>
      <w:r w:rsidRPr="00104EBE">
        <w:rPr>
          <w:rFonts w:ascii="Calibri" w:hAnsi="Calibri" w:cs="Calibri"/>
          <w:noProof/>
          <w:kern w:val="0"/>
        </w:rPr>
        <w:t xml:space="preserve"> 80: 431–451.</w:t>
      </w:r>
    </w:p>
    <w:p w14:paraId="6A5A9E6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Evans, C.E., &amp; Etherington, J.R. 1991. The effect of soil water potential on seedling growth of some British plants. </w:t>
      </w:r>
      <w:r w:rsidRPr="00104EBE">
        <w:rPr>
          <w:rFonts w:ascii="Calibri" w:hAnsi="Calibri" w:cs="Calibri"/>
          <w:i/>
          <w:iCs/>
          <w:noProof/>
          <w:kern w:val="0"/>
        </w:rPr>
        <w:t>New Phytologist</w:t>
      </w:r>
      <w:r w:rsidRPr="00104EBE">
        <w:rPr>
          <w:rFonts w:ascii="Calibri" w:hAnsi="Calibri" w:cs="Calibri"/>
          <w:noProof/>
          <w:kern w:val="0"/>
        </w:rPr>
        <w:t xml:space="preserve"> 118: 571–579.</w:t>
      </w:r>
    </w:p>
    <w:p w14:paraId="317C9AC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04EBE">
        <w:rPr>
          <w:rFonts w:ascii="Calibri" w:hAnsi="Calibri" w:cs="Calibri"/>
          <w:i/>
          <w:iCs/>
          <w:noProof/>
          <w:kern w:val="0"/>
        </w:rPr>
        <w:t>New Phytologist</w:t>
      </w:r>
      <w:r w:rsidRPr="00104EBE">
        <w:rPr>
          <w:rFonts w:ascii="Calibri" w:hAnsi="Calibri" w:cs="Calibri"/>
          <w:noProof/>
          <w:kern w:val="0"/>
        </w:rPr>
        <w:t xml:space="preserve"> 229: 3573–3586.</w:t>
      </w:r>
    </w:p>
    <w:p w14:paraId="1449D22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Fernández-Pascual, E., &amp; González-Rodríguez, G. 2020. seedr: Hydro and Thermal Time Germination Models in R. </w:t>
      </w:r>
    </w:p>
    <w:p w14:paraId="6F10F00C"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C51647">
        <w:rPr>
          <w:rFonts w:ascii="Calibri" w:hAnsi="Calibri" w:cs="Calibri"/>
          <w:noProof/>
          <w:kern w:val="0"/>
          <w:lang w:val="es-ES"/>
        </w:rPr>
        <w:t xml:space="preserve">Fernández-Pascual, E., &amp; Jiménez-Alfaro, B. 2014. </w:t>
      </w:r>
      <w:r w:rsidRPr="00104EBE">
        <w:rPr>
          <w:rFonts w:ascii="Calibri" w:hAnsi="Calibri" w:cs="Calibri"/>
          <w:noProof/>
          <w:kern w:val="0"/>
        </w:rPr>
        <w:t xml:space="preserve">Phenotypic plasticity in seed germination relates differentially to overwintering and flowering temperatures. </w:t>
      </w:r>
      <w:r w:rsidRPr="00C51647">
        <w:rPr>
          <w:rFonts w:ascii="Calibri" w:hAnsi="Calibri" w:cs="Calibri"/>
          <w:i/>
          <w:iCs/>
          <w:noProof/>
          <w:kern w:val="0"/>
          <w:lang w:val="es-ES"/>
        </w:rPr>
        <w:t>Seed Science Research</w:t>
      </w:r>
      <w:r w:rsidRPr="00C51647">
        <w:rPr>
          <w:rFonts w:ascii="Calibri" w:hAnsi="Calibri" w:cs="Calibri"/>
          <w:noProof/>
          <w:kern w:val="0"/>
          <w:lang w:val="es-ES"/>
        </w:rPr>
        <w:t xml:space="preserve"> 24: 273–280.</w:t>
      </w:r>
    </w:p>
    <w:p w14:paraId="77D5E52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Fernández-Pascual, E., Jiménez-Alfaro, B., Caujapé-Castells, J., Jaén-Molina, R., &amp; Díaz, T.E. 2013. </w:t>
      </w:r>
      <w:r w:rsidRPr="00104EBE">
        <w:rPr>
          <w:rFonts w:ascii="Calibri" w:hAnsi="Calibri" w:cs="Calibri"/>
          <w:noProof/>
          <w:kern w:val="0"/>
        </w:rPr>
        <w:t xml:space="preserve">A local dormancy cline is related to the seed maturation environment, population genetic composition and climate. </w:t>
      </w:r>
      <w:r w:rsidRPr="00104EBE">
        <w:rPr>
          <w:rFonts w:ascii="Calibri" w:hAnsi="Calibri" w:cs="Calibri"/>
          <w:i/>
          <w:iCs/>
          <w:noProof/>
          <w:kern w:val="0"/>
        </w:rPr>
        <w:t>Annals of Botany</w:t>
      </w:r>
      <w:r w:rsidRPr="00104EBE">
        <w:rPr>
          <w:rFonts w:ascii="Calibri" w:hAnsi="Calibri" w:cs="Calibri"/>
          <w:noProof/>
          <w:kern w:val="0"/>
        </w:rPr>
        <w:t xml:space="preserve"> 112: 937–945.</w:t>
      </w:r>
    </w:p>
    <w:p w14:paraId="63C61A68"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Fernández-Pascual, E., Mattana, E., &amp; Pritchard, H.W. 2019. Seeds of future past: climate </w:t>
      </w:r>
      <w:r w:rsidRPr="00104EBE">
        <w:rPr>
          <w:rFonts w:ascii="Calibri" w:hAnsi="Calibri" w:cs="Calibri"/>
          <w:noProof/>
          <w:kern w:val="0"/>
        </w:rPr>
        <w:lastRenderedPageBreak/>
        <w:t xml:space="preserve">change and the thermal memory of plant reproductive traits. </w:t>
      </w:r>
      <w:r w:rsidRPr="00C51647">
        <w:rPr>
          <w:rFonts w:ascii="Calibri" w:hAnsi="Calibri" w:cs="Calibri"/>
          <w:i/>
          <w:iCs/>
          <w:noProof/>
          <w:kern w:val="0"/>
          <w:lang w:val="es-ES"/>
        </w:rPr>
        <w:t>Biological Reviews</w:t>
      </w:r>
      <w:r w:rsidRPr="00C51647">
        <w:rPr>
          <w:rFonts w:ascii="Calibri" w:hAnsi="Calibri" w:cs="Calibri"/>
          <w:noProof/>
          <w:kern w:val="0"/>
          <w:lang w:val="es-ES"/>
        </w:rPr>
        <w:t xml:space="preserve"> 94: 439–456.</w:t>
      </w:r>
    </w:p>
    <w:p w14:paraId="41EFFBF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Frischie, S., Fernández-Pascual, E., Ramirez, C.G., Toorop, P., González, M.H., &amp; Jiménez-Alfaro, B. 2018. </w:t>
      </w:r>
      <w:r w:rsidRPr="00104EBE">
        <w:rPr>
          <w:rFonts w:ascii="Calibri" w:hAnsi="Calibri" w:cs="Calibri"/>
          <w:noProof/>
          <w:kern w:val="0"/>
        </w:rPr>
        <w:t xml:space="preserve">Hydrothermal thresholds for seed germination in winter annual forbs from old-field Mediterranean landscapes. </w:t>
      </w:r>
      <w:r w:rsidRPr="00104EBE">
        <w:rPr>
          <w:rFonts w:ascii="Calibri" w:hAnsi="Calibri" w:cs="Calibri"/>
          <w:i/>
          <w:iCs/>
          <w:noProof/>
          <w:kern w:val="0"/>
        </w:rPr>
        <w:t>Plant Biology</w:t>
      </w:r>
      <w:r w:rsidRPr="00104EBE">
        <w:rPr>
          <w:rFonts w:ascii="Calibri" w:hAnsi="Calibri" w:cs="Calibri"/>
          <w:noProof/>
          <w:kern w:val="0"/>
        </w:rPr>
        <w:t xml:space="preserve"> 21: 449–457.</w:t>
      </w:r>
    </w:p>
    <w:p w14:paraId="2EA334EA"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Gelviz-Gelvez, S.M., Pavón, N.P., Flores, J., Barragán, F., &amp; Paz, H. 2020. Germination of seven species of shrubs in semiarid central Mexico: Effect of drought and seed size. </w:t>
      </w:r>
      <w:r w:rsidRPr="00C51647">
        <w:rPr>
          <w:rFonts w:ascii="Calibri" w:hAnsi="Calibri" w:cs="Calibri"/>
          <w:i/>
          <w:iCs/>
          <w:noProof/>
          <w:kern w:val="0"/>
          <w:lang w:val="es-ES"/>
        </w:rPr>
        <w:t>Botanical Sciences</w:t>
      </w:r>
      <w:r w:rsidRPr="00C51647">
        <w:rPr>
          <w:rFonts w:ascii="Calibri" w:hAnsi="Calibri" w:cs="Calibri"/>
          <w:noProof/>
          <w:kern w:val="0"/>
          <w:lang w:val="es-ES"/>
        </w:rPr>
        <w:t xml:space="preserve"> 98: 464–472.</w:t>
      </w:r>
    </w:p>
    <w:p w14:paraId="4631AF3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Giménez-Benavides, L., Escudero, A., García-Camacho, R., García-Fernández, A., Iriondo, J.M., Lara-Romero, C., &amp; Morente-López, J. 2018. </w:t>
      </w:r>
      <w:r w:rsidRPr="00104EBE">
        <w:rPr>
          <w:rFonts w:ascii="Calibri" w:hAnsi="Calibri" w:cs="Calibri"/>
          <w:noProof/>
          <w:kern w:val="0"/>
        </w:rPr>
        <w:t xml:space="preserve">How does climate change affect regeneration of Mediterranean high-mountain plants? An integration and synthesis of current knowledge. </w:t>
      </w:r>
      <w:r w:rsidRPr="00104EBE">
        <w:rPr>
          <w:rFonts w:ascii="Calibri" w:hAnsi="Calibri" w:cs="Calibri"/>
          <w:i/>
          <w:iCs/>
          <w:noProof/>
          <w:kern w:val="0"/>
        </w:rPr>
        <w:t>Plant Biology</w:t>
      </w:r>
      <w:r w:rsidRPr="00104EBE">
        <w:rPr>
          <w:rFonts w:ascii="Calibri" w:hAnsi="Calibri" w:cs="Calibri"/>
          <w:noProof/>
          <w:kern w:val="0"/>
        </w:rPr>
        <w:t xml:space="preserve"> 20: 50–62.</w:t>
      </w:r>
    </w:p>
    <w:p w14:paraId="7B1C231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104EBE">
        <w:rPr>
          <w:rFonts w:ascii="Calibri" w:hAnsi="Calibri" w:cs="Calibri"/>
          <w:i/>
          <w:iCs/>
          <w:noProof/>
          <w:kern w:val="0"/>
        </w:rPr>
        <w:t>Annals of Botany</w:t>
      </w:r>
      <w:r w:rsidRPr="00104EBE">
        <w:rPr>
          <w:rFonts w:ascii="Calibri" w:hAnsi="Calibri" w:cs="Calibri"/>
          <w:noProof/>
          <w:kern w:val="0"/>
        </w:rPr>
        <w:t xml:space="preserve"> 99: 723–734.</w:t>
      </w:r>
    </w:p>
    <w:p w14:paraId="017A9C6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iménez-Benavides, L., Escudero, A., &amp; Pérez-García, F. 2005. Seed germination of high mountain Mediterranean species: Altitudinal, interpopulation and interannual variability. </w:t>
      </w:r>
      <w:r w:rsidRPr="00104EBE">
        <w:rPr>
          <w:rFonts w:ascii="Calibri" w:hAnsi="Calibri" w:cs="Calibri"/>
          <w:i/>
          <w:iCs/>
          <w:noProof/>
          <w:kern w:val="0"/>
        </w:rPr>
        <w:t>Ecological Research</w:t>
      </w:r>
      <w:r w:rsidRPr="00104EBE">
        <w:rPr>
          <w:rFonts w:ascii="Calibri" w:hAnsi="Calibri" w:cs="Calibri"/>
          <w:noProof/>
          <w:kern w:val="0"/>
        </w:rPr>
        <w:t xml:space="preserve"> 20: 433–444.</w:t>
      </w:r>
    </w:p>
    <w:p w14:paraId="57CE985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104EBE">
        <w:rPr>
          <w:rFonts w:ascii="Calibri" w:hAnsi="Calibri" w:cs="Calibri"/>
          <w:i/>
          <w:iCs/>
          <w:noProof/>
          <w:kern w:val="0"/>
        </w:rPr>
        <w:t>Arctic, Antarctic, and Alpine Research</w:t>
      </w:r>
      <w:r w:rsidRPr="00104EBE">
        <w:rPr>
          <w:rFonts w:ascii="Calibri" w:hAnsi="Calibri" w:cs="Calibri"/>
          <w:noProof/>
          <w:kern w:val="0"/>
        </w:rPr>
        <w:t xml:space="preserve"> 44: 288–295.</w:t>
      </w:r>
    </w:p>
    <w:p w14:paraId="2BB7570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remer, J.R., &amp; Venable, D.L. 2014. Bet hedging in desert winter annual plants: Optimal germination strategies in a variable environment. </w:t>
      </w:r>
      <w:r w:rsidRPr="00104EBE">
        <w:rPr>
          <w:rFonts w:ascii="Calibri" w:hAnsi="Calibri" w:cs="Calibri"/>
          <w:i/>
          <w:iCs/>
          <w:noProof/>
          <w:kern w:val="0"/>
        </w:rPr>
        <w:t>Ecology Letters</w:t>
      </w:r>
      <w:r w:rsidRPr="00104EBE">
        <w:rPr>
          <w:rFonts w:ascii="Calibri" w:hAnsi="Calibri" w:cs="Calibri"/>
          <w:noProof/>
          <w:kern w:val="0"/>
        </w:rPr>
        <w:t xml:space="preserve"> 17: 380–387.</w:t>
      </w:r>
    </w:p>
    <w:p w14:paraId="3391FAB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104EBE">
        <w:rPr>
          <w:rFonts w:ascii="Calibri" w:hAnsi="Calibri" w:cs="Calibri"/>
          <w:i/>
          <w:iCs/>
          <w:noProof/>
          <w:kern w:val="0"/>
        </w:rPr>
        <w:t>Ecology and Evolution</w:t>
      </w:r>
      <w:r w:rsidRPr="00104EBE">
        <w:rPr>
          <w:rFonts w:ascii="Calibri" w:hAnsi="Calibri" w:cs="Calibri"/>
          <w:noProof/>
          <w:kern w:val="0"/>
        </w:rPr>
        <w:t xml:space="preserve"> 13: 1–19.</w:t>
      </w:r>
    </w:p>
    <w:p w14:paraId="024CE6A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Hartig, F. 2020. DHARMa: Residual Diagnostics for Hierarchical (Multi-Level / Mixed) Regression Models. </w:t>
      </w:r>
    </w:p>
    <w:p w14:paraId="5B3A2F4C"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Hoyle, G.L., Steadman, K.J., Good, R.B., McIntosh, E.J., Galea, L.M.E., &amp; Nicotra, A.B. 2015. Seed germination strategies: An evolutionary trajectory independent of vegetative functional </w:t>
      </w:r>
      <w:r w:rsidRPr="00104EBE">
        <w:rPr>
          <w:rFonts w:ascii="Calibri" w:hAnsi="Calibri" w:cs="Calibri"/>
          <w:noProof/>
          <w:kern w:val="0"/>
        </w:rPr>
        <w:lastRenderedPageBreak/>
        <w:t xml:space="preserve">traits. </w:t>
      </w:r>
      <w:r w:rsidRPr="00C51647">
        <w:rPr>
          <w:rFonts w:ascii="Calibri" w:hAnsi="Calibri" w:cs="Calibri"/>
          <w:i/>
          <w:iCs/>
          <w:noProof/>
          <w:kern w:val="0"/>
          <w:lang w:val="es-ES"/>
        </w:rPr>
        <w:t>Frontiers in Plant Science</w:t>
      </w:r>
      <w:r w:rsidRPr="00C51647">
        <w:rPr>
          <w:rFonts w:ascii="Calibri" w:hAnsi="Calibri" w:cs="Calibri"/>
          <w:noProof/>
          <w:kern w:val="0"/>
          <w:lang w:val="es-ES"/>
        </w:rPr>
        <w:t xml:space="preserve"> 6: 1–13.</w:t>
      </w:r>
    </w:p>
    <w:p w14:paraId="6235562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104EBE">
        <w:rPr>
          <w:rFonts w:ascii="Calibri" w:hAnsi="Calibri" w:cs="Calibri"/>
          <w:noProof/>
          <w:kern w:val="0"/>
        </w:rPr>
        <w:t xml:space="preserve">Checklist of the vascular plants of the Cantabrian Mountains. </w:t>
      </w:r>
      <w:r w:rsidRPr="00104EBE">
        <w:rPr>
          <w:rFonts w:ascii="Calibri" w:hAnsi="Calibri" w:cs="Calibri"/>
          <w:i/>
          <w:iCs/>
          <w:noProof/>
          <w:kern w:val="0"/>
        </w:rPr>
        <w:t>Mediterranean Botany</w:t>
      </w:r>
      <w:r w:rsidRPr="00104EBE">
        <w:rPr>
          <w:rFonts w:ascii="Calibri" w:hAnsi="Calibri" w:cs="Calibri"/>
          <w:noProof/>
          <w:kern w:val="0"/>
        </w:rPr>
        <w:t xml:space="preserve"> 42: 1–60.</w:t>
      </w:r>
    </w:p>
    <w:p w14:paraId="3336AAA0"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Jiménez-Alfaro, B., Hernández-González, M., Fernández-Pascual, E., Toorop, P., Frischie, S., &amp; Gálvez-Ramírez, C. 2018. </w:t>
      </w:r>
      <w:r w:rsidRPr="00104EBE">
        <w:rPr>
          <w:rFonts w:ascii="Calibri" w:hAnsi="Calibri" w:cs="Calibri"/>
          <w:noProof/>
          <w:kern w:val="0"/>
        </w:rPr>
        <w:t xml:space="preserve">Germination ecology of winter annual grasses in Mediterranean climates: Applications for soil cover in olive groves. </w:t>
      </w:r>
      <w:r w:rsidRPr="00104EBE">
        <w:rPr>
          <w:rFonts w:ascii="Calibri" w:hAnsi="Calibri" w:cs="Calibri"/>
          <w:i/>
          <w:iCs/>
          <w:noProof/>
          <w:kern w:val="0"/>
        </w:rPr>
        <w:t>Agriculture, Ecosystems and Environment</w:t>
      </w:r>
      <w:r w:rsidRPr="00104EBE">
        <w:rPr>
          <w:rFonts w:ascii="Calibri" w:hAnsi="Calibri" w:cs="Calibri"/>
          <w:noProof/>
          <w:kern w:val="0"/>
        </w:rPr>
        <w:t xml:space="preserve"> 262: 29–35.</w:t>
      </w:r>
    </w:p>
    <w:p w14:paraId="533C862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Jump, A.S., Marchant, R., &amp; Peñuelas, J. 2009. Environmental change and the option value of genetic diversity. </w:t>
      </w:r>
      <w:r w:rsidRPr="00104EBE">
        <w:rPr>
          <w:rFonts w:ascii="Calibri" w:hAnsi="Calibri" w:cs="Calibri"/>
          <w:i/>
          <w:iCs/>
          <w:noProof/>
          <w:kern w:val="0"/>
        </w:rPr>
        <w:t>Trends in Plant Science</w:t>
      </w:r>
      <w:r w:rsidRPr="00104EBE">
        <w:rPr>
          <w:rFonts w:ascii="Calibri" w:hAnsi="Calibri" w:cs="Calibri"/>
          <w:noProof/>
          <w:kern w:val="0"/>
        </w:rPr>
        <w:t xml:space="preserve"> 14: 51–58.</w:t>
      </w:r>
    </w:p>
    <w:p w14:paraId="53F371B0"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104EBE">
        <w:rPr>
          <w:rFonts w:ascii="Calibri" w:hAnsi="Calibri" w:cs="Calibri"/>
          <w:i/>
          <w:iCs/>
          <w:noProof/>
          <w:kern w:val="0"/>
        </w:rPr>
        <w:t>Oecologia</w:t>
      </w:r>
      <w:r w:rsidRPr="00104EBE">
        <w:rPr>
          <w:rFonts w:ascii="Calibri" w:hAnsi="Calibri" w:cs="Calibri"/>
          <w:noProof/>
          <w:kern w:val="0"/>
        </w:rPr>
        <w:t xml:space="preserve"> 125: 11–17.</w:t>
      </w:r>
    </w:p>
    <w:p w14:paraId="3D5D5FE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kuzawa, K., &amp; Koyama, H. 1999. Scaling of soil water absorption by seeds: an experiment using seed analogues. </w:t>
      </w:r>
      <w:r w:rsidRPr="00104EBE">
        <w:rPr>
          <w:rFonts w:ascii="Calibri" w:hAnsi="Calibri" w:cs="Calibri"/>
          <w:i/>
          <w:iCs/>
          <w:noProof/>
          <w:kern w:val="0"/>
        </w:rPr>
        <w:t>Seed Science Research</w:t>
      </w:r>
      <w:r w:rsidRPr="00104EBE">
        <w:rPr>
          <w:rFonts w:ascii="Calibri" w:hAnsi="Calibri" w:cs="Calibri"/>
          <w:noProof/>
          <w:kern w:val="0"/>
        </w:rPr>
        <w:t xml:space="preserve"> 9: 171–178.</w:t>
      </w:r>
    </w:p>
    <w:p w14:paraId="423406A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innison, M.T., &amp; Hairston, N.G. 2007. Eco-evolutionary conservation biology: Contemporary evolution and the dynamics of persistence. </w:t>
      </w:r>
      <w:r w:rsidRPr="00104EBE">
        <w:rPr>
          <w:rFonts w:ascii="Calibri" w:hAnsi="Calibri" w:cs="Calibri"/>
          <w:i/>
          <w:iCs/>
          <w:noProof/>
          <w:kern w:val="0"/>
        </w:rPr>
        <w:t>Functional Ecology</w:t>
      </w:r>
      <w:r w:rsidRPr="00104EBE">
        <w:rPr>
          <w:rFonts w:ascii="Calibri" w:hAnsi="Calibri" w:cs="Calibri"/>
          <w:noProof/>
          <w:kern w:val="0"/>
        </w:rPr>
        <w:t xml:space="preserve"> 21: 444–454.</w:t>
      </w:r>
    </w:p>
    <w:p w14:paraId="60EF9B7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an Kleunen, M., &amp; Fischer, M. 2005. Constraints on the evolution of adaptive phenotypic plasticity in plants. </w:t>
      </w:r>
      <w:r w:rsidRPr="00104EBE">
        <w:rPr>
          <w:rFonts w:ascii="Calibri" w:hAnsi="Calibri" w:cs="Calibri"/>
          <w:i/>
          <w:iCs/>
          <w:noProof/>
          <w:kern w:val="0"/>
        </w:rPr>
        <w:t>New Phytologist</w:t>
      </w:r>
      <w:r w:rsidRPr="00104EBE">
        <w:rPr>
          <w:rFonts w:ascii="Calibri" w:hAnsi="Calibri" w:cs="Calibri"/>
          <w:noProof/>
          <w:kern w:val="0"/>
        </w:rPr>
        <w:t xml:space="preserve"> 166: 49–60.</w:t>
      </w:r>
    </w:p>
    <w:p w14:paraId="632D096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örner, C. 2021. </w:t>
      </w:r>
      <w:r w:rsidRPr="00104EBE">
        <w:rPr>
          <w:rFonts w:ascii="Calibri" w:hAnsi="Calibri" w:cs="Calibri"/>
          <w:i/>
          <w:iCs/>
          <w:noProof/>
          <w:kern w:val="0"/>
        </w:rPr>
        <w:t>Alpine Plant Life</w:t>
      </w:r>
      <w:r w:rsidRPr="00104EBE">
        <w:rPr>
          <w:rFonts w:ascii="Calibri" w:hAnsi="Calibri" w:cs="Calibri"/>
          <w:noProof/>
          <w:kern w:val="0"/>
        </w:rPr>
        <w:t xml:space="preserve"> (Springer Nature Switzerland AG 2021, Ed.). Springer Cham.</w:t>
      </w:r>
    </w:p>
    <w:p w14:paraId="51CEFCC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örner, C., &amp; Hiltbrunner, E. 2021. Why is the alpine flora comparatively robust against climatic warming? </w:t>
      </w:r>
      <w:r w:rsidRPr="00104EBE">
        <w:rPr>
          <w:rFonts w:ascii="Calibri" w:hAnsi="Calibri" w:cs="Calibri"/>
          <w:i/>
          <w:iCs/>
          <w:noProof/>
          <w:kern w:val="0"/>
        </w:rPr>
        <w:t>Diversity</w:t>
      </w:r>
      <w:r w:rsidRPr="00104EBE">
        <w:rPr>
          <w:rFonts w:ascii="Calibri" w:hAnsi="Calibri" w:cs="Calibri"/>
          <w:noProof/>
          <w:kern w:val="0"/>
        </w:rPr>
        <w:t xml:space="preserve"> 13:.</w:t>
      </w:r>
    </w:p>
    <w:p w14:paraId="0CC42CE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os, M., &amp; Poschlod, P. 2008. Correlates of inter-specific variation in germination response to water stress in a semi-arid savannah. </w:t>
      </w:r>
      <w:r w:rsidRPr="00104EBE">
        <w:rPr>
          <w:rFonts w:ascii="Calibri" w:hAnsi="Calibri" w:cs="Calibri"/>
          <w:i/>
          <w:iCs/>
          <w:noProof/>
          <w:kern w:val="0"/>
        </w:rPr>
        <w:t>Basic and Applied Ecology</w:t>
      </w:r>
      <w:r w:rsidRPr="00104EBE">
        <w:rPr>
          <w:rFonts w:ascii="Calibri" w:hAnsi="Calibri" w:cs="Calibri"/>
          <w:noProof/>
          <w:kern w:val="0"/>
        </w:rPr>
        <w:t xml:space="preserve"> 9: 645–652.</w:t>
      </w:r>
    </w:p>
    <w:p w14:paraId="5CFB156C"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Kotlarski, S., Gobiet, A., Morin, S., Olefs, M., Rajczak, J., &amp; Samacoïts, R. 2023. 21st Century alpine climate change. </w:t>
      </w:r>
      <w:r w:rsidRPr="00104EBE">
        <w:rPr>
          <w:rFonts w:ascii="Calibri" w:hAnsi="Calibri" w:cs="Calibri"/>
          <w:i/>
          <w:iCs/>
          <w:noProof/>
          <w:kern w:val="0"/>
        </w:rPr>
        <w:t>Climate Dynamics</w:t>
      </w:r>
      <w:r w:rsidRPr="00104EBE">
        <w:rPr>
          <w:rFonts w:ascii="Calibri" w:hAnsi="Calibri" w:cs="Calibri"/>
          <w:noProof/>
          <w:kern w:val="0"/>
        </w:rPr>
        <w:t xml:space="preserve"> 60: 65–86.</w:t>
      </w:r>
    </w:p>
    <w:p w14:paraId="2771ADF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ampei, C., Metz, J., &amp; Tielbörger, K. 2017. Clinal population divergence in an adaptive parental </w:t>
      </w:r>
      <w:r w:rsidRPr="00104EBE">
        <w:rPr>
          <w:rFonts w:ascii="Calibri" w:hAnsi="Calibri" w:cs="Calibri"/>
          <w:noProof/>
          <w:kern w:val="0"/>
        </w:rPr>
        <w:lastRenderedPageBreak/>
        <w:t xml:space="preserve">environmental effect that adjusts seed banking. </w:t>
      </w:r>
      <w:r w:rsidRPr="00104EBE">
        <w:rPr>
          <w:rFonts w:ascii="Calibri" w:hAnsi="Calibri" w:cs="Calibri"/>
          <w:i/>
          <w:iCs/>
          <w:noProof/>
          <w:kern w:val="0"/>
        </w:rPr>
        <w:t>New Phytologist</w:t>
      </w:r>
      <w:r w:rsidRPr="00104EBE">
        <w:rPr>
          <w:rFonts w:ascii="Calibri" w:hAnsi="Calibri" w:cs="Calibri"/>
          <w:noProof/>
          <w:kern w:val="0"/>
        </w:rPr>
        <w:t xml:space="preserve"> 214: 1230–1244.</w:t>
      </w:r>
    </w:p>
    <w:p w14:paraId="4F2BE5D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ande, R. 2009. Adaptation to an extraordinary environment by evolution of phenotypic plasticity and genetic assimilation. </w:t>
      </w:r>
      <w:r w:rsidRPr="00104EBE">
        <w:rPr>
          <w:rFonts w:ascii="Calibri" w:hAnsi="Calibri" w:cs="Calibri"/>
          <w:i/>
          <w:iCs/>
          <w:noProof/>
          <w:kern w:val="0"/>
        </w:rPr>
        <w:t>Journal of Evolutionary Biology</w:t>
      </w:r>
      <w:r w:rsidRPr="00104EBE">
        <w:rPr>
          <w:rFonts w:ascii="Calibri" w:hAnsi="Calibri" w:cs="Calibri"/>
          <w:noProof/>
          <w:kern w:val="0"/>
        </w:rPr>
        <w:t xml:space="preserve"> 22: 1435–1446.</w:t>
      </w:r>
    </w:p>
    <w:p w14:paraId="621D9F1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Levine, J.M., Mceachern, A.K., &amp; Cowan, C. 2011. Seasonal timing of first rain storms affects rare plant population dynamics. </w:t>
      </w:r>
      <w:r w:rsidRPr="00104EBE">
        <w:rPr>
          <w:rFonts w:ascii="Calibri" w:hAnsi="Calibri" w:cs="Calibri"/>
          <w:i/>
          <w:iCs/>
          <w:noProof/>
          <w:kern w:val="0"/>
        </w:rPr>
        <w:t>Ecology</w:t>
      </w:r>
      <w:r w:rsidRPr="00104EBE">
        <w:rPr>
          <w:rFonts w:ascii="Calibri" w:hAnsi="Calibri" w:cs="Calibri"/>
          <w:noProof/>
          <w:kern w:val="0"/>
        </w:rPr>
        <w:t xml:space="preserve"> 92: 2236–2247.</w:t>
      </w:r>
    </w:p>
    <w:p w14:paraId="256DB08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atesanz, S., Gianoli, E., &amp; Valladares, F. 2010. Global change and the evolution of phenotypic plasticity in plants. </w:t>
      </w:r>
      <w:r w:rsidRPr="00104EBE">
        <w:rPr>
          <w:rFonts w:ascii="Calibri" w:hAnsi="Calibri" w:cs="Calibri"/>
          <w:i/>
          <w:iCs/>
          <w:noProof/>
          <w:kern w:val="0"/>
        </w:rPr>
        <w:t>Annals of the New York Academy of Sciences</w:t>
      </w:r>
      <w:r w:rsidRPr="00104EBE">
        <w:rPr>
          <w:rFonts w:ascii="Calibri" w:hAnsi="Calibri" w:cs="Calibri"/>
          <w:noProof/>
          <w:kern w:val="0"/>
        </w:rPr>
        <w:t xml:space="preserve"> 1206: 35–55.</w:t>
      </w:r>
    </w:p>
    <w:p w14:paraId="7C198C6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attana, E., Carta, A., Fernández-Pascual, E., Keeley, J.E., &amp; Pritchard, H.W. 2022. Climate change and plant regeneration from seeds in Mediterranean regions of the Northern Hemisphere. In </w:t>
      </w:r>
      <w:r w:rsidRPr="00104EBE">
        <w:rPr>
          <w:rFonts w:ascii="Calibri" w:hAnsi="Calibri" w:cs="Calibri"/>
          <w:i/>
          <w:iCs/>
          <w:noProof/>
          <w:kern w:val="0"/>
        </w:rPr>
        <w:t>Plant Regeneration from Seeds A Global Warming Perspective</w:t>
      </w:r>
      <w:r w:rsidRPr="00104EBE">
        <w:rPr>
          <w:rFonts w:ascii="Calibri" w:hAnsi="Calibri" w:cs="Calibri"/>
          <w:noProof/>
          <w:kern w:val="0"/>
        </w:rPr>
        <w:t>, pp. 101–114. Academic Press.</w:t>
      </w:r>
    </w:p>
    <w:p w14:paraId="7B2BF3BA"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104EBE">
        <w:rPr>
          <w:rFonts w:ascii="Calibri" w:hAnsi="Calibri" w:cs="Calibri"/>
          <w:i/>
          <w:iCs/>
          <w:noProof/>
          <w:kern w:val="0"/>
        </w:rPr>
        <w:t>Journal of Arid Environments</w:t>
      </w:r>
      <w:r w:rsidRPr="00104EBE">
        <w:rPr>
          <w:rFonts w:ascii="Calibri" w:hAnsi="Calibri" w:cs="Calibri"/>
          <w:noProof/>
          <w:kern w:val="0"/>
        </w:rPr>
        <w:t xml:space="preserve"> 147: 25–33.</w:t>
      </w:r>
    </w:p>
    <w:p w14:paraId="60321C4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ichel, B.E., &amp; Kaufmann, M.R. 1973. The Osmotic Potential of Polyethylene Glycol 60001. </w:t>
      </w:r>
    </w:p>
    <w:p w14:paraId="7D73DDC7"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öhl, P., Vorkauf, M., Kahmen, A., &amp; Hiltbrunner, E. 2023. Recurrent summer drought affects biomass production and community composition independently of snowmelt manipulation in alpine grassland. </w:t>
      </w:r>
      <w:r w:rsidRPr="00104EBE">
        <w:rPr>
          <w:rFonts w:ascii="Calibri" w:hAnsi="Calibri" w:cs="Calibri"/>
          <w:i/>
          <w:iCs/>
          <w:noProof/>
          <w:kern w:val="0"/>
        </w:rPr>
        <w:t>Journal of Ecology</w:t>
      </w:r>
      <w:r w:rsidRPr="00104EBE">
        <w:rPr>
          <w:rFonts w:ascii="Calibri" w:hAnsi="Calibri" w:cs="Calibri"/>
          <w:noProof/>
          <w:kern w:val="0"/>
        </w:rPr>
        <w:t xml:space="preserve"> 111: 2357–2375.</w:t>
      </w:r>
    </w:p>
    <w:p w14:paraId="6110238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ondoni, A., Daws, M.I., Belotti, J., &amp; Rossi, G. 2009. Germination requirements of the alpine endemic Silene elisabethae Jan: Effects of cold stratification, light and GA3. </w:t>
      </w:r>
      <w:r w:rsidRPr="00104EBE">
        <w:rPr>
          <w:rFonts w:ascii="Calibri" w:hAnsi="Calibri" w:cs="Calibri"/>
          <w:i/>
          <w:iCs/>
          <w:noProof/>
          <w:kern w:val="0"/>
        </w:rPr>
        <w:t>Seed Science and Technology</w:t>
      </w:r>
      <w:r w:rsidRPr="00104EBE">
        <w:rPr>
          <w:rFonts w:ascii="Calibri" w:hAnsi="Calibri" w:cs="Calibri"/>
          <w:noProof/>
          <w:kern w:val="0"/>
        </w:rPr>
        <w:t xml:space="preserve"> 37: 79–87.</w:t>
      </w:r>
    </w:p>
    <w:p w14:paraId="432F3B1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Mondoni, A., Rossi, G., Orsenigo, S., &amp; Probert, R.J. 2012. Climate warming could shift the timing of seed germination in alpine plants. </w:t>
      </w:r>
      <w:r w:rsidRPr="00104EBE">
        <w:rPr>
          <w:rFonts w:ascii="Calibri" w:hAnsi="Calibri" w:cs="Calibri"/>
          <w:i/>
          <w:iCs/>
          <w:noProof/>
          <w:kern w:val="0"/>
        </w:rPr>
        <w:t>Annals of Botany</w:t>
      </w:r>
      <w:r w:rsidRPr="00104EBE">
        <w:rPr>
          <w:rFonts w:ascii="Calibri" w:hAnsi="Calibri" w:cs="Calibri"/>
          <w:noProof/>
          <w:kern w:val="0"/>
        </w:rPr>
        <w:t xml:space="preserve"> 110: 155–164.</w:t>
      </w:r>
    </w:p>
    <w:p w14:paraId="05FBE8A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104EBE">
        <w:rPr>
          <w:rFonts w:ascii="Calibri" w:hAnsi="Calibri" w:cs="Calibri"/>
          <w:i/>
          <w:iCs/>
          <w:noProof/>
          <w:kern w:val="0"/>
        </w:rPr>
        <w:t>Trends in Plant Science</w:t>
      </w:r>
      <w:r w:rsidRPr="00104EBE">
        <w:rPr>
          <w:rFonts w:ascii="Calibri" w:hAnsi="Calibri" w:cs="Calibri"/>
          <w:noProof/>
          <w:kern w:val="0"/>
        </w:rPr>
        <w:t xml:space="preserve"> 15: 684–692.</w:t>
      </w:r>
    </w:p>
    <w:p w14:paraId="2C18568F"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104EBE">
        <w:rPr>
          <w:rFonts w:ascii="Calibri" w:hAnsi="Calibri" w:cs="Calibri"/>
          <w:i/>
          <w:iCs/>
          <w:noProof/>
          <w:kern w:val="0"/>
        </w:rPr>
        <w:t>Annals of Botany</w:t>
      </w:r>
      <w:r w:rsidRPr="00104EBE">
        <w:rPr>
          <w:rFonts w:ascii="Calibri" w:hAnsi="Calibri" w:cs="Calibri"/>
          <w:noProof/>
          <w:kern w:val="0"/>
        </w:rPr>
        <w:t xml:space="preserve"> 110: </w:t>
      </w:r>
      <w:r w:rsidRPr="00104EBE">
        <w:rPr>
          <w:rFonts w:ascii="Calibri" w:hAnsi="Calibri" w:cs="Calibri"/>
          <w:noProof/>
          <w:kern w:val="0"/>
        </w:rPr>
        <w:lastRenderedPageBreak/>
        <w:t>1651–1660.</w:t>
      </w:r>
    </w:p>
    <w:p w14:paraId="3CBD7F45"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ausas, J.G., Lamont, B.B., Keeley, J.E., &amp; Bond, W.J. 2022. Bet-hedging and best-bet strategies shape seed dormancy. </w:t>
      </w:r>
      <w:r w:rsidRPr="00104EBE">
        <w:rPr>
          <w:rFonts w:ascii="Calibri" w:hAnsi="Calibri" w:cs="Calibri"/>
          <w:i/>
          <w:iCs/>
          <w:noProof/>
          <w:kern w:val="0"/>
        </w:rPr>
        <w:t>New Phytologist</w:t>
      </w:r>
      <w:r w:rsidRPr="00104EBE">
        <w:rPr>
          <w:rFonts w:ascii="Calibri" w:hAnsi="Calibri" w:cs="Calibri"/>
          <w:noProof/>
          <w:kern w:val="0"/>
        </w:rPr>
        <w:t xml:space="preserve"> 236: 1232–1236.</w:t>
      </w:r>
    </w:p>
    <w:p w14:paraId="4CC8534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edersen, T.L. 2023. patchwork: The Composer of Plots. </w:t>
      </w:r>
    </w:p>
    <w:p w14:paraId="3C30BDF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eterson, M.L., Doak, D.F., &amp; Morris, W.F. 2018. Both life-history plasticity and local adaptation will shape range-wide responses to climate warming in the tundra plant Silene acaulis. </w:t>
      </w:r>
      <w:r w:rsidRPr="00104EBE">
        <w:rPr>
          <w:rFonts w:ascii="Calibri" w:hAnsi="Calibri" w:cs="Calibri"/>
          <w:i/>
          <w:iCs/>
          <w:noProof/>
          <w:kern w:val="0"/>
        </w:rPr>
        <w:t>Global Change Biology</w:t>
      </w:r>
      <w:r w:rsidRPr="00104EBE">
        <w:rPr>
          <w:rFonts w:ascii="Calibri" w:hAnsi="Calibri" w:cs="Calibri"/>
          <w:noProof/>
          <w:kern w:val="0"/>
        </w:rPr>
        <w:t xml:space="preserve"> 24: 1614–1625.</w:t>
      </w:r>
    </w:p>
    <w:p w14:paraId="34F566E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ons, T.L., &amp; Fenner, M. 2000. Seed responses to light. In </w:t>
      </w:r>
      <w:r w:rsidRPr="00104EBE">
        <w:rPr>
          <w:rFonts w:ascii="Calibri" w:hAnsi="Calibri" w:cs="Calibri"/>
          <w:i/>
          <w:iCs/>
          <w:noProof/>
          <w:kern w:val="0"/>
        </w:rPr>
        <w:t>Seeds: the ecology of regeneration in plant communities 2</w:t>
      </w:r>
      <w:r w:rsidRPr="00104EBE">
        <w:rPr>
          <w:rFonts w:ascii="Calibri" w:hAnsi="Calibri" w:cs="Calibri"/>
          <w:noProof/>
          <w:kern w:val="0"/>
        </w:rPr>
        <w:t>, pp. 237–260.</w:t>
      </w:r>
    </w:p>
    <w:p w14:paraId="45799D8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Potvin, C., &amp; Tousignant, D. 1996. Evolutionary consequences of simulated global change: Genetic adaptation or adaptive phenotypic plasticity. </w:t>
      </w:r>
      <w:r w:rsidRPr="00104EBE">
        <w:rPr>
          <w:rFonts w:ascii="Calibri" w:hAnsi="Calibri" w:cs="Calibri"/>
          <w:i/>
          <w:iCs/>
          <w:noProof/>
          <w:kern w:val="0"/>
        </w:rPr>
        <w:t>Oecologia</w:t>
      </w:r>
      <w:r w:rsidRPr="00104EBE">
        <w:rPr>
          <w:rFonts w:ascii="Calibri" w:hAnsi="Calibri" w:cs="Calibri"/>
          <w:noProof/>
          <w:kern w:val="0"/>
        </w:rPr>
        <w:t xml:space="preserve"> 108: 683–693.</w:t>
      </w:r>
    </w:p>
    <w:p w14:paraId="659C6C26"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 Core Team. 2022. R: A Language and Environment for Statistical Computing. </w:t>
      </w:r>
    </w:p>
    <w:p w14:paraId="3CEDEB89"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am, K., &amp; Wickham, H. 2023. wesanderson: A Wes Anderson Palette Generator. </w:t>
      </w:r>
    </w:p>
    <w:p w14:paraId="0E71B8A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eed, T.E., Schindler, D.E., &amp; Waples, R.S. 2011. Interacting Effects of Phenotypic Plasticity and Evolution on Population Persistence in a Changing Climate. </w:t>
      </w:r>
      <w:r w:rsidRPr="00104EBE">
        <w:rPr>
          <w:rFonts w:ascii="Calibri" w:hAnsi="Calibri" w:cs="Calibri"/>
          <w:i/>
          <w:iCs/>
          <w:noProof/>
          <w:kern w:val="0"/>
        </w:rPr>
        <w:t>Conservation Biology</w:t>
      </w:r>
      <w:r w:rsidRPr="00104EBE">
        <w:rPr>
          <w:rFonts w:ascii="Calibri" w:hAnsi="Calibri" w:cs="Calibri"/>
          <w:noProof/>
          <w:kern w:val="0"/>
        </w:rPr>
        <w:t xml:space="preserve"> 25: 56–63.</w:t>
      </w:r>
    </w:p>
    <w:p w14:paraId="3BC6400E"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104EBE">
        <w:rPr>
          <w:rFonts w:ascii="Calibri" w:hAnsi="Calibri" w:cs="Calibri"/>
          <w:i/>
          <w:iCs/>
          <w:noProof/>
          <w:kern w:val="0"/>
        </w:rPr>
        <w:t>Alpine Botany</w:t>
      </w:r>
      <w:r w:rsidRPr="00104EBE">
        <w:rPr>
          <w:rFonts w:ascii="Calibri" w:hAnsi="Calibri" w:cs="Calibri"/>
          <w:noProof/>
          <w:kern w:val="0"/>
        </w:rPr>
        <w:t xml:space="preserve"> 132: 223–232.</w:t>
      </w:r>
    </w:p>
    <w:p w14:paraId="3F941AF3"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Scherrer, D., &amp; Körner, C. 2011. Topographically controlled thermal-habitat differentiation buffers alpine plant diversity against climate warming. </w:t>
      </w:r>
      <w:r w:rsidRPr="00104EBE">
        <w:rPr>
          <w:rFonts w:ascii="Calibri" w:hAnsi="Calibri" w:cs="Calibri"/>
          <w:i/>
          <w:iCs/>
          <w:noProof/>
          <w:kern w:val="0"/>
        </w:rPr>
        <w:t>Journal of Biogeography</w:t>
      </w:r>
      <w:r w:rsidRPr="00104EBE">
        <w:rPr>
          <w:rFonts w:ascii="Calibri" w:hAnsi="Calibri" w:cs="Calibri"/>
          <w:noProof/>
          <w:kern w:val="0"/>
        </w:rPr>
        <w:t xml:space="preserve"> 38: 406–416.</w:t>
      </w:r>
    </w:p>
    <w:p w14:paraId="2FDAA92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Sumner, E., &amp; Venn, S. 2021. Plant responses to changing water supply and availability in high elevation ecosystems: A quantitative systematic review and meta‐analysis. </w:t>
      </w:r>
      <w:r w:rsidRPr="00104EBE">
        <w:rPr>
          <w:rFonts w:ascii="Calibri" w:hAnsi="Calibri" w:cs="Calibri"/>
          <w:i/>
          <w:iCs/>
          <w:noProof/>
          <w:kern w:val="0"/>
        </w:rPr>
        <w:t>Land</w:t>
      </w:r>
      <w:r w:rsidRPr="00104EBE">
        <w:rPr>
          <w:rFonts w:ascii="Calibri" w:hAnsi="Calibri" w:cs="Calibri"/>
          <w:noProof/>
          <w:kern w:val="0"/>
        </w:rPr>
        <w:t xml:space="preserve"> 10:.</w:t>
      </w:r>
    </w:p>
    <w:p w14:paraId="729824F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Tuljapurkar, S. 1990. Delayed reproduction and fitness in variable environments. </w:t>
      </w:r>
      <w:r w:rsidRPr="00104EBE">
        <w:rPr>
          <w:rFonts w:ascii="Calibri" w:hAnsi="Calibri" w:cs="Calibri"/>
          <w:i/>
          <w:iCs/>
          <w:noProof/>
          <w:kern w:val="0"/>
        </w:rPr>
        <w:t>Proceedings of the National Academy of Sciences of the United States of America</w:t>
      </w:r>
      <w:r w:rsidRPr="00104EBE">
        <w:rPr>
          <w:rFonts w:ascii="Calibri" w:hAnsi="Calibri" w:cs="Calibri"/>
          <w:noProof/>
          <w:kern w:val="0"/>
        </w:rPr>
        <w:t xml:space="preserve"> 87: 1139–1143.</w:t>
      </w:r>
    </w:p>
    <w:p w14:paraId="51CE2158"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Tuljapurkar, S., &amp; Wiener, P. 2000. Escape in time: stay young or age gracefully? </w:t>
      </w:r>
      <w:r w:rsidRPr="00104EBE">
        <w:rPr>
          <w:rFonts w:ascii="Calibri" w:hAnsi="Calibri" w:cs="Calibri"/>
          <w:i/>
          <w:iCs/>
          <w:noProof/>
          <w:kern w:val="0"/>
        </w:rPr>
        <w:t>Ecological Modelling</w:t>
      </w:r>
      <w:r w:rsidRPr="00104EBE">
        <w:rPr>
          <w:rFonts w:ascii="Calibri" w:hAnsi="Calibri" w:cs="Calibri"/>
          <w:noProof/>
          <w:kern w:val="0"/>
        </w:rPr>
        <w:t xml:space="preserve"> 133: 143–159.</w:t>
      </w:r>
    </w:p>
    <w:p w14:paraId="6BE2071B"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Valladares, F., Matesanz, S., Guilhaumon, F., Araújo, M.B., Balaguer, L., Benito-Garzón, M., </w:t>
      </w:r>
      <w:r w:rsidRPr="00104EBE">
        <w:rPr>
          <w:rFonts w:ascii="Calibri" w:hAnsi="Calibri" w:cs="Calibri"/>
          <w:noProof/>
          <w:kern w:val="0"/>
        </w:rPr>
        <w:lastRenderedPageBreak/>
        <w:t xml:space="preserve">Cornwell, W., Gianoli, E., van Kleunen, M., Naya, D.E., Nicotra, A.B., Poorter, H., &amp; Zavala, M.A. 2014. The effects of phenotypic plasticity and local adaptation on forecasts of species range shifts under climate change. </w:t>
      </w:r>
      <w:r w:rsidRPr="00104EBE">
        <w:rPr>
          <w:rFonts w:ascii="Calibri" w:hAnsi="Calibri" w:cs="Calibri"/>
          <w:i/>
          <w:iCs/>
          <w:noProof/>
          <w:kern w:val="0"/>
        </w:rPr>
        <w:t>Ecology Letters</w:t>
      </w:r>
      <w:r w:rsidRPr="00104EBE">
        <w:rPr>
          <w:rFonts w:ascii="Calibri" w:hAnsi="Calibri" w:cs="Calibri"/>
          <w:noProof/>
          <w:kern w:val="0"/>
        </w:rPr>
        <w:t xml:space="preserve"> 17: 1351–1364.</w:t>
      </w:r>
    </w:p>
    <w:p w14:paraId="5937845A"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104EBE">
        <w:rPr>
          <w:rFonts w:ascii="Calibri" w:hAnsi="Calibri" w:cs="Calibri"/>
          <w:noProof/>
          <w:kern w:val="0"/>
        </w:rPr>
        <w:t xml:space="preserve">Venable, D.L., &amp; Brown, J.S. 1988. The selective interactions of dispersal, dormancy, and seed size as adaptations for reducing risk in variable environments. </w:t>
      </w:r>
      <w:r w:rsidRPr="00C51647">
        <w:rPr>
          <w:rFonts w:ascii="Calibri" w:hAnsi="Calibri" w:cs="Calibri"/>
          <w:i/>
          <w:iCs/>
          <w:noProof/>
          <w:kern w:val="0"/>
          <w:lang w:val="es-ES"/>
        </w:rPr>
        <w:t>American Naturalist</w:t>
      </w:r>
      <w:r w:rsidRPr="00C51647">
        <w:rPr>
          <w:rFonts w:ascii="Calibri" w:hAnsi="Calibri" w:cs="Calibri"/>
          <w:noProof/>
          <w:kern w:val="0"/>
          <w:lang w:val="es-ES"/>
        </w:rPr>
        <w:t xml:space="preserve"> 131: 360–384.</w:t>
      </w:r>
    </w:p>
    <w:p w14:paraId="41DD601D" w14:textId="77777777" w:rsidR="00104EBE" w:rsidRPr="00C51647" w:rsidRDefault="00104EBE" w:rsidP="00104EBE">
      <w:pPr>
        <w:widowControl w:val="0"/>
        <w:autoSpaceDE w:val="0"/>
        <w:autoSpaceDN w:val="0"/>
        <w:adjustRightInd w:val="0"/>
        <w:spacing w:line="360" w:lineRule="auto"/>
        <w:ind w:left="480" w:hanging="480"/>
        <w:rPr>
          <w:rFonts w:ascii="Calibri" w:hAnsi="Calibri" w:cs="Calibri"/>
          <w:noProof/>
          <w:kern w:val="0"/>
          <w:lang w:val="es-ES"/>
        </w:rPr>
      </w:pPr>
      <w:r w:rsidRPr="00C51647">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C51647">
        <w:rPr>
          <w:rFonts w:ascii="Calibri" w:hAnsi="Calibri" w:cs="Calibri"/>
          <w:i/>
          <w:iCs/>
          <w:noProof/>
          <w:kern w:val="0"/>
          <w:lang w:val="es-ES"/>
        </w:rPr>
        <w:t>Pesquisa Agropecuária Brasileira</w:t>
      </w:r>
      <w:r w:rsidRPr="00C51647">
        <w:rPr>
          <w:rFonts w:ascii="Calibri" w:hAnsi="Calibri" w:cs="Calibri"/>
          <w:noProof/>
          <w:kern w:val="0"/>
          <w:lang w:val="es-ES"/>
        </w:rPr>
        <w:t xml:space="preserve"> 26: 1957–1968.</w:t>
      </w:r>
    </w:p>
    <w:p w14:paraId="64BD1632"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C51647">
        <w:rPr>
          <w:rFonts w:ascii="Calibri" w:hAnsi="Calibri" w:cs="Calibri"/>
          <w:noProof/>
          <w:kern w:val="0"/>
          <w:lang w:val="es-ES"/>
        </w:rPr>
        <w:t xml:space="preserve">Walck, J.L., Hidayati, S.N., Dixon, K.W., Thompson, K., &amp; Poschlod, P. 2011. </w:t>
      </w:r>
      <w:r w:rsidRPr="00104EBE">
        <w:rPr>
          <w:rFonts w:ascii="Calibri" w:hAnsi="Calibri" w:cs="Calibri"/>
          <w:noProof/>
          <w:kern w:val="0"/>
        </w:rPr>
        <w:t xml:space="preserve">Climate change and plant regeneration from seed. </w:t>
      </w:r>
      <w:r w:rsidRPr="00104EBE">
        <w:rPr>
          <w:rFonts w:ascii="Calibri" w:hAnsi="Calibri" w:cs="Calibri"/>
          <w:i/>
          <w:iCs/>
          <w:noProof/>
          <w:kern w:val="0"/>
        </w:rPr>
        <w:t>Global Change Biology</w:t>
      </w:r>
      <w:r w:rsidRPr="00104EBE">
        <w:rPr>
          <w:rFonts w:ascii="Calibri" w:hAnsi="Calibri" w:cs="Calibri"/>
          <w:noProof/>
          <w:kern w:val="0"/>
        </w:rPr>
        <w:t xml:space="preserve"> 17: 2145–2161.</w:t>
      </w:r>
    </w:p>
    <w:p w14:paraId="450957F4"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esterband, A.C., Funk, J.L., &amp; Barton, K.E. 2021. Intraspecific trait variation in plants: A renewed focus on its role in ecological processes. </w:t>
      </w:r>
      <w:r w:rsidRPr="00104EBE">
        <w:rPr>
          <w:rFonts w:ascii="Calibri" w:hAnsi="Calibri" w:cs="Calibri"/>
          <w:i/>
          <w:iCs/>
          <w:noProof/>
          <w:kern w:val="0"/>
        </w:rPr>
        <w:t>Annals of Botany</w:t>
      </w:r>
      <w:r w:rsidRPr="00104EBE">
        <w:rPr>
          <w:rFonts w:ascii="Calibri" w:hAnsi="Calibri" w:cs="Calibri"/>
          <w:noProof/>
          <w:kern w:val="0"/>
        </w:rPr>
        <w:t xml:space="preserve"> 127: 397–410.</w:t>
      </w:r>
    </w:p>
    <w:p w14:paraId="127FF2AD"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kern w:val="0"/>
        </w:rPr>
      </w:pPr>
      <w:r w:rsidRPr="00104EBE">
        <w:rPr>
          <w:rFonts w:ascii="Calibri" w:hAnsi="Calibri" w:cs="Calibri"/>
          <w:noProof/>
          <w:kern w:val="0"/>
        </w:rPr>
        <w:t xml:space="preserve">Wickham, H. 2016. ggplot2: Elegant Graphics for Data Analysis. </w:t>
      </w:r>
    </w:p>
    <w:p w14:paraId="518D91D1" w14:textId="77777777" w:rsidR="00104EBE" w:rsidRPr="00104EBE" w:rsidRDefault="00104EBE" w:rsidP="00104EBE">
      <w:pPr>
        <w:widowControl w:val="0"/>
        <w:autoSpaceDE w:val="0"/>
        <w:autoSpaceDN w:val="0"/>
        <w:adjustRightInd w:val="0"/>
        <w:spacing w:line="360" w:lineRule="auto"/>
        <w:ind w:left="480" w:hanging="480"/>
        <w:rPr>
          <w:rFonts w:ascii="Calibri" w:hAnsi="Calibri" w:cs="Calibri"/>
          <w:noProof/>
        </w:rPr>
      </w:pPr>
      <w:r w:rsidRPr="00104EBE">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104EBE">
        <w:rPr>
          <w:rFonts w:ascii="Calibri" w:hAnsi="Calibri" w:cs="Calibri"/>
          <w:i/>
          <w:iCs/>
          <w:noProof/>
          <w:kern w:val="0"/>
        </w:rPr>
        <w:t>Ecology and Evolution</w:t>
      </w:r>
      <w:r w:rsidRPr="00104EBE">
        <w:rPr>
          <w:rFonts w:ascii="Calibri" w:hAnsi="Calibri" w:cs="Calibri"/>
          <w:noProof/>
          <w:kern w:val="0"/>
        </w:rPr>
        <w:t xml:space="preserve"> 9: 2149–2159.</w:t>
      </w:r>
    </w:p>
    <w:p w14:paraId="242CA430" w14:textId="5ECD1972" w:rsidR="006D223E" w:rsidRPr="003407A9" w:rsidRDefault="00EF08C7" w:rsidP="002D07AE">
      <w:pPr>
        <w:spacing w:line="360" w:lineRule="auto"/>
        <w:jc w:val="both"/>
      </w:pPr>
      <w:r w:rsidRPr="003407A9">
        <w:fldChar w:fldCharType="end"/>
      </w:r>
      <w:r w:rsidR="006D223E" w:rsidRPr="003407A9">
        <w:br w:type="page"/>
      </w:r>
    </w:p>
    <w:p w14:paraId="4E0801F4" w14:textId="4831011E" w:rsidR="006D223E" w:rsidRPr="003407A9" w:rsidRDefault="006D223E" w:rsidP="002D07AE">
      <w:pPr>
        <w:spacing w:line="360" w:lineRule="auto"/>
        <w:jc w:val="both"/>
      </w:pPr>
      <w:commentRangeStart w:id="922"/>
      <w:commentRangeStart w:id="923"/>
      <w:commentRangeStart w:id="924"/>
      <w:r w:rsidRPr="003407A9">
        <w:rPr>
          <w:b/>
          <w:bCs/>
        </w:rPr>
        <w:lastRenderedPageBreak/>
        <w:t>Table 1</w:t>
      </w:r>
      <w:commentRangeEnd w:id="922"/>
      <w:r w:rsidR="00382A37">
        <w:rPr>
          <w:rStyle w:val="Refdecomentario"/>
        </w:rPr>
        <w:commentReference w:id="922"/>
      </w:r>
      <w:commentRangeEnd w:id="923"/>
      <w:r w:rsidR="00A15430">
        <w:rPr>
          <w:rStyle w:val="Refdecomentario"/>
        </w:rPr>
        <w:commentReference w:id="923"/>
      </w:r>
      <w:commentRangeEnd w:id="924"/>
      <w:r w:rsidR="00F97AE7">
        <w:rPr>
          <w:rStyle w:val="Refdecomentario"/>
        </w:rPr>
        <w:commentReference w:id="924"/>
      </w:r>
      <w:r w:rsidRPr="003407A9">
        <w:t xml:space="preserve">. Bradford </w:t>
      </w:r>
      <w:proofErr w:type="spellStart"/>
      <w:r w:rsidRPr="003407A9">
        <w:t>hydrotime</w:t>
      </w:r>
      <w:proofErr w:type="spellEnd"/>
      <w:r w:rsidRPr="003407A9">
        <w:t xml:space="preserve"> model results </w:t>
      </w:r>
      <w:r w:rsidR="008136FC" w:rsidRPr="003407A9">
        <w:t>for the studied subpopulations in fresh and after-ripened conditions</w:t>
      </w:r>
      <w:r w:rsidRPr="003407A9">
        <w:t>.</w:t>
      </w:r>
      <w:r w:rsidR="008136FC" w:rsidRPr="003407A9">
        <w:t xml:space="preserve"> The detailed location of subpopulation codes is shown in Figure 2. N treatments = number of water potential treatments that could be included in the model</w:t>
      </w:r>
      <w:r w:rsidR="008136FC" w:rsidRPr="003D6F3E">
        <w:t xml:space="preserve">; theta = </w:t>
      </w:r>
      <w:proofErr w:type="spellStart"/>
      <w:r w:rsidR="00E30668" w:rsidRPr="003D6F3E">
        <w:t>hydrotime</w:t>
      </w:r>
      <w:proofErr w:type="spellEnd"/>
      <w:r w:rsidR="00E30668" w:rsidRPr="003D6F3E">
        <w:t xml:space="preserve"> </w:t>
      </w:r>
      <w:proofErr w:type="spellStart"/>
      <w:r w:rsidR="00E30668" w:rsidRPr="003D6F3E">
        <w:t>consta</w:t>
      </w:r>
      <w:r w:rsidR="001730AA" w:rsidRPr="003D6F3E">
        <w:t>n</w:t>
      </w:r>
      <w:proofErr w:type="spellEnd"/>
      <w:r w:rsidR="008136FC" w:rsidRPr="003D6F3E">
        <w:t xml:space="preserve">; </w:t>
      </w:r>
      <w:proofErr w:type="spellStart"/>
      <w:r w:rsidR="001730AA" w:rsidRPr="003D6F3E">
        <w:rPr>
          <w:rFonts w:cstheme="minorHAnsi"/>
        </w:rPr>
        <w:t>ψ</w:t>
      </w:r>
      <w:r w:rsidR="001730AA" w:rsidRPr="003D6F3E">
        <w:rPr>
          <w:rFonts w:cstheme="minorHAnsi"/>
          <w:vertAlign w:val="subscript"/>
        </w:rPr>
        <w:t>b</w:t>
      </w:r>
      <w:proofErr w:type="spellEnd"/>
      <w:r w:rsidR="008136FC" w:rsidRPr="003D6F3E">
        <w:t xml:space="preserve"> =</w:t>
      </w:r>
      <w:r w:rsidR="001730AA" w:rsidRPr="003D6F3E">
        <w:t xml:space="preserve"> Base water potential (median</w:t>
      </w:r>
      <w:r w:rsidR="003D6F3E">
        <w:t>)</w:t>
      </w:r>
      <w:r w:rsidR="008136FC" w:rsidRPr="003D6F3E">
        <w:t xml:space="preserve">; sigma = </w:t>
      </w:r>
      <w:r w:rsidR="001730AA" w:rsidRPr="003D6F3E">
        <w:t xml:space="preserve">sigma of the base </w:t>
      </w:r>
      <w:r w:rsidR="003D6F3E" w:rsidRPr="003D6F3E">
        <w:t>water potentia</w:t>
      </w:r>
      <w:r w:rsidR="003D6F3E">
        <w:t>l</w:t>
      </w:r>
      <w:r w:rsidR="008136FC" w:rsidRPr="003D6F3E">
        <w:t>; R</w:t>
      </w:r>
      <w:r w:rsidR="008136FC" w:rsidRPr="00446E6B">
        <w:rPr>
          <w:vertAlign w:val="superscript"/>
        </w:rPr>
        <w:t>2</w:t>
      </w:r>
      <w:r w:rsidR="008136FC" w:rsidRPr="003D6F3E">
        <w:t xml:space="preserve"> = </w:t>
      </w:r>
      <w:r w:rsidR="00446E6B">
        <w:t>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842897" w:rsidRPr="00E6395E" w14:paraId="058A75E5" w14:textId="77777777" w:rsidTr="00842897">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842897" w:rsidRPr="00E6395E" w:rsidRDefault="00842897" w:rsidP="005B0CB6">
            <w:pPr>
              <w:pStyle w:val="Sinespaciado"/>
              <w:rPr>
                <w:sz w:val="20"/>
                <w:szCs w:val="20"/>
                <w:lang w:eastAsia="es-ES"/>
              </w:rPr>
            </w:pPr>
            <w:r w:rsidRPr="00E6395E">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CD23B76" w14:textId="034B41A8" w:rsidR="00842897" w:rsidRPr="00E6395E" w:rsidRDefault="00842897" w:rsidP="00B23A64">
            <w:pPr>
              <w:pStyle w:val="Sinespaciado"/>
              <w:jc w:val="center"/>
              <w:rPr>
                <w:sz w:val="20"/>
                <w:szCs w:val="20"/>
                <w:lang w:eastAsia="es-ES"/>
              </w:rPr>
            </w:pPr>
            <w:r w:rsidRPr="00E6395E">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FA61E6" w14:textId="7728FF24" w:rsidR="00842897" w:rsidRPr="00E6395E" w:rsidRDefault="00842897" w:rsidP="00B23A64">
            <w:pPr>
              <w:pStyle w:val="Sinespaciado"/>
              <w:jc w:val="center"/>
              <w:rPr>
                <w:sz w:val="20"/>
                <w:szCs w:val="20"/>
                <w:lang w:eastAsia="es-ES"/>
              </w:rPr>
            </w:pPr>
            <w:r w:rsidRPr="00E6395E">
              <w:rPr>
                <w:sz w:val="20"/>
                <w:szCs w:val="20"/>
                <w:lang w:eastAsia="es-ES"/>
              </w:rPr>
              <w:t>After ripened</w:t>
            </w:r>
          </w:p>
        </w:tc>
      </w:tr>
      <w:tr w:rsidR="00E6395E" w:rsidRPr="00E6395E" w14:paraId="70C2176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BD994A8" w14:textId="64C97D0F" w:rsidR="006D223E" w:rsidRPr="00E6395E" w:rsidRDefault="00086133" w:rsidP="005B0CB6">
            <w:pPr>
              <w:pStyle w:val="Sinespaciado"/>
              <w:rPr>
                <w:sz w:val="20"/>
                <w:szCs w:val="20"/>
                <w:lang w:eastAsia="es-ES"/>
              </w:rPr>
            </w:pPr>
            <w:r w:rsidRPr="00E6395E">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5528A8ED" w14:textId="72767650" w:rsidR="006D223E" w:rsidRPr="00E6395E" w:rsidRDefault="006D223E" w:rsidP="005B0CB6">
            <w:pPr>
              <w:pStyle w:val="Sinespaciado"/>
              <w:rPr>
                <w:sz w:val="20"/>
                <w:szCs w:val="20"/>
                <w:lang w:eastAsia="es-ES"/>
              </w:rPr>
            </w:pPr>
            <w:r w:rsidRPr="00E6395E">
              <w:rPr>
                <w:sz w:val="20"/>
                <w:szCs w:val="20"/>
                <w:lang w:eastAsia="es-ES"/>
              </w:rPr>
              <w:t>N</w:t>
            </w:r>
            <w:r w:rsidR="00E6395E">
              <w:rPr>
                <w:sz w:val="20"/>
                <w:szCs w:val="20"/>
                <w:lang w:eastAsia="es-ES"/>
              </w:rPr>
              <w:t xml:space="preserve"> </w:t>
            </w:r>
            <w:r w:rsidRPr="00E6395E">
              <w:rPr>
                <w:sz w:val="20"/>
                <w:szCs w:val="20"/>
                <w:lang w:eastAsia="es-ES"/>
              </w:rPr>
              <w:t>treatments</w:t>
            </w:r>
          </w:p>
        </w:tc>
        <w:tc>
          <w:tcPr>
            <w:tcW w:w="709"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E6395E" w:rsidRDefault="006D223E"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E6395E" w:rsidRDefault="006D223E" w:rsidP="005B0CB6">
            <w:pPr>
              <w:pStyle w:val="Sinespaciado"/>
              <w:rPr>
                <w:sz w:val="20"/>
                <w:szCs w:val="20"/>
                <w:lang w:eastAsia="es-ES"/>
              </w:rPr>
            </w:pPr>
            <w:r w:rsidRPr="00E6395E">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E6395E" w:rsidRDefault="006D223E" w:rsidP="005B0CB6">
            <w:pPr>
              <w:pStyle w:val="Sinespaciado"/>
              <w:rPr>
                <w:sz w:val="20"/>
                <w:szCs w:val="20"/>
                <w:lang w:eastAsia="es-ES"/>
              </w:rPr>
            </w:pPr>
            <w:r w:rsidRPr="00E6395E">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E6395E" w:rsidRDefault="00086133" w:rsidP="005B0CB6">
            <w:pPr>
              <w:pStyle w:val="Sinespaciado"/>
              <w:rPr>
                <w:sz w:val="20"/>
                <w:szCs w:val="20"/>
                <w:lang w:eastAsia="es-ES"/>
              </w:rPr>
            </w:pPr>
            <w:proofErr w:type="spellStart"/>
            <w:r w:rsidRPr="00E6395E">
              <w:rPr>
                <w:rFonts w:cstheme="minorHAnsi"/>
                <w:sz w:val="20"/>
                <w:szCs w:val="20"/>
              </w:rPr>
              <w:t>ψ</w:t>
            </w:r>
            <w:r w:rsidRPr="00E6395E">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E6395E" w:rsidRDefault="006D223E" w:rsidP="005B0CB6">
            <w:pPr>
              <w:pStyle w:val="Sinespaciado"/>
              <w:rPr>
                <w:sz w:val="20"/>
                <w:szCs w:val="20"/>
                <w:lang w:eastAsia="es-ES"/>
              </w:rPr>
            </w:pPr>
            <w:r w:rsidRPr="00E6395E">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E6395E" w:rsidRDefault="00086133" w:rsidP="005B0CB6">
            <w:pPr>
              <w:pStyle w:val="Sinespaciado"/>
              <w:rPr>
                <w:sz w:val="20"/>
                <w:szCs w:val="20"/>
                <w:lang w:eastAsia="es-ES"/>
              </w:rPr>
            </w:pPr>
            <w:r w:rsidRPr="00E6395E">
              <w:rPr>
                <w:sz w:val="20"/>
                <w:szCs w:val="20"/>
                <w:lang w:eastAsia="es-ES"/>
              </w:rPr>
              <w:t>R</w:t>
            </w:r>
            <w:r w:rsidRPr="00E6395E">
              <w:rPr>
                <w:sz w:val="20"/>
                <w:szCs w:val="20"/>
                <w:vertAlign w:val="superscript"/>
                <w:lang w:eastAsia="es-ES"/>
              </w:rPr>
              <w:t>2</w:t>
            </w:r>
          </w:p>
        </w:tc>
      </w:tr>
      <w:tr w:rsidR="00E6395E" w:rsidRPr="00E6395E" w14:paraId="54DA108A"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E6395E" w:rsidRDefault="006D223E" w:rsidP="005B0CB6">
            <w:pPr>
              <w:pStyle w:val="Sinespaciado"/>
              <w:rPr>
                <w:sz w:val="20"/>
                <w:szCs w:val="20"/>
                <w:lang w:eastAsia="es-ES"/>
              </w:rPr>
            </w:pPr>
            <w:r w:rsidRPr="00E6395E">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E6395E" w:rsidRDefault="006D223E" w:rsidP="005B0CB6">
            <w:pPr>
              <w:pStyle w:val="Sinespaciado"/>
              <w:rPr>
                <w:sz w:val="20"/>
                <w:szCs w:val="20"/>
                <w:lang w:eastAsia="es-ES"/>
              </w:rPr>
            </w:pPr>
            <w:r w:rsidRPr="00E6395E">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E6395E" w:rsidRDefault="006D223E" w:rsidP="005B0CB6">
            <w:pPr>
              <w:pStyle w:val="Sinespaciado"/>
              <w:rPr>
                <w:sz w:val="20"/>
                <w:szCs w:val="20"/>
                <w:lang w:eastAsia="es-ES"/>
              </w:rPr>
            </w:pPr>
            <w:r w:rsidRPr="00E6395E">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E6395E" w:rsidRDefault="006D223E" w:rsidP="005B0CB6">
            <w:pPr>
              <w:pStyle w:val="Sinespaciado"/>
              <w:rPr>
                <w:sz w:val="20"/>
                <w:szCs w:val="20"/>
                <w:lang w:eastAsia="es-ES"/>
              </w:rPr>
            </w:pPr>
            <w:r w:rsidRPr="00E6395E">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E6395E" w:rsidRDefault="006D223E" w:rsidP="005B0CB6">
            <w:pPr>
              <w:pStyle w:val="Sinespaciado"/>
              <w:rPr>
                <w:sz w:val="20"/>
                <w:szCs w:val="20"/>
                <w:lang w:eastAsia="es-ES"/>
              </w:rPr>
            </w:pPr>
            <w:r w:rsidRPr="00E6395E">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E6395E" w:rsidRDefault="006D223E" w:rsidP="005B0CB6">
            <w:pPr>
              <w:pStyle w:val="Sinespaciado"/>
              <w:rPr>
                <w:sz w:val="20"/>
                <w:szCs w:val="20"/>
                <w:lang w:eastAsia="es-ES"/>
              </w:rPr>
            </w:pPr>
            <w:r w:rsidRPr="00E6395E">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E6395E" w:rsidRDefault="006D223E" w:rsidP="005B0CB6">
            <w:pPr>
              <w:pStyle w:val="Sinespaciado"/>
              <w:rPr>
                <w:sz w:val="20"/>
                <w:szCs w:val="20"/>
                <w:lang w:eastAsia="es-ES"/>
              </w:rPr>
            </w:pPr>
            <w:r w:rsidRPr="00E6395E">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E6395E" w:rsidRDefault="006D223E" w:rsidP="005B0CB6">
            <w:pPr>
              <w:pStyle w:val="Sinespaciado"/>
              <w:rPr>
                <w:sz w:val="20"/>
                <w:szCs w:val="20"/>
                <w:lang w:eastAsia="es-ES"/>
              </w:rPr>
            </w:pPr>
            <w:r w:rsidRPr="00E6395E">
              <w:rPr>
                <w:sz w:val="20"/>
                <w:szCs w:val="20"/>
                <w:lang w:eastAsia="es-ES"/>
              </w:rPr>
              <w:t>0.97</w:t>
            </w:r>
          </w:p>
        </w:tc>
      </w:tr>
      <w:tr w:rsidR="00E6395E" w:rsidRPr="00E6395E" w14:paraId="40DBDD4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E6395E" w:rsidRDefault="006D223E" w:rsidP="005B0CB6">
            <w:pPr>
              <w:pStyle w:val="Sinespaciado"/>
              <w:rPr>
                <w:sz w:val="20"/>
                <w:szCs w:val="20"/>
                <w:lang w:eastAsia="es-ES"/>
              </w:rPr>
            </w:pPr>
            <w:r w:rsidRPr="00E6395E">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E6395E" w:rsidRDefault="006D223E" w:rsidP="005B0CB6">
            <w:pPr>
              <w:pStyle w:val="Sinespaciado"/>
              <w:rPr>
                <w:sz w:val="20"/>
                <w:szCs w:val="20"/>
                <w:lang w:eastAsia="es-ES"/>
              </w:rPr>
            </w:pPr>
            <w:r w:rsidRPr="00E6395E">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E6395E" w:rsidRDefault="006D223E" w:rsidP="005B0CB6">
            <w:pPr>
              <w:pStyle w:val="Sinespaciado"/>
              <w:rPr>
                <w:sz w:val="20"/>
                <w:szCs w:val="20"/>
                <w:lang w:eastAsia="es-ES"/>
              </w:rPr>
            </w:pPr>
            <w:r w:rsidRPr="00E6395E">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0905327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E6395E" w:rsidRDefault="006D223E" w:rsidP="005B0CB6">
            <w:pPr>
              <w:pStyle w:val="Sinespaciado"/>
              <w:rPr>
                <w:sz w:val="20"/>
                <w:szCs w:val="20"/>
                <w:lang w:eastAsia="es-ES"/>
              </w:rPr>
            </w:pPr>
            <w:r w:rsidRPr="00E6395E">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E6395E" w:rsidRDefault="006D223E" w:rsidP="005B0CB6">
            <w:pPr>
              <w:pStyle w:val="Sinespaciado"/>
              <w:rPr>
                <w:sz w:val="20"/>
                <w:szCs w:val="20"/>
                <w:lang w:eastAsia="es-ES"/>
              </w:rPr>
            </w:pPr>
            <w:r w:rsidRPr="00E6395E">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E6395E" w:rsidRDefault="006D223E" w:rsidP="005B0CB6">
            <w:pPr>
              <w:pStyle w:val="Sinespaciado"/>
              <w:rPr>
                <w:sz w:val="20"/>
                <w:szCs w:val="20"/>
                <w:lang w:eastAsia="es-ES"/>
              </w:rPr>
            </w:pPr>
            <w:r w:rsidRPr="00E6395E">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E6395E" w:rsidRDefault="006D223E" w:rsidP="005B0CB6">
            <w:pPr>
              <w:pStyle w:val="Sinespaciado"/>
              <w:rPr>
                <w:sz w:val="20"/>
                <w:szCs w:val="20"/>
                <w:lang w:eastAsia="es-ES"/>
              </w:rPr>
            </w:pPr>
            <w:r w:rsidRPr="00E6395E">
              <w:rPr>
                <w:sz w:val="20"/>
                <w:szCs w:val="20"/>
                <w:lang w:eastAsia="es-ES"/>
              </w:rPr>
              <w:t>0.98</w:t>
            </w:r>
          </w:p>
        </w:tc>
      </w:tr>
      <w:tr w:rsidR="00E6395E" w:rsidRPr="00E6395E" w14:paraId="49EFCF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E6395E" w:rsidRDefault="006D223E" w:rsidP="005B0CB6">
            <w:pPr>
              <w:pStyle w:val="Sinespaciado"/>
              <w:rPr>
                <w:sz w:val="20"/>
                <w:szCs w:val="20"/>
                <w:lang w:eastAsia="es-ES"/>
              </w:rPr>
            </w:pPr>
            <w:r w:rsidRPr="00E6395E">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E6395E" w:rsidRDefault="006D223E" w:rsidP="005B0CB6">
            <w:pPr>
              <w:pStyle w:val="Sinespaciado"/>
              <w:rPr>
                <w:sz w:val="20"/>
                <w:szCs w:val="20"/>
                <w:lang w:eastAsia="es-ES"/>
              </w:rPr>
            </w:pPr>
            <w:r w:rsidRPr="00E6395E">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E6395E" w:rsidRDefault="006D223E" w:rsidP="005B0CB6">
            <w:pPr>
              <w:pStyle w:val="Sinespaciado"/>
              <w:rPr>
                <w:sz w:val="20"/>
                <w:szCs w:val="20"/>
                <w:lang w:eastAsia="es-ES"/>
              </w:rPr>
            </w:pPr>
            <w:r w:rsidRPr="00E6395E">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7B09C51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E6395E" w:rsidRDefault="006D223E" w:rsidP="005B0CB6">
            <w:pPr>
              <w:pStyle w:val="Sinespaciado"/>
              <w:rPr>
                <w:sz w:val="20"/>
                <w:szCs w:val="20"/>
                <w:lang w:eastAsia="es-ES"/>
              </w:rPr>
            </w:pPr>
            <w:r w:rsidRPr="00E6395E">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E6395E" w:rsidRDefault="006D223E" w:rsidP="005B0CB6">
            <w:pPr>
              <w:pStyle w:val="Sinespaciado"/>
              <w:rPr>
                <w:sz w:val="20"/>
                <w:szCs w:val="20"/>
                <w:lang w:eastAsia="es-ES"/>
              </w:rPr>
            </w:pPr>
            <w:r w:rsidRPr="00E6395E">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E6395E" w:rsidRDefault="006D223E" w:rsidP="005B0CB6">
            <w:pPr>
              <w:pStyle w:val="Sinespaciado"/>
              <w:rPr>
                <w:sz w:val="20"/>
                <w:szCs w:val="20"/>
                <w:lang w:eastAsia="es-ES"/>
              </w:rPr>
            </w:pPr>
            <w:r w:rsidRPr="00E6395E">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E6395E" w:rsidRDefault="006D223E" w:rsidP="005B0CB6">
            <w:pPr>
              <w:pStyle w:val="Sinespaciado"/>
              <w:rPr>
                <w:sz w:val="20"/>
                <w:szCs w:val="20"/>
                <w:lang w:eastAsia="es-ES"/>
              </w:rPr>
            </w:pPr>
            <w:r w:rsidRPr="00E6395E">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E6395E" w:rsidRDefault="006D223E" w:rsidP="005B0CB6">
            <w:pPr>
              <w:pStyle w:val="Sinespaciado"/>
              <w:rPr>
                <w:sz w:val="20"/>
                <w:szCs w:val="20"/>
                <w:lang w:eastAsia="es-ES"/>
              </w:rPr>
            </w:pPr>
            <w:r w:rsidRPr="00E6395E">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E6395E" w:rsidRDefault="006D223E" w:rsidP="005B0CB6">
            <w:pPr>
              <w:pStyle w:val="Sinespaciado"/>
              <w:rPr>
                <w:sz w:val="20"/>
                <w:szCs w:val="20"/>
                <w:lang w:eastAsia="es-ES"/>
              </w:rPr>
            </w:pPr>
            <w:r w:rsidRPr="00E6395E">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6B0F519E"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E6395E" w:rsidRDefault="006D223E" w:rsidP="005B0CB6">
            <w:pPr>
              <w:pStyle w:val="Sinespaciado"/>
              <w:rPr>
                <w:sz w:val="20"/>
                <w:szCs w:val="20"/>
                <w:lang w:eastAsia="es-ES"/>
              </w:rPr>
            </w:pPr>
            <w:r w:rsidRPr="00E6395E">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E6395E" w:rsidRDefault="006D223E" w:rsidP="005B0CB6">
            <w:pPr>
              <w:pStyle w:val="Sinespaciado"/>
              <w:rPr>
                <w:sz w:val="20"/>
                <w:szCs w:val="20"/>
                <w:lang w:eastAsia="es-ES"/>
              </w:rPr>
            </w:pPr>
            <w:r w:rsidRPr="00E6395E">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E6395E" w:rsidRDefault="006D223E" w:rsidP="005B0CB6">
            <w:pPr>
              <w:pStyle w:val="Sinespaciado"/>
              <w:rPr>
                <w:sz w:val="20"/>
                <w:szCs w:val="20"/>
                <w:lang w:eastAsia="es-ES"/>
              </w:rPr>
            </w:pPr>
            <w:r w:rsidRPr="00E6395E">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EA5ECFC"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E6395E" w:rsidRDefault="006D223E" w:rsidP="005B0CB6">
            <w:pPr>
              <w:pStyle w:val="Sinespaciado"/>
              <w:rPr>
                <w:sz w:val="20"/>
                <w:szCs w:val="20"/>
                <w:lang w:eastAsia="es-ES"/>
              </w:rPr>
            </w:pPr>
            <w:r w:rsidRPr="00E6395E">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E6395E" w:rsidRDefault="006D223E" w:rsidP="005B0CB6">
            <w:pPr>
              <w:pStyle w:val="Sinespaciado"/>
              <w:rPr>
                <w:sz w:val="20"/>
                <w:szCs w:val="20"/>
                <w:lang w:eastAsia="es-ES"/>
              </w:rPr>
            </w:pPr>
            <w:r w:rsidRPr="00E6395E">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E6395E" w:rsidRDefault="006D223E" w:rsidP="005B0CB6">
            <w:pPr>
              <w:pStyle w:val="Sinespaciado"/>
              <w:rPr>
                <w:sz w:val="20"/>
                <w:szCs w:val="20"/>
                <w:lang w:eastAsia="es-ES"/>
              </w:rPr>
            </w:pPr>
            <w:r w:rsidRPr="00E6395E">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82A600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E6395E" w:rsidRDefault="006D223E" w:rsidP="005B0CB6">
            <w:pPr>
              <w:pStyle w:val="Sinespaciado"/>
              <w:rPr>
                <w:sz w:val="20"/>
                <w:szCs w:val="20"/>
                <w:lang w:eastAsia="es-ES"/>
              </w:rPr>
            </w:pPr>
            <w:r w:rsidRPr="00E6395E">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E6395E" w:rsidRDefault="006D223E" w:rsidP="005B0CB6">
            <w:pPr>
              <w:pStyle w:val="Sinespaciado"/>
              <w:rPr>
                <w:sz w:val="20"/>
                <w:szCs w:val="20"/>
                <w:lang w:eastAsia="es-ES"/>
              </w:rPr>
            </w:pPr>
            <w:r w:rsidRPr="00E6395E">
              <w:rPr>
                <w:sz w:val="20"/>
                <w:szCs w:val="20"/>
                <w:lang w:eastAsia="es-ES"/>
              </w:rPr>
              <w:t>0.96</w:t>
            </w:r>
          </w:p>
        </w:tc>
      </w:tr>
      <w:tr w:rsidR="00E6395E" w:rsidRPr="00E6395E" w14:paraId="21454D1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E6395E" w:rsidRDefault="006D223E" w:rsidP="005B0CB6">
            <w:pPr>
              <w:pStyle w:val="Sinespaciado"/>
              <w:rPr>
                <w:sz w:val="20"/>
                <w:szCs w:val="20"/>
                <w:lang w:eastAsia="es-ES"/>
              </w:rPr>
            </w:pPr>
            <w:r w:rsidRPr="00E6395E">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E6395E" w:rsidRDefault="006D223E" w:rsidP="005B0CB6">
            <w:pPr>
              <w:pStyle w:val="Sinespaciado"/>
              <w:rPr>
                <w:sz w:val="20"/>
                <w:szCs w:val="20"/>
                <w:lang w:eastAsia="es-ES"/>
              </w:rPr>
            </w:pPr>
            <w:r w:rsidRPr="00E6395E">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E6395E" w:rsidRDefault="006D223E" w:rsidP="005B0CB6">
            <w:pPr>
              <w:pStyle w:val="Sinespaciado"/>
              <w:rPr>
                <w:sz w:val="20"/>
                <w:szCs w:val="20"/>
                <w:lang w:eastAsia="es-ES"/>
              </w:rPr>
            </w:pPr>
            <w:r w:rsidRPr="00E6395E">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1B5E156F"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E6395E" w:rsidRDefault="006D223E" w:rsidP="005B0CB6">
            <w:pPr>
              <w:pStyle w:val="Sinespaciado"/>
              <w:rPr>
                <w:sz w:val="20"/>
                <w:szCs w:val="20"/>
                <w:lang w:eastAsia="es-ES"/>
              </w:rPr>
            </w:pPr>
            <w:r w:rsidRPr="00E6395E">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E6395E" w:rsidRDefault="006D223E" w:rsidP="005B0CB6">
            <w:pPr>
              <w:pStyle w:val="Sinespaciado"/>
              <w:rPr>
                <w:sz w:val="20"/>
                <w:szCs w:val="20"/>
                <w:lang w:eastAsia="es-ES"/>
              </w:rPr>
            </w:pPr>
            <w:r w:rsidRPr="00E6395E">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E6395E" w:rsidRDefault="006D223E" w:rsidP="005B0CB6">
            <w:pPr>
              <w:pStyle w:val="Sinespaciado"/>
              <w:rPr>
                <w:sz w:val="20"/>
                <w:szCs w:val="20"/>
                <w:lang w:eastAsia="es-ES"/>
              </w:rPr>
            </w:pPr>
            <w:r w:rsidRPr="00E6395E">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E6395E" w:rsidRDefault="006D223E" w:rsidP="005B0CB6">
            <w:pPr>
              <w:pStyle w:val="Sinespaciado"/>
              <w:rPr>
                <w:sz w:val="20"/>
                <w:szCs w:val="20"/>
                <w:lang w:eastAsia="es-ES"/>
              </w:rPr>
            </w:pPr>
            <w:r w:rsidRPr="00E6395E">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E6395E" w:rsidRDefault="006D223E" w:rsidP="005B0CB6">
            <w:pPr>
              <w:pStyle w:val="Sinespaciado"/>
              <w:rPr>
                <w:sz w:val="20"/>
                <w:szCs w:val="20"/>
                <w:lang w:eastAsia="es-ES"/>
              </w:rPr>
            </w:pPr>
            <w:r w:rsidRPr="00E6395E">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E6395E" w:rsidRDefault="006D223E" w:rsidP="005B0CB6">
            <w:pPr>
              <w:pStyle w:val="Sinespaciado"/>
              <w:rPr>
                <w:sz w:val="20"/>
                <w:szCs w:val="20"/>
                <w:lang w:eastAsia="es-ES"/>
              </w:rPr>
            </w:pPr>
            <w:r w:rsidRPr="00E6395E">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277A5C94"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E6395E" w:rsidRDefault="006D223E" w:rsidP="005B0CB6">
            <w:pPr>
              <w:pStyle w:val="Sinespaciado"/>
              <w:rPr>
                <w:sz w:val="20"/>
                <w:szCs w:val="20"/>
                <w:lang w:eastAsia="es-ES"/>
              </w:rPr>
            </w:pPr>
            <w:r w:rsidRPr="00E6395E">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E6395E" w:rsidRDefault="006D223E" w:rsidP="005B0CB6">
            <w:pPr>
              <w:pStyle w:val="Sinespaciado"/>
              <w:rPr>
                <w:sz w:val="20"/>
                <w:szCs w:val="20"/>
                <w:lang w:eastAsia="es-ES"/>
              </w:rPr>
            </w:pPr>
            <w:r w:rsidRPr="00E6395E">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E6395E" w:rsidRDefault="006D223E" w:rsidP="005B0CB6">
            <w:pPr>
              <w:pStyle w:val="Sinespaciado"/>
              <w:rPr>
                <w:sz w:val="20"/>
                <w:szCs w:val="20"/>
                <w:lang w:eastAsia="es-ES"/>
              </w:rPr>
            </w:pPr>
            <w:r w:rsidRPr="00E6395E">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4502B1C3"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E6395E" w:rsidRDefault="006D223E" w:rsidP="005B0CB6">
            <w:pPr>
              <w:pStyle w:val="Sinespaciado"/>
              <w:rPr>
                <w:sz w:val="20"/>
                <w:szCs w:val="20"/>
                <w:lang w:eastAsia="es-ES"/>
              </w:rPr>
            </w:pPr>
            <w:r w:rsidRPr="00E6395E">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E6395E" w:rsidRDefault="006D223E" w:rsidP="005B0CB6">
            <w:pPr>
              <w:pStyle w:val="Sinespaciado"/>
              <w:rPr>
                <w:sz w:val="20"/>
                <w:szCs w:val="20"/>
                <w:lang w:eastAsia="es-ES"/>
              </w:rPr>
            </w:pPr>
            <w:r w:rsidRPr="00E6395E">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E6395E" w:rsidRDefault="006D223E" w:rsidP="005B0CB6">
            <w:pPr>
              <w:pStyle w:val="Sinespaciado"/>
              <w:rPr>
                <w:sz w:val="20"/>
                <w:szCs w:val="20"/>
                <w:lang w:eastAsia="es-ES"/>
              </w:rPr>
            </w:pPr>
            <w:r w:rsidRPr="00E6395E">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E6395E" w:rsidRDefault="006D223E" w:rsidP="005B0CB6">
            <w:pPr>
              <w:pStyle w:val="Sinespaciado"/>
              <w:rPr>
                <w:sz w:val="20"/>
                <w:szCs w:val="20"/>
                <w:lang w:eastAsia="es-ES"/>
              </w:rPr>
            </w:pPr>
            <w:r w:rsidRPr="00E6395E">
              <w:rPr>
                <w:sz w:val="20"/>
                <w:szCs w:val="20"/>
                <w:lang w:eastAsia="es-ES"/>
              </w:rPr>
              <w:t>0.95</w:t>
            </w:r>
          </w:p>
        </w:tc>
      </w:tr>
      <w:tr w:rsidR="00E6395E" w:rsidRPr="00E6395E" w14:paraId="500FE0E1"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E6395E" w:rsidRDefault="006D223E" w:rsidP="005B0CB6">
            <w:pPr>
              <w:pStyle w:val="Sinespaciado"/>
              <w:rPr>
                <w:sz w:val="20"/>
                <w:szCs w:val="20"/>
                <w:lang w:eastAsia="es-ES"/>
              </w:rPr>
            </w:pPr>
            <w:r w:rsidRPr="00E6395E">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E6395E" w:rsidRDefault="006D223E" w:rsidP="005B0CB6">
            <w:pPr>
              <w:pStyle w:val="Sinespaciado"/>
              <w:rPr>
                <w:sz w:val="20"/>
                <w:szCs w:val="20"/>
                <w:lang w:eastAsia="es-ES"/>
              </w:rPr>
            </w:pPr>
            <w:r w:rsidRPr="00E6395E">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E6395E" w:rsidRDefault="006D223E" w:rsidP="005B0CB6">
            <w:pPr>
              <w:pStyle w:val="Sinespaciado"/>
              <w:rPr>
                <w:sz w:val="20"/>
                <w:szCs w:val="20"/>
                <w:lang w:eastAsia="es-ES"/>
              </w:rPr>
            </w:pPr>
            <w:r w:rsidRPr="00E6395E">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E6395E" w:rsidRDefault="006D223E" w:rsidP="005B0CB6">
            <w:pPr>
              <w:pStyle w:val="Sinespaciado"/>
              <w:rPr>
                <w:sz w:val="20"/>
                <w:szCs w:val="20"/>
                <w:lang w:eastAsia="es-ES"/>
              </w:rPr>
            </w:pPr>
            <w:r w:rsidRPr="00E6395E">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E6395E" w:rsidRDefault="006D223E" w:rsidP="005B0CB6">
            <w:pPr>
              <w:pStyle w:val="Sinespaciado"/>
              <w:rPr>
                <w:sz w:val="20"/>
                <w:szCs w:val="20"/>
                <w:lang w:eastAsia="es-ES"/>
              </w:rPr>
            </w:pPr>
            <w:r w:rsidRPr="00E6395E">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E6395E" w:rsidRDefault="006D223E" w:rsidP="005B0CB6">
            <w:pPr>
              <w:pStyle w:val="Sinespaciado"/>
              <w:rPr>
                <w:sz w:val="20"/>
                <w:szCs w:val="20"/>
                <w:lang w:eastAsia="es-ES"/>
              </w:rPr>
            </w:pPr>
            <w:r w:rsidRPr="00E6395E">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E6395E" w:rsidRDefault="006D223E" w:rsidP="005B0CB6">
            <w:pPr>
              <w:pStyle w:val="Sinespaciado"/>
              <w:rPr>
                <w:sz w:val="20"/>
                <w:szCs w:val="20"/>
                <w:lang w:eastAsia="es-ES"/>
              </w:rPr>
            </w:pPr>
            <w:r w:rsidRPr="00E6395E">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4500420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E6395E" w:rsidRDefault="006D223E" w:rsidP="005B0CB6">
            <w:pPr>
              <w:pStyle w:val="Sinespaciado"/>
              <w:rPr>
                <w:sz w:val="20"/>
                <w:szCs w:val="20"/>
                <w:lang w:eastAsia="es-ES"/>
              </w:rPr>
            </w:pPr>
            <w:r w:rsidRPr="00E6395E">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E6395E" w:rsidRDefault="006D223E" w:rsidP="005B0CB6">
            <w:pPr>
              <w:pStyle w:val="Sinespaciado"/>
              <w:rPr>
                <w:sz w:val="20"/>
                <w:szCs w:val="20"/>
                <w:lang w:eastAsia="es-ES"/>
              </w:rPr>
            </w:pPr>
            <w:r w:rsidRPr="00E6395E">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E6395E" w:rsidRDefault="006D223E" w:rsidP="005B0CB6">
            <w:pPr>
              <w:pStyle w:val="Sinespaciado"/>
              <w:rPr>
                <w:sz w:val="20"/>
                <w:szCs w:val="20"/>
                <w:lang w:eastAsia="es-ES"/>
              </w:rPr>
            </w:pPr>
            <w:r w:rsidRPr="00E6395E">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E6395E" w:rsidRDefault="006D223E" w:rsidP="005B0CB6">
            <w:pPr>
              <w:pStyle w:val="Sinespaciado"/>
              <w:rPr>
                <w:sz w:val="20"/>
                <w:szCs w:val="20"/>
                <w:lang w:eastAsia="es-ES"/>
              </w:rPr>
            </w:pPr>
            <w:r w:rsidRPr="00E6395E">
              <w:rPr>
                <w:sz w:val="20"/>
                <w:szCs w:val="20"/>
                <w:lang w:eastAsia="es-ES"/>
              </w:rPr>
              <w:t>0.94</w:t>
            </w:r>
          </w:p>
        </w:tc>
      </w:tr>
      <w:tr w:rsidR="00E6395E" w:rsidRPr="00E6395E" w14:paraId="6C102398"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E6395E" w:rsidRDefault="006D223E" w:rsidP="005B0CB6">
            <w:pPr>
              <w:pStyle w:val="Sinespaciado"/>
              <w:rPr>
                <w:sz w:val="20"/>
                <w:szCs w:val="20"/>
                <w:lang w:eastAsia="es-ES"/>
              </w:rPr>
            </w:pPr>
            <w:r w:rsidRPr="00E6395E">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E6395E" w:rsidRDefault="006D223E" w:rsidP="005B0CB6">
            <w:pPr>
              <w:pStyle w:val="Sinespaciado"/>
              <w:rPr>
                <w:sz w:val="20"/>
                <w:szCs w:val="20"/>
                <w:lang w:eastAsia="es-ES"/>
              </w:rPr>
            </w:pPr>
            <w:r w:rsidRPr="00E6395E">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E6395E" w:rsidRDefault="006D223E" w:rsidP="005B0CB6">
            <w:pPr>
              <w:pStyle w:val="Sinespaciado"/>
              <w:rPr>
                <w:sz w:val="20"/>
                <w:szCs w:val="20"/>
                <w:lang w:eastAsia="es-ES"/>
              </w:rPr>
            </w:pPr>
            <w:r w:rsidRPr="00E6395E">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E6395E" w:rsidRDefault="006D223E" w:rsidP="005B0CB6">
            <w:pPr>
              <w:pStyle w:val="Sinespaciado"/>
              <w:rPr>
                <w:sz w:val="20"/>
                <w:szCs w:val="20"/>
                <w:lang w:eastAsia="es-ES"/>
              </w:rPr>
            </w:pPr>
            <w:r w:rsidRPr="00E6395E">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E6395E" w:rsidRDefault="006D223E" w:rsidP="005B0CB6">
            <w:pPr>
              <w:pStyle w:val="Sinespaciado"/>
              <w:rPr>
                <w:sz w:val="20"/>
                <w:szCs w:val="20"/>
                <w:lang w:eastAsia="es-ES"/>
              </w:rPr>
            </w:pPr>
            <w:r w:rsidRPr="00E6395E">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E6395E" w:rsidRDefault="006D223E" w:rsidP="005B0CB6">
            <w:pPr>
              <w:pStyle w:val="Sinespaciado"/>
              <w:rPr>
                <w:sz w:val="20"/>
                <w:szCs w:val="20"/>
                <w:lang w:eastAsia="es-ES"/>
              </w:rPr>
            </w:pPr>
            <w:r w:rsidRPr="00E6395E">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E6395E" w:rsidRDefault="006D223E" w:rsidP="005B0CB6">
            <w:pPr>
              <w:pStyle w:val="Sinespaciado"/>
              <w:rPr>
                <w:sz w:val="20"/>
                <w:szCs w:val="20"/>
                <w:lang w:eastAsia="es-ES"/>
              </w:rPr>
            </w:pPr>
            <w:r w:rsidRPr="00E6395E">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E6395E" w:rsidRDefault="006D223E" w:rsidP="005B0CB6">
            <w:pPr>
              <w:pStyle w:val="Sinespaciado"/>
              <w:rPr>
                <w:sz w:val="20"/>
                <w:szCs w:val="20"/>
                <w:lang w:eastAsia="es-ES"/>
              </w:rPr>
            </w:pPr>
            <w:r w:rsidRPr="00E6395E">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E6395E" w:rsidRDefault="006D223E" w:rsidP="005B0CB6">
            <w:pPr>
              <w:pStyle w:val="Sinespaciado"/>
              <w:rPr>
                <w:sz w:val="20"/>
                <w:szCs w:val="20"/>
                <w:lang w:eastAsia="es-ES"/>
              </w:rPr>
            </w:pPr>
            <w:r w:rsidRPr="00E6395E">
              <w:rPr>
                <w:sz w:val="20"/>
                <w:szCs w:val="20"/>
                <w:lang w:eastAsia="es-ES"/>
              </w:rPr>
              <w:t>0.93</w:t>
            </w:r>
          </w:p>
        </w:tc>
      </w:tr>
      <w:tr w:rsidR="00E6395E" w:rsidRPr="00E6395E" w14:paraId="22B17452"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E6395E" w:rsidRDefault="006D223E" w:rsidP="005B0CB6">
            <w:pPr>
              <w:pStyle w:val="Sinespaciado"/>
              <w:rPr>
                <w:sz w:val="20"/>
                <w:szCs w:val="20"/>
                <w:lang w:eastAsia="es-ES"/>
              </w:rPr>
            </w:pPr>
            <w:r w:rsidRPr="00E6395E">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E6395E" w:rsidRDefault="006D223E" w:rsidP="005B0CB6">
            <w:pPr>
              <w:pStyle w:val="Sinespaciado"/>
              <w:rPr>
                <w:sz w:val="20"/>
                <w:szCs w:val="20"/>
                <w:lang w:eastAsia="es-ES"/>
              </w:rPr>
            </w:pPr>
            <w:r w:rsidRPr="00E6395E">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E6395E" w:rsidRDefault="006D223E" w:rsidP="005B0CB6">
            <w:pPr>
              <w:pStyle w:val="Sinespaciado"/>
              <w:rPr>
                <w:sz w:val="20"/>
                <w:szCs w:val="20"/>
                <w:lang w:eastAsia="es-ES"/>
              </w:rPr>
            </w:pPr>
            <w:r w:rsidRPr="00E6395E">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E6395E" w:rsidRDefault="006D223E" w:rsidP="005B0CB6">
            <w:pPr>
              <w:pStyle w:val="Sinespaciado"/>
              <w:rPr>
                <w:sz w:val="20"/>
                <w:szCs w:val="20"/>
                <w:lang w:eastAsia="es-ES"/>
              </w:rPr>
            </w:pPr>
            <w:r w:rsidRPr="00E6395E">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E6395E" w:rsidRDefault="006D223E" w:rsidP="005B0CB6">
            <w:pPr>
              <w:pStyle w:val="Sinespaciado"/>
              <w:rPr>
                <w:sz w:val="20"/>
                <w:szCs w:val="20"/>
                <w:lang w:eastAsia="es-ES"/>
              </w:rPr>
            </w:pPr>
            <w:r w:rsidRPr="00E6395E">
              <w:rPr>
                <w:sz w:val="20"/>
                <w:szCs w:val="20"/>
                <w:lang w:eastAsia="es-ES"/>
              </w:rPr>
              <w:t>0.90</w:t>
            </w:r>
          </w:p>
        </w:tc>
      </w:tr>
      <w:tr w:rsidR="00E6395E" w:rsidRPr="00E6395E" w14:paraId="3630BD49"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E6395E" w:rsidRDefault="006D223E" w:rsidP="005B0CB6">
            <w:pPr>
              <w:pStyle w:val="Sinespaciado"/>
              <w:rPr>
                <w:sz w:val="20"/>
                <w:szCs w:val="20"/>
                <w:lang w:eastAsia="es-ES"/>
              </w:rPr>
            </w:pPr>
            <w:r w:rsidRPr="00E6395E">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E6395E" w:rsidRDefault="006D223E" w:rsidP="005B0CB6">
            <w:pPr>
              <w:pStyle w:val="Sinespaciado"/>
              <w:rPr>
                <w:sz w:val="20"/>
                <w:szCs w:val="20"/>
                <w:lang w:eastAsia="es-ES"/>
              </w:rPr>
            </w:pPr>
            <w:r w:rsidRPr="00E6395E">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E6395E" w:rsidRDefault="006D223E" w:rsidP="005B0CB6">
            <w:pPr>
              <w:pStyle w:val="Sinespaciado"/>
              <w:rPr>
                <w:sz w:val="20"/>
                <w:szCs w:val="20"/>
                <w:lang w:eastAsia="es-ES"/>
              </w:rPr>
            </w:pPr>
            <w:r w:rsidRPr="00E6395E">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E6395E" w:rsidRDefault="006D223E" w:rsidP="005B0CB6">
            <w:pPr>
              <w:pStyle w:val="Sinespaciado"/>
              <w:rPr>
                <w:sz w:val="20"/>
                <w:szCs w:val="20"/>
                <w:lang w:eastAsia="es-ES"/>
              </w:rPr>
            </w:pPr>
            <w:r w:rsidRPr="00E6395E">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E6395E" w:rsidRDefault="006D223E" w:rsidP="005B0CB6">
            <w:pPr>
              <w:pStyle w:val="Sinespaciado"/>
              <w:rPr>
                <w:sz w:val="20"/>
                <w:szCs w:val="20"/>
                <w:lang w:eastAsia="es-ES"/>
              </w:rPr>
            </w:pPr>
            <w:r w:rsidRPr="00E6395E">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E6395E" w:rsidRDefault="006D223E" w:rsidP="005B0CB6">
            <w:pPr>
              <w:pStyle w:val="Sinespaciado"/>
              <w:rPr>
                <w:sz w:val="20"/>
                <w:szCs w:val="20"/>
                <w:lang w:eastAsia="es-ES"/>
              </w:rPr>
            </w:pPr>
            <w:r w:rsidRPr="00E6395E">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E6395E" w:rsidRDefault="006D223E" w:rsidP="005B0CB6">
            <w:pPr>
              <w:pStyle w:val="Sinespaciado"/>
              <w:rPr>
                <w:sz w:val="20"/>
                <w:szCs w:val="20"/>
                <w:lang w:eastAsia="es-ES"/>
              </w:rPr>
            </w:pPr>
            <w:r w:rsidRPr="00E6395E">
              <w:rPr>
                <w:sz w:val="20"/>
                <w:szCs w:val="20"/>
                <w:lang w:eastAsia="es-ES"/>
              </w:rPr>
              <w:t> </w:t>
            </w:r>
          </w:p>
        </w:tc>
      </w:tr>
      <w:tr w:rsidR="00E6395E" w:rsidRPr="00E6395E" w14:paraId="6C6E7B9D" w14:textId="77777777" w:rsidTr="00E6395E">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E6395E" w:rsidRDefault="006D223E" w:rsidP="005B0CB6">
            <w:pPr>
              <w:pStyle w:val="Sinespaciado"/>
              <w:rPr>
                <w:sz w:val="20"/>
                <w:szCs w:val="20"/>
                <w:lang w:eastAsia="es-ES"/>
              </w:rPr>
            </w:pPr>
            <w:r w:rsidRPr="00E6395E">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E6395E" w:rsidRDefault="006D223E" w:rsidP="005B0CB6">
            <w:pPr>
              <w:pStyle w:val="Sinespaciado"/>
              <w:rPr>
                <w:sz w:val="20"/>
                <w:szCs w:val="20"/>
                <w:lang w:eastAsia="es-ES"/>
              </w:rPr>
            </w:pPr>
            <w:r w:rsidRPr="00E6395E">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E6395E" w:rsidRDefault="006D223E" w:rsidP="005B0CB6">
            <w:pPr>
              <w:pStyle w:val="Sinespaciado"/>
              <w:rPr>
                <w:sz w:val="20"/>
                <w:szCs w:val="20"/>
                <w:lang w:eastAsia="es-ES"/>
              </w:rPr>
            </w:pPr>
            <w:r w:rsidRPr="00E6395E">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E6395E" w:rsidRDefault="006D223E" w:rsidP="005B0CB6">
            <w:pPr>
              <w:pStyle w:val="Sinespaciado"/>
              <w:rPr>
                <w:sz w:val="20"/>
                <w:szCs w:val="20"/>
                <w:lang w:eastAsia="es-ES"/>
              </w:rPr>
            </w:pPr>
            <w:r w:rsidRPr="00E6395E">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E6395E" w:rsidRDefault="006D223E" w:rsidP="005B0CB6">
            <w:pPr>
              <w:pStyle w:val="Sinespaciado"/>
              <w:rPr>
                <w:sz w:val="20"/>
                <w:szCs w:val="20"/>
                <w:lang w:eastAsia="es-ES"/>
              </w:rPr>
            </w:pPr>
            <w:r w:rsidRPr="00E6395E">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E6395E" w:rsidRDefault="006D223E" w:rsidP="005B0CB6">
            <w:pPr>
              <w:pStyle w:val="Sinespaciado"/>
              <w:rPr>
                <w:sz w:val="20"/>
                <w:szCs w:val="20"/>
                <w:lang w:eastAsia="es-ES"/>
              </w:rPr>
            </w:pPr>
            <w:r w:rsidRPr="00E6395E">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E6395E" w:rsidRDefault="006D223E" w:rsidP="005B0CB6">
            <w:pPr>
              <w:pStyle w:val="Sinespaciado"/>
              <w:rPr>
                <w:sz w:val="20"/>
                <w:szCs w:val="20"/>
                <w:lang w:eastAsia="es-ES"/>
              </w:rPr>
            </w:pPr>
            <w:r w:rsidRPr="00E6395E">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E6395E" w:rsidRDefault="006D223E" w:rsidP="005B0CB6">
            <w:pPr>
              <w:pStyle w:val="Sinespaciado"/>
              <w:rPr>
                <w:sz w:val="20"/>
                <w:szCs w:val="20"/>
                <w:lang w:eastAsia="es-ES"/>
              </w:rPr>
            </w:pPr>
            <w:r w:rsidRPr="00E6395E">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E6395E" w:rsidRDefault="006D223E" w:rsidP="005B0CB6">
            <w:pPr>
              <w:pStyle w:val="Sinespaciado"/>
              <w:rPr>
                <w:sz w:val="20"/>
                <w:szCs w:val="20"/>
                <w:lang w:eastAsia="es-ES"/>
              </w:rPr>
            </w:pPr>
            <w:r w:rsidRPr="00E6395E">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E6395E" w:rsidRDefault="006D223E" w:rsidP="005B0CB6">
            <w:pPr>
              <w:pStyle w:val="Sinespaciado"/>
              <w:rPr>
                <w:sz w:val="20"/>
                <w:szCs w:val="20"/>
                <w:lang w:eastAsia="es-ES"/>
              </w:rPr>
            </w:pPr>
            <w:r w:rsidRPr="00E6395E">
              <w:rPr>
                <w:sz w:val="20"/>
                <w:szCs w:val="20"/>
                <w:lang w:eastAsia="es-ES"/>
              </w:rPr>
              <w:t>0.91</w:t>
            </w:r>
          </w:p>
        </w:tc>
      </w:tr>
    </w:tbl>
    <w:p w14:paraId="010A509F" w14:textId="77777777" w:rsidR="006D223E" w:rsidRPr="003407A9" w:rsidRDefault="006D223E" w:rsidP="002D07AE">
      <w:pPr>
        <w:spacing w:line="360" w:lineRule="auto"/>
        <w:jc w:val="both"/>
      </w:pPr>
    </w:p>
    <w:p w14:paraId="3B6B3A20" w14:textId="77777777" w:rsidR="006D223E" w:rsidRPr="003407A9" w:rsidRDefault="006D223E" w:rsidP="002D07AE">
      <w:pPr>
        <w:spacing w:line="360" w:lineRule="auto"/>
        <w:jc w:val="both"/>
        <w:rPr>
          <w:sz w:val="20"/>
          <w:szCs w:val="20"/>
        </w:rPr>
      </w:pPr>
      <w:r w:rsidRPr="003407A9">
        <w:rPr>
          <w:sz w:val="20"/>
          <w:szCs w:val="20"/>
        </w:rPr>
        <w:br w:type="page"/>
      </w:r>
    </w:p>
    <w:p w14:paraId="48E0F452" w14:textId="205CFA39" w:rsidR="006D223E" w:rsidRPr="003407A9" w:rsidRDefault="00F00A53" w:rsidP="002D07AE">
      <w:pPr>
        <w:spacing w:line="360" w:lineRule="auto"/>
        <w:jc w:val="both"/>
      </w:pPr>
      <w:r w:rsidRPr="003407A9">
        <w:rPr>
          <w:noProof/>
          <w:lang w:val="ca-ES" w:eastAsia="ca-ES"/>
        </w:rPr>
        <w:lastRenderedPageBreak/>
        <w:drawing>
          <wp:inline distT="0" distB="0" distL="0" distR="0" wp14:anchorId="29F826E3" wp14:editId="263C28FD">
            <wp:extent cx="5400040" cy="4021455"/>
            <wp:effectExtent l="0" t="0" r="0" b="0"/>
            <wp:docPr id="592360659" name="Imagen 2" descr="Imagen de la pantalla de un celular con la imagen de una flor morad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60659" name="Imagen 2" descr="Imagen de la pantalla de un celular con la imagen de una flor morada&#10;&#10;Descripción generada automáticamente con confianza baj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5B0BB756" w14:textId="37BD2ECB" w:rsidR="002B1957" w:rsidRPr="00023C42" w:rsidRDefault="002B1957" w:rsidP="002B1957">
      <w:pPr>
        <w:spacing w:line="360" w:lineRule="auto"/>
        <w:jc w:val="both"/>
      </w:pPr>
      <w:r w:rsidRPr="00023C42">
        <w:rPr>
          <w:b/>
          <w:bCs/>
        </w:rPr>
        <w:t>Figure 1.</w:t>
      </w:r>
      <w:r w:rsidRPr="00023C42">
        <w:t xml:space="preserve"> Study system. (A) </w:t>
      </w:r>
      <w:r w:rsidR="001532D0">
        <w:t>Distribution of</w:t>
      </w:r>
      <w:r w:rsidRPr="00023C42">
        <w:t xml:space="preserve"> </w:t>
      </w:r>
      <w:r w:rsidRPr="00023C42">
        <w:rPr>
          <w:i/>
          <w:iCs/>
        </w:rPr>
        <w:t>D. langeanus</w:t>
      </w:r>
      <w:r w:rsidRPr="00023C42">
        <w:t xml:space="preserve"> </w:t>
      </w:r>
      <w:r w:rsidR="001532D0">
        <w:t xml:space="preserve">in the Iberian Peninsula (dark areas, </w:t>
      </w:r>
      <w:r w:rsidRPr="00023C42">
        <w:t>adapted from Rocha et al., 2017)</w:t>
      </w:r>
      <w:r w:rsidR="001532D0">
        <w:t>;</w:t>
      </w:r>
      <w:r w:rsidRPr="00023C42">
        <w:t xml:space="preserve"> the red square highlights our study system. (B) </w:t>
      </w:r>
      <w:r w:rsidR="009F5469">
        <w:t>One studied community with</w:t>
      </w:r>
      <w:r w:rsidRPr="00023C42">
        <w:t xml:space="preserve"> </w:t>
      </w:r>
      <w:r w:rsidRPr="00023C42">
        <w:rPr>
          <w:i/>
          <w:iCs/>
        </w:rPr>
        <w:t>D. langeanus</w:t>
      </w:r>
      <w:r w:rsidRPr="00023C42">
        <w:t xml:space="preserve"> in </w:t>
      </w:r>
      <w:r w:rsidR="009F5469">
        <w:rPr>
          <w:rFonts w:cstheme="minorHAnsi"/>
        </w:rPr>
        <w:t>Mediterranean alpine</w:t>
      </w:r>
      <w:r w:rsidRPr="00023C42">
        <w:t xml:space="preserve"> acidic grasslands</w:t>
      </w:r>
      <w:r w:rsidR="009F5469">
        <w:t xml:space="preserve"> of Sierra de Villabandín, Cantabrian </w:t>
      </w:r>
      <w:del w:id="925" w:author="EDUARDO FERNANDEZ PASCUAL" w:date="2024-03-05T13:10:00Z">
        <w:r w:rsidR="009F5469" w:rsidDel="00CA5590">
          <w:delText>Range</w:delText>
        </w:r>
      </w:del>
      <w:ins w:id="926" w:author="EDUARDO FERNANDEZ PASCUAL" w:date="2024-03-05T13:10:00Z">
        <w:r w:rsidR="00CA5590">
          <w:t>Mountains</w:t>
        </w:r>
      </w:ins>
      <w:r w:rsidR="009E4603">
        <w:t>, Spain</w:t>
      </w:r>
      <w:r w:rsidRPr="00023C42">
        <w:t xml:space="preserve">. (C) </w:t>
      </w:r>
      <w:r w:rsidR="009E4603">
        <w:t>Detail of</w:t>
      </w:r>
      <w:ins w:id="927" w:author="EDUARDO FERNANDEZ PASCUAL" w:date="2024-03-05T13:10:00Z">
        <w:r w:rsidR="00CA5590">
          <w:t xml:space="preserve"> </w:t>
        </w:r>
      </w:ins>
      <w:r w:rsidRPr="00023C42">
        <w:rPr>
          <w:i/>
          <w:iCs/>
        </w:rPr>
        <w:t>D. langeanus</w:t>
      </w:r>
      <w:r w:rsidRPr="00023C42">
        <w:t xml:space="preserve"> flowers and </w:t>
      </w:r>
      <w:commentRangeStart w:id="928"/>
      <w:commentRangeStart w:id="929"/>
      <w:commentRangeStart w:id="930"/>
      <w:commentRangeStart w:id="931"/>
      <w:r w:rsidRPr="00023C42">
        <w:t>seeds</w:t>
      </w:r>
      <w:commentRangeEnd w:id="928"/>
      <w:r w:rsidR="00B16D72" w:rsidRPr="00023C42">
        <w:rPr>
          <w:rStyle w:val="Refdecomentario"/>
          <w:sz w:val="18"/>
          <w:szCs w:val="18"/>
        </w:rPr>
        <w:commentReference w:id="928"/>
      </w:r>
      <w:commentRangeEnd w:id="929"/>
      <w:r w:rsidR="006E09BE">
        <w:rPr>
          <w:rStyle w:val="Refdecomentario"/>
        </w:rPr>
        <w:commentReference w:id="929"/>
      </w:r>
      <w:commentRangeEnd w:id="930"/>
      <w:r w:rsidR="008F2253">
        <w:rPr>
          <w:rStyle w:val="Refdecomentario"/>
        </w:rPr>
        <w:commentReference w:id="930"/>
      </w:r>
      <w:commentRangeEnd w:id="931"/>
      <w:r w:rsidR="009E4603">
        <w:rPr>
          <w:rStyle w:val="Refdecomentario"/>
        </w:rPr>
        <w:commentReference w:id="931"/>
      </w:r>
      <w:r w:rsidRPr="00023C42">
        <w:t xml:space="preserve">. </w:t>
      </w:r>
    </w:p>
    <w:p w14:paraId="6F7DB01A" w14:textId="7609D8C5" w:rsidR="002B1957" w:rsidRPr="008F2253" w:rsidRDefault="008E1631" w:rsidP="002D07AE">
      <w:pPr>
        <w:spacing w:line="360" w:lineRule="auto"/>
        <w:jc w:val="both"/>
        <w:rPr>
          <w:sz w:val="20"/>
          <w:szCs w:val="20"/>
        </w:rPr>
      </w:pPr>
      <w:r w:rsidRPr="003407A9">
        <w:rPr>
          <w:sz w:val="20"/>
          <w:szCs w:val="20"/>
        </w:rPr>
        <w:br w:type="page"/>
      </w:r>
      <w:r w:rsidR="0008557E" w:rsidRPr="003407A9">
        <w:rPr>
          <w:noProof/>
          <w:lang w:val="ca-ES" w:eastAsia="ca-ES"/>
        </w:rPr>
        <w:lastRenderedPageBreak/>
        <w:drawing>
          <wp:inline distT="0" distB="0" distL="0" distR="0" wp14:anchorId="03AB5B79" wp14:editId="49DA1265">
            <wp:extent cx="5342365" cy="6835899"/>
            <wp:effectExtent l="0" t="0" r="0" b="3175"/>
            <wp:docPr id="124052159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21597" name="Imagen 1" descr="Map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2365" cy="6835899"/>
                    </a:xfrm>
                    <a:prstGeom prst="rect">
                      <a:avLst/>
                    </a:prstGeom>
                  </pic:spPr>
                </pic:pic>
              </a:graphicData>
            </a:graphic>
          </wp:inline>
        </w:drawing>
      </w:r>
    </w:p>
    <w:p w14:paraId="1378E589" w14:textId="37B4E5CB" w:rsidR="002B1957" w:rsidRPr="00023C42" w:rsidRDefault="002B1957" w:rsidP="002B1957">
      <w:pPr>
        <w:spacing w:line="360" w:lineRule="auto"/>
        <w:jc w:val="both"/>
      </w:pPr>
      <w:commentRangeStart w:id="932"/>
      <w:commentRangeStart w:id="933"/>
      <w:commentRangeStart w:id="934"/>
      <w:commentRangeStart w:id="935"/>
      <w:r w:rsidRPr="00023C42">
        <w:rPr>
          <w:b/>
          <w:bCs/>
        </w:rPr>
        <w:t>Figure 2</w:t>
      </w:r>
      <w:r w:rsidRPr="00023C42">
        <w:t xml:space="preserve">. </w:t>
      </w:r>
      <w:commentRangeEnd w:id="932"/>
      <w:r w:rsidR="006E09BE">
        <w:rPr>
          <w:rStyle w:val="Refdecomentario"/>
        </w:rPr>
        <w:commentReference w:id="932"/>
      </w:r>
      <w:commentRangeEnd w:id="933"/>
      <w:r w:rsidR="00B07D71">
        <w:rPr>
          <w:rStyle w:val="Refdecomentario"/>
        </w:rPr>
        <w:commentReference w:id="933"/>
      </w:r>
      <w:commentRangeEnd w:id="934"/>
      <w:r w:rsidR="001D51BC">
        <w:rPr>
          <w:rStyle w:val="Refdecomentario"/>
        </w:rPr>
        <w:commentReference w:id="934"/>
      </w:r>
      <w:commentRangeEnd w:id="935"/>
      <w:r w:rsidR="00D53A87">
        <w:rPr>
          <w:rStyle w:val="Refdecomentario"/>
        </w:rPr>
        <w:commentReference w:id="935"/>
      </w:r>
      <w:r w:rsidRPr="00023C42">
        <w:t xml:space="preserve">Field sites. Upper panel: Location of the four summits included in our study. Lower panels: </w:t>
      </w:r>
      <w:r w:rsidR="004947F5" w:rsidRPr="00023C42">
        <w:t>Aerial</w:t>
      </w:r>
      <w:r w:rsidRPr="00023C42">
        <w:t xml:space="preserve"> image of our sampling cross design in each of the four summits</w:t>
      </w:r>
      <w:ins w:id="936" w:author="EDUARDO FERNANDEZ PASCUAL" w:date="2024-03-05T13:10:00Z">
        <w:r w:rsidR="00806788">
          <w:t>.</w:t>
        </w:r>
      </w:ins>
      <w:del w:id="937" w:author="EDUARDO FERNANDEZ PASCUAL" w:date="2024-03-05T13:10:00Z">
        <w:r w:rsidRPr="00023C42" w:rsidDel="00806788">
          <w:delText>,</w:delText>
        </w:r>
      </w:del>
      <w:r w:rsidRPr="00023C42">
        <w:t xml:space="preserve"> </w:t>
      </w:r>
      <w:del w:id="938" w:author="EDUARDO FERNANDEZ PASCUAL" w:date="2024-03-05T13:10:00Z">
        <w:r w:rsidRPr="00023C42" w:rsidDel="00806788">
          <w:delText>a</w:delText>
        </w:r>
      </w:del>
      <w:ins w:id="939" w:author="EDUARDO FERNANDEZ PASCUAL" w:date="2024-03-05T13:10:00Z">
        <w:r w:rsidR="00806788">
          <w:t>In</w:t>
        </w:r>
      </w:ins>
      <w:del w:id="940" w:author="EDUARDO FERNANDEZ PASCUAL" w:date="2024-03-05T13:10:00Z">
        <w:r w:rsidRPr="00023C42" w:rsidDel="00806788">
          <w:delText>t</w:delText>
        </w:r>
      </w:del>
      <w:r w:rsidRPr="00023C42">
        <w:t xml:space="preserve"> each </w:t>
      </w:r>
      <w:r w:rsidR="00E86E12" w:rsidRPr="00023C42">
        <w:t>diamond</w:t>
      </w:r>
      <w:ins w:id="941" w:author="EDUARDO FERNANDEZ PASCUAL" w:date="2024-03-05T13:10:00Z">
        <w:r w:rsidR="00806788">
          <w:t xml:space="preserve">, </w:t>
        </w:r>
      </w:ins>
      <w:del w:id="942" w:author="EDUARDO FERNANDEZ PASCUAL" w:date="2024-03-05T13:10:00Z">
        <w:r w:rsidRPr="00023C42" w:rsidDel="00806788">
          <w:delText xml:space="preserve"> </w:delText>
        </w:r>
      </w:del>
      <w:r w:rsidRPr="00023C42">
        <w:t xml:space="preserve">we registered </w:t>
      </w:r>
      <w:r w:rsidR="004947F5" w:rsidRPr="00023C42">
        <w:t>floristic</w:t>
      </w:r>
      <w:r w:rsidRPr="00023C42">
        <w:t xml:space="preserve"> </w:t>
      </w:r>
      <w:r w:rsidR="004947F5" w:rsidRPr="00023C42">
        <w:t>relevés</w:t>
      </w:r>
      <w:ins w:id="943" w:author="EDUARDO FERNANDEZ PASCUAL" w:date="2024-03-05T13:10:00Z">
        <w:r w:rsidR="00806788">
          <w:t xml:space="preserve">, </w:t>
        </w:r>
      </w:ins>
      <w:del w:id="944" w:author="EDUARDO FERNANDEZ PASCUAL" w:date="2024-03-05T13:10:00Z">
        <w:r w:rsidRPr="00023C42" w:rsidDel="00806788">
          <w:delText xml:space="preserve"> and </w:delText>
        </w:r>
      </w:del>
      <w:r w:rsidRPr="00023C42">
        <w:t xml:space="preserve">buried </w:t>
      </w:r>
      <w:r w:rsidR="004947F5" w:rsidRPr="00023C42">
        <w:t>environmental data loggers</w:t>
      </w:r>
      <w:ins w:id="945" w:author="EDUARDO FERNANDEZ PASCUAL" w:date="2024-03-05T13:10:00Z">
        <w:r w:rsidR="00806788">
          <w:t xml:space="preserve"> and collected </w:t>
        </w:r>
        <w:r w:rsidR="00806788" w:rsidRPr="00806788">
          <w:rPr>
            <w:i/>
            <w:iCs/>
            <w:rPrChange w:id="946" w:author="EDUARDO FERNANDEZ PASCUAL" w:date="2024-03-05T13:11:00Z">
              <w:rPr/>
            </w:rPrChange>
          </w:rPr>
          <w:t>D. langeanus</w:t>
        </w:r>
      </w:ins>
      <w:ins w:id="947" w:author="EDUARDO FERNANDEZ PASCUAL" w:date="2024-03-05T13:11:00Z">
        <w:r w:rsidR="00806788">
          <w:t xml:space="preserve"> seeds when available</w:t>
        </w:r>
      </w:ins>
      <w:r w:rsidRPr="00023C42">
        <w:t xml:space="preserve">. Coloured squares represent </w:t>
      </w:r>
      <w:r w:rsidR="004A640D" w:rsidRPr="00023C42">
        <w:t xml:space="preserve">subpopulations </w:t>
      </w:r>
      <w:r w:rsidRPr="00023C42">
        <w:t xml:space="preserve">where </w:t>
      </w:r>
      <w:r w:rsidRPr="00023C42">
        <w:rPr>
          <w:i/>
          <w:iCs/>
        </w:rPr>
        <w:t>D. langeanus</w:t>
      </w:r>
      <w:r w:rsidRPr="00023C42">
        <w:t xml:space="preserve"> was present</w:t>
      </w:r>
      <w:r w:rsidR="004A640D" w:rsidRPr="00023C42">
        <w:t xml:space="preserve">; black squares sites where </w:t>
      </w:r>
      <w:r w:rsidR="004A640D" w:rsidRPr="00023C42">
        <w:rPr>
          <w:i/>
          <w:iCs/>
        </w:rPr>
        <w:t>D. langeanus</w:t>
      </w:r>
      <w:r w:rsidR="004A640D" w:rsidRPr="00023C42">
        <w:t xml:space="preserve"> was absent</w:t>
      </w:r>
      <w:r w:rsidRPr="00023C42">
        <w:t xml:space="preserve">. </w:t>
      </w:r>
    </w:p>
    <w:p w14:paraId="67D0AB88" w14:textId="01C14B98" w:rsidR="006D223E" w:rsidRPr="003407A9" w:rsidRDefault="006D223E" w:rsidP="002D07AE">
      <w:pPr>
        <w:spacing w:line="360" w:lineRule="auto"/>
        <w:jc w:val="both"/>
      </w:pPr>
      <w:r w:rsidRPr="003407A9">
        <w:br w:type="page"/>
      </w:r>
    </w:p>
    <w:p w14:paraId="798A3B19" w14:textId="220761A2" w:rsidR="004A640D" w:rsidRPr="003407A9" w:rsidRDefault="003E538A" w:rsidP="002D07AE">
      <w:pPr>
        <w:spacing w:line="360" w:lineRule="auto"/>
        <w:jc w:val="both"/>
      </w:pPr>
      <w:r w:rsidRPr="003407A9">
        <w:rPr>
          <w:noProof/>
          <w:lang w:val="ca-ES" w:eastAsia="ca-ES"/>
        </w:rPr>
        <w:lastRenderedPageBreak/>
        <w:drawing>
          <wp:inline distT="0" distB="0" distL="0" distR="0" wp14:anchorId="10394EEF" wp14:editId="7A67B5CC">
            <wp:extent cx="5388958" cy="3767328"/>
            <wp:effectExtent l="0" t="0" r="2540" b="5080"/>
            <wp:docPr id="1904039466"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9466" name="Imagen 4"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399636" cy="3774793"/>
                    </a:xfrm>
                    <a:prstGeom prst="rect">
                      <a:avLst/>
                    </a:prstGeom>
                  </pic:spPr>
                </pic:pic>
              </a:graphicData>
            </a:graphic>
          </wp:inline>
        </w:drawing>
      </w:r>
    </w:p>
    <w:p w14:paraId="3C623B58" w14:textId="0909D391" w:rsidR="004A640D" w:rsidRDefault="004A640D" w:rsidP="004A640D">
      <w:pPr>
        <w:spacing w:line="360" w:lineRule="auto"/>
        <w:jc w:val="both"/>
      </w:pPr>
      <w:r w:rsidRPr="003407A9">
        <w:rPr>
          <w:b/>
          <w:bCs/>
        </w:rPr>
        <w:t>Figure 3</w:t>
      </w:r>
      <w:r w:rsidRPr="003407A9">
        <w:t xml:space="preserve">. Climate of the study sites. (A) Climatic diagram of our study area, based on </w:t>
      </w:r>
      <w:proofErr w:type="spellStart"/>
      <w:r w:rsidRPr="003407A9">
        <w:t>Microlog</w:t>
      </w:r>
      <w:proofErr w:type="spellEnd"/>
      <w:r w:rsidRPr="003407A9">
        <w:t xml:space="preserve"> SP3 data from July 2021 to June 2022 from three of the four investigated summits. Lines in red represent monthly </w:t>
      </w:r>
      <w:r w:rsidR="008E179A" w:rsidRPr="003407A9">
        <w:t>averages of the daily</w:t>
      </w:r>
      <w:r w:rsidRPr="003407A9">
        <w:t xml:space="preserve"> maximum and minimum temperatures</w:t>
      </w:r>
      <w:ins w:id="948" w:author="EDUARDO FERNANDEZ PASCUAL" w:date="2024-03-05T13:22:00Z">
        <w:r w:rsidR="00973FCC">
          <w:t xml:space="preserve"> (left y-axis)</w:t>
        </w:r>
      </w:ins>
      <w:r w:rsidRPr="003407A9">
        <w:t xml:space="preserve">; bars in grey represent the monthly </w:t>
      </w:r>
      <w:r w:rsidR="008E179A" w:rsidRPr="003407A9">
        <w:t>averages</w:t>
      </w:r>
      <w:r w:rsidRPr="003407A9">
        <w:t xml:space="preserve"> of</w:t>
      </w:r>
      <w:r w:rsidR="008E179A" w:rsidRPr="003407A9">
        <w:t xml:space="preserve"> the</w:t>
      </w:r>
      <w:r w:rsidRPr="003407A9">
        <w:t xml:space="preserve"> maximum </w:t>
      </w:r>
      <w:r w:rsidR="00F7339C" w:rsidRPr="003407A9">
        <w:rPr>
          <w:rFonts w:cstheme="minorHAnsi"/>
        </w:rPr>
        <w:t xml:space="preserve">water stress </w:t>
      </w:r>
      <w:r w:rsidRPr="003407A9">
        <w:t xml:space="preserve">in </w:t>
      </w:r>
      <w:commentRangeStart w:id="949"/>
      <w:commentRangeStart w:id="950"/>
      <w:r w:rsidRPr="003407A9">
        <w:t>M</w:t>
      </w:r>
      <w:r w:rsidR="00F7339C" w:rsidRPr="003407A9">
        <w:t>P</w:t>
      </w:r>
      <w:r w:rsidRPr="003407A9">
        <w:t>a</w:t>
      </w:r>
      <w:ins w:id="951" w:author="EDUARDO FERNANDEZ PASCUAL" w:date="2024-03-05T13:22:00Z">
        <w:r w:rsidR="00973FCC">
          <w:t xml:space="preserve"> (right y-axis)</w:t>
        </w:r>
      </w:ins>
      <w:del w:id="952" w:author="EDUARDO FERNANDEZ PASCUAL" w:date="2024-03-05T13:12:00Z">
        <w:r w:rsidR="00F7339C" w:rsidRPr="003407A9" w:rsidDel="00597E85">
          <w:delText xml:space="preserve"> (-1.5 is considered the wilting point</w:delText>
        </w:r>
        <w:commentRangeEnd w:id="949"/>
        <w:r w:rsidR="00A56ECF" w:rsidDel="00597E85">
          <w:rPr>
            <w:rStyle w:val="Refdecomentario"/>
          </w:rPr>
          <w:commentReference w:id="949"/>
        </w:r>
      </w:del>
      <w:commentRangeEnd w:id="950"/>
      <w:r w:rsidR="00554969">
        <w:rPr>
          <w:rStyle w:val="Refdecomentario"/>
        </w:rPr>
        <w:commentReference w:id="950"/>
      </w:r>
      <w:del w:id="953" w:author="EDUARDO FERNANDEZ PASCUAL" w:date="2024-03-05T13:12:00Z">
        <w:r w:rsidR="00F7339C" w:rsidRPr="003407A9" w:rsidDel="00597E85">
          <w:delText>)</w:delText>
        </w:r>
      </w:del>
      <w:r w:rsidRPr="003407A9">
        <w:t xml:space="preserve">. </w:t>
      </w:r>
      <w:commentRangeStart w:id="954"/>
      <w:r w:rsidRPr="003407A9">
        <w:t>(B)</w:t>
      </w:r>
      <w:commentRangeEnd w:id="954"/>
      <w:r w:rsidR="00554969">
        <w:rPr>
          <w:rStyle w:val="Refdecomentario"/>
        </w:rPr>
        <w:commentReference w:id="954"/>
      </w:r>
      <w:r w:rsidRPr="003407A9">
        <w:t xml:space="preserve"> </w:t>
      </w:r>
      <w:r w:rsidR="00D26998" w:rsidRPr="003407A9">
        <w:t>Positive c</w:t>
      </w:r>
      <w:r w:rsidRPr="003407A9">
        <w:t xml:space="preserve">orrelation between GDD and </w:t>
      </w:r>
      <w:r w:rsidR="008E179A" w:rsidRPr="003407A9">
        <w:t>cumulative</w:t>
      </w:r>
      <w:r w:rsidRPr="003407A9">
        <w:t xml:space="preserve"> </w:t>
      </w:r>
      <w:r w:rsidR="008E179A" w:rsidRPr="003407A9">
        <w:rPr>
          <w:rFonts w:cstheme="minorHAnsi"/>
        </w:rPr>
        <w:t>water stress</w:t>
      </w:r>
      <w:ins w:id="955" w:author="EDUARDO FERNANDEZ PASCUAL" w:date="2024-03-05T13:22:00Z">
        <w:r w:rsidR="001D5F8E">
          <w:rPr>
            <w:rFonts w:cstheme="minorHAnsi"/>
          </w:rPr>
          <w:t xml:space="preserve"> in different years</w:t>
        </w:r>
      </w:ins>
      <w:r w:rsidRPr="003407A9">
        <w:t xml:space="preserve"> </w:t>
      </w:r>
      <w:del w:id="956" w:author="EDUARDO FERNANDEZ PASCUAL" w:date="2024-03-05T13:13:00Z">
        <w:r w:rsidRPr="003407A9" w:rsidDel="00597E85">
          <w:delText>registered</w:delText>
        </w:r>
      </w:del>
      <w:ins w:id="957" w:author="EDUARDO FERNANDEZ PASCUAL" w:date="2024-03-05T13:13:00Z">
        <w:r w:rsidR="00597E85">
          <w:t>at each site</w:t>
        </w:r>
      </w:ins>
      <w:r w:rsidRPr="003407A9">
        <w:t>. We used data from the growing season (April-November) of 2022 and 2023 in three of our summits, Cañada data is not complete and thus was removed from</w:t>
      </w:r>
      <w:r w:rsidR="008E179A" w:rsidRPr="003407A9">
        <w:t xml:space="preserve"> the</w:t>
      </w:r>
      <w:r w:rsidRPr="003407A9">
        <w:t xml:space="preserve"> </w:t>
      </w:r>
      <w:commentRangeStart w:id="958"/>
      <w:commentRangeStart w:id="959"/>
      <w:r w:rsidRPr="003407A9">
        <w:t>visualization</w:t>
      </w:r>
      <w:commentRangeEnd w:id="958"/>
      <w:r w:rsidR="006A4E20">
        <w:rPr>
          <w:rStyle w:val="Refdecomentario"/>
        </w:rPr>
        <w:commentReference w:id="958"/>
      </w:r>
      <w:commentRangeEnd w:id="959"/>
      <w:r w:rsidR="00F020DD">
        <w:rPr>
          <w:rStyle w:val="Refdecomentario"/>
        </w:rPr>
        <w:commentReference w:id="959"/>
      </w:r>
      <w:r w:rsidRPr="003407A9">
        <w:t xml:space="preserve">. (C) Principal Component Analysis </w:t>
      </w:r>
      <w:r w:rsidR="00D26998" w:rsidRPr="003407A9">
        <w:t>ordination of the microclimatic indices for the</w:t>
      </w:r>
      <w:r w:rsidRPr="003407A9">
        <w:t xml:space="preserve"> 78 plots with environmental data</w:t>
      </w:r>
      <w:r w:rsidR="00D26998" w:rsidRPr="003407A9">
        <w:t>.</w:t>
      </w:r>
      <w:r w:rsidRPr="003407A9">
        <w:t xml:space="preserve"> </w:t>
      </w:r>
      <w:r w:rsidR="00D26998" w:rsidRPr="003407A9">
        <w:t>E</w:t>
      </w:r>
      <w:r w:rsidRPr="003407A9">
        <w:t xml:space="preserve">ach colour represents plots </w:t>
      </w:r>
      <w:r w:rsidR="00D26998" w:rsidRPr="003407A9">
        <w:t>from</w:t>
      </w:r>
      <w:r w:rsidRPr="003407A9">
        <w:t xml:space="preserve"> a different summit. </w:t>
      </w:r>
    </w:p>
    <w:p w14:paraId="4D1C3357" w14:textId="77777777" w:rsidR="00B16D72" w:rsidRPr="003407A9" w:rsidRDefault="00B16D72" w:rsidP="004A640D">
      <w:pPr>
        <w:spacing w:line="360" w:lineRule="auto"/>
        <w:jc w:val="both"/>
      </w:pPr>
    </w:p>
    <w:p w14:paraId="176799FA" w14:textId="220BDE8C" w:rsidR="00B16D72" w:rsidRDefault="00903F5B" w:rsidP="002D07AE">
      <w:pPr>
        <w:spacing w:line="360" w:lineRule="auto"/>
        <w:jc w:val="both"/>
      </w:pPr>
      <w:r>
        <w:rPr>
          <w:noProof/>
          <w:lang w:val="ca-ES" w:eastAsia="ca-ES"/>
        </w:rPr>
        <w:lastRenderedPageBreak/>
        <w:drawing>
          <wp:inline distT="0" distB="0" distL="0" distR="0" wp14:anchorId="3C65626C" wp14:editId="15EB5041">
            <wp:extent cx="5400040" cy="2700020"/>
            <wp:effectExtent l="0" t="0" r="0" b="5080"/>
            <wp:docPr id="128731097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10974" name="Imagen 1" descr="Gráfico, Gráfico de dispersión&#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BABBBE9" w14:textId="462CA155" w:rsidR="00B16D72" w:rsidRDefault="00B16D72" w:rsidP="00B16D72">
      <w:pPr>
        <w:spacing w:line="360" w:lineRule="auto"/>
        <w:jc w:val="both"/>
      </w:pPr>
      <w:commentRangeStart w:id="960"/>
      <w:r w:rsidRPr="003407A9">
        <w:rPr>
          <w:b/>
          <w:bCs/>
        </w:rPr>
        <w:t xml:space="preserve">Figure </w:t>
      </w:r>
      <w:del w:id="961" w:author="EDUARDO FERNANDEZ PASCUAL" w:date="2024-03-05T13:15:00Z">
        <w:r w:rsidDel="006B2595">
          <w:rPr>
            <w:b/>
            <w:bCs/>
          </w:rPr>
          <w:delText>4</w:delText>
        </w:r>
      </w:del>
      <w:ins w:id="962" w:author="EDUARDO FERNANDEZ PASCUAL" w:date="2024-03-05T13:15:00Z">
        <w:r w:rsidR="006B2595">
          <w:rPr>
            <w:b/>
            <w:bCs/>
          </w:rPr>
          <w:t>5</w:t>
        </w:r>
      </w:ins>
      <w:commentRangeEnd w:id="960"/>
      <w:ins w:id="963" w:author="EDUARDO FERNANDEZ PASCUAL" w:date="2024-03-05T13:20:00Z">
        <w:r w:rsidR="004B2015">
          <w:rPr>
            <w:rStyle w:val="Refdecomentario"/>
          </w:rPr>
          <w:commentReference w:id="960"/>
        </w:r>
      </w:ins>
      <w:r w:rsidRPr="003407A9">
        <w:t xml:space="preserve">. </w:t>
      </w:r>
      <w:ins w:id="964" w:author="EDUARDO FERNANDEZ PASCUAL" w:date="2024-03-05T13:13:00Z">
        <w:r w:rsidR="00860DF4">
          <w:t>Seed g</w:t>
        </w:r>
      </w:ins>
      <w:del w:id="965" w:author="EDUARDO FERNANDEZ PASCUAL" w:date="2024-03-05T13:13:00Z">
        <w:r w:rsidRPr="003407A9" w:rsidDel="00860DF4">
          <w:delText>G</w:delText>
        </w:r>
      </w:del>
      <w:r w:rsidRPr="003407A9">
        <w:t>ermination base water potential as a function of microclimat</w:t>
      </w:r>
      <w:r w:rsidR="00F65B7B">
        <w:t>ic conditions</w:t>
      </w:r>
      <w:ins w:id="966" w:author="EDUARDO FERNANDEZ PASCUAL" w:date="2024-03-05T13:27:00Z">
        <w:r w:rsidR="00136BF7">
          <w:t>.</w:t>
        </w:r>
      </w:ins>
      <w:ins w:id="967" w:author="EDUARDO FERNANDEZ PASCUAL" w:date="2024-03-05T13:28:00Z">
        <w:r w:rsidR="00976418">
          <w:t xml:space="preserve"> </w:t>
        </w:r>
        <w:r w:rsidR="003B24A6">
          <w:t xml:space="preserve">Results are shown separately for fresh </w:t>
        </w:r>
      </w:ins>
      <w:ins w:id="968" w:author="EDUARDO FERNANDEZ PASCUAL" w:date="2024-03-05T13:31:00Z">
        <w:r w:rsidR="00793AF5">
          <w:t xml:space="preserve">(i.e. dormant) </w:t>
        </w:r>
      </w:ins>
      <w:ins w:id="969" w:author="EDUARDO FERNANDEZ PASCUAL" w:date="2024-03-05T13:28:00Z">
        <w:r w:rsidR="003B24A6">
          <w:t>and after-ripened</w:t>
        </w:r>
      </w:ins>
      <w:ins w:id="970" w:author="EDUARDO FERNANDEZ PASCUAL" w:date="2024-03-05T13:31:00Z">
        <w:r w:rsidR="00793AF5">
          <w:t xml:space="preserve"> </w:t>
        </w:r>
        <w:r w:rsidR="00793AF5">
          <w:t xml:space="preserve">(i.e. </w:t>
        </w:r>
        <w:r w:rsidR="00793AF5">
          <w:t>non-</w:t>
        </w:r>
        <w:r w:rsidR="00793AF5">
          <w:t>dormant)</w:t>
        </w:r>
      </w:ins>
      <w:ins w:id="971" w:author="EDUARDO FERNANDEZ PASCUAL" w:date="2024-03-05T13:28:00Z">
        <w:r w:rsidR="003B24A6">
          <w:t xml:space="preserve"> seeds (n = 12 subpopulations </w:t>
        </w:r>
        <w:r w:rsidR="000427BE">
          <w:t>in each storage treatment)</w:t>
        </w:r>
        <w:r w:rsidR="003B24A6">
          <w:t xml:space="preserve">. </w:t>
        </w:r>
      </w:ins>
      <w:del w:id="972" w:author="EDUARDO FERNANDEZ PASCUAL" w:date="2024-03-05T13:28:00Z">
        <w:r w:rsidR="00C65CB1" w:rsidDel="003B24A6">
          <w:delText xml:space="preserve"> </w:delText>
        </w:r>
        <w:r w:rsidR="00F65B7B" w:rsidDel="00976418">
          <w:delText xml:space="preserve">measured in 12 subpopulations of </w:delText>
        </w:r>
        <w:commentRangeStart w:id="973"/>
        <w:r w:rsidR="00F65B7B" w:rsidRPr="009A5189" w:rsidDel="00976418">
          <w:rPr>
            <w:i/>
            <w:iCs/>
          </w:rPr>
          <w:delText>Dianthus langeanus</w:delText>
        </w:r>
        <w:commentRangeEnd w:id="973"/>
        <w:r w:rsidR="007B4808" w:rsidDel="00976418">
          <w:rPr>
            <w:rStyle w:val="Refdecomentario"/>
          </w:rPr>
          <w:commentReference w:id="973"/>
        </w:r>
      </w:del>
      <w:del w:id="974" w:author="EDUARDO FERNANDEZ PASCUAL" w:date="2024-03-05T13:14:00Z">
        <w:r w:rsidR="00F65B7B" w:rsidDel="00CE7F7F">
          <w:delText xml:space="preserve"> in NW Spain</w:delText>
        </w:r>
      </w:del>
      <w:del w:id="975" w:author="EDUARDO FERNANDEZ PASCUAL" w:date="2024-03-05T13:28:00Z">
        <w:r w:rsidRPr="003407A9" w:rsidDel="00976418">
          <w:delText xml:space="preserve">. </w:delText>
        </w:r>
      </w:del>
      <w:r w:rsidRPr="003407A9">
        <w:t>Germination base water potential (</w:t>
      </w:r>
      <w:commentRangeStart w:id="976"/>
      <w:r w:rsidRPr="003407A9">
        <w:t>W</w:t>
      </w:r>
      <w:commentRangeEnd w:id="976"/>
      <w:r w:rsidR="00217FC4">
        <w:rPr>
          <w:rStyle w:val="Refdecomentario"/>
        </w:rPr>
        <w:commentReference w:id="976"/>
      </w:r>
      <w:r w:rsidRPr="003407A9">
        <w:t xml:space="preserve">b) was calculated using the hydro-time model. Microclimate was measured as growing degree days (GDD) above 5 ºC. P-values obtained from GLMMs as explained in the methods. </w:t>
      </w:r>
    </w:p>
    <w:p w14:paraId="0C31DF22" w14:textId="61E2856A" w:rsidR="002046F8" w:rsidRDefault="002046F8">
      <w:r>
        <w:br w:type="page"/>
      </w:r>
    </w:p>
    <w:p w14:paraId="67374809" w14:textId="078EFA9D" w:rsidR="00BD40B0" w:rsidRPr="003407A9" w:rsidRDefault="00AF7845" w:rsidP="002D07AE">
      <w:pPr>
        <w:spacing w:line="360" w:lineRule="auto"/>
        <w:jc w:val="both"/>
      </w:pPr>
      <w:r w:rsidRPr="003407A9">
        <w:rPr>
          <w:noProof/>
          <w:lang w:val="ca-ES" w:eastAsia="ca-ES"/>
        </w:rPr>
        <w:lastRenderedPageBreak/>
        <w:drawing>
          <wp:inline distT="0" distB="0" distL="0" distR="0" wp14:anchorId="13310B2A" wp14:editId="104BEAE7">
            <wp:extent cx="3571875" cy="5084055"/>
            <wp:effectExtent l="0" t="0" r="0" b="2540"/>
            <wp:docPr id="1372522173"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22173" name="Imagen 6" descr="Gráfico, Gráfico de líneas&#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602316" cy="5127384"/>
                    </a:xfrm>
                    <a:prstGeom prst="rect">
                      <a:avLst/>
                    </a:prstGeom>
                  </pic:spPr>
                </pic:pic>
              </a:graphicData>
            </a:graphic>
          </wp:inline>
        </w:drawing>
      </w:r>
    </w:p>
    <w:p w14:paraId="20928620" w14:textId="1E217EBA" w:rsidR="002046F8" w:rsidRDefault="00D26998" w:rsidP="002D07AE">
      <w:pPr>
        <w:spacing w:line="360" w:lineRule="auto"/>
        <w:jc w:val="both"/>
      </w:pPr>
      <w:commentRangeStart w:id="977"/>
      <w:r w:rsidRPr="003407A9">
        <w:rPr>
          <w:b/>
          <w:bCs/>
        </w:rPr>
        <w:t xml:space="preserve">Figure </w:t>
      </w:r>
      <w:del w:id="978" w:author="EDUARDO FERNANDEZ PASCUAL" w:date="2024-03-05T13:15:00Z">
        <w:r w:rsidR="00B16D72" w:rsidDel="006B2595">
          <w:rPr>
            <w:b/>
            <w:bCs/>
          </w:rPr>
          <w:delText>5</w:delText>
        </w:r>
        <w:commentRangeEnd w:id="977"/>
        <w:r w:rsidR="00E74E60" w:rsidDel="006B2595">
          <w:rPr>
            <w:rStyle w:val="Refdecomentario"/>
          </w:rPr>
          <w:commentReference w:id="977"/>
        </w:r>
      </w:del>
      <w:ins w:id="979" w:author="EDUARDO FERNANDEZ PASCUAL" w:date="2024-03-05T13:15:00Z">
        <w:r w:rsidR="006B2595">
          <w:rPr>
            <w:b/>
            <w:bCs/>
          </w:rPr>
          <w:t>4</w:t>
        </w:r>
      </w:ins>
      <w:r w:rsidRPr="003407A9">
        <w:t xml:space="preserve">. Germination responses to water stress in fresh </w:t>
      </w:r>
      <w:ins w:id="980" w:author="EDUARDO FERNANDEZ PASCUAL" w:date="2024-03-05T13:31:00Z">
        <w:r w:rsidR="001576B3">
          <w:t xml:space="preserve">(i.e. dormant) </w:t>
        </w:r>
      </w:ins>
      <w:r w:rsidRPr="003407A9">
        <w:t xml:space="preserve">and after-ripened </w:t>
      </w:r>
      <w:ins w:id="981" w:author="EDUARDO FERNANDEZ PASCUAL" w:date="2024-03-05T13:32:00Z">
        <w:r w:rsidR="001576B3">
          <w:t xml:space="preserve">(i.e. non-dormant) </w:t>
        </w:r>
      </w:ins>
      <w:r w:rsidRPr="003407A9">
        <w:t xml:space="preserve">seeds. </w:t>
      </w:r>
      <w:ins w:id="982" w:author="EDUARDO FERNANDEZ PASCUAL" w:date="2024-03-05T13:25:00Z">
        <w:r w:rsidR="002F5ACD">
          <w:t xml:space="preserve">Figures </w:t>
        </w:r>
      </w:ins>
      <w:ins w:id="983" w:author="EDUARDO FERNANDEZ PASCUAL" w:date="2024-03-05T13:32:00Z">
        <w:r w:rsidR="009854FD">
          <w:t>show</w:t>
        </w:r>
      </w:ins>
      <w:ins w:id="984" w:author="EDUARDO FERNANDEZ PASCUAL" w:date="2024-03-05T13:25:00Z">
        <w:r w:rsidR="002F5ACD">
          <w:t xml:space="preserve"> the values average</w:t>
        </w:r>
      </w:ins>
      <w:ins w:id="985" w:author="EDUARDO FERNANDEZ PASCUAL" w:date="2024-03-05T13:26:00Z">
        <w:r w:rsidR="00C92C80">
          <w:t>d</w:t>
        </w:r>
      </w:ins>
      <w:ins w:id="986" w:author="EDUARDO FERNANDEZ PASCUAL" w:date="2024-03-05T13:25:00Z">
        <w:r w:rsidR="002F5ACD">
          <w:t xml:space="preserve"> across all subpopulations (n =12) </w:t>
        </w:r>
      </w:ins>
      <w:r w:rsidRPr="003407A9">
        <w:t>(A) Mean final germination proportion</w:t>
      </w:r>
      <w:ins w:id="987" w:author="EDUARDO FERNANDEZ PASCUAL" w:date="2024-03-05T13:24:00Z">
        <w:r w:rsidR="00021EEE">
          <w:t>s</w:t>
        </w:r>
      </w:ins>
      <w:ins w:id="988" w:author="EDUARDO FERNANDEZ PASCUAL" w:date="2024-03-05T13:32:00Z">
        <w:r w:rsidR="009854FD">
          <w:t xml:space="preserve"> and binomial confidence intervals</w:t>
        </w:r>
      </w:ins>
      <w:r w:rsidRPr="003407A9">
        <w:t xml:space="preserve"> </w:t>
      </w:r>
      <w:del w:id="989" w:author="EDUARDO FERNANDEZ PASCUAL" w:date="2024-03-05T13:24:00Z">
        <w:r w:rsidRPr="003407A9" w:rsidDel="00021EEE">
          <w:delText xml:space="preserve">from </w:delText>
        </w:r>
      </w:del>
      <w:ins w:id="990" w:author="EDUARDO FERNANDEZ PASCUAL" w:date="2024-03-05T13:24:00Z">
        <w:r w:rsidR="00021EEE">
          <w:t>in</w:t>
        </w:r>
        <w:r w:rsidR="00021EEE" w:rsidRPr="003407A9">
          <w:t xml:space="preserve"> </w:t>
        </w:r>
      </w:ins>
      <w:r w:rsidRPr="003407A9">
        <w:t xml:space="preserve">both storage treatments </w:t>
      </w:r>
      <w:ins w:id="991" w:author="EDUARDO FERNANDEZ PASCUAL" w:date="2024-03-05T13:24:00Z">
        <w:r w:rsidR="00021EEE">
          <w:t>and</w:t>
        </w:r>
      </w:ins>
      <w:del w:id="992" w:author="EDUARDO FERNANDEZ PASCUAL" w:date="2024-03-05T13:24:00Z">
        <w:r w:rsidRPr="003407A9" w:rsidDel="00021EEE">
          <w:delText>in</w:delText>
        </w:r>
      </w:del>
      <w:r w:rsidRPr="003407A9">
        <w:t xml:space="preserve"> every water potential treatment</w:t>
      </w:r>
      <w:del w:id="993" w:author="EDUARDO FERNANDEZ PASCUAL" w:date="2024-03-05T13:26:00Z">
        <w:r w:rsidRPr="003407A9" w:rsidDel="002F5ACD">
          <w:delText xml:space="preserve"> (n subpopulations = 12 in both cases)</w:delText>
        </w:r>
      </w:del>
      <w:r w:rsidRPr="003407A9">
        <w:t>. (B)</w:t>
      </w:r>
      <w:r w:rsidR="007027AC" w:rsidRPr="003407A9">
        <w:t xml:space="preserve"> </w:t>
      </w:r>
      <w:r w:rsidRPr="003407A9">
        <w:t xml:space="preserve">Cumulative germination curves </w:t>
      </w:r>
      <w:ins w:id="994" w:author="EDUARDO FERNANDEZ PASCUAL" w:date="2024-03-05T13:25:00Z">
        <w:r w:rsidR="002F5ACD">
          <w:t>in</w:t>
        </w:r>
        <w:r w:rsidR="002F5ACD" w:rsidRPr="003407A9">
          <w:t xml:space="preserve"> </w:t>
        </w:r>
        <w:r w:rsidR="002F5ACD" w:rsidRPr="003407A9">
          <w:t xml:space="preserve">both storage treatments </w:t>
        </w:r>
        <w:r w:rsidR="002F5ACD">
          <w:t>and</w:t>
        </w:r>
        <w:r w:rsidR="002F5ACD" w:rsidRPr="003407A9">
          <w:t xml:space="preserve"> every water potential treatment</w:t>
        </w:r>
      </w:ins>
      <w:del w:id="995" w:author="EDUARDO FERNANDEZ PASCUAL" w:date="2024-03-05T13:25:00Z">
        <w:r w:rsidRPr="003407A9" w:rsidDel="002F5ACD">
          <w:delText xml:space="preserve">from all subpopulations </w:delText>
        </w:r>
      </w:del>
      <w:del w:id="996" w:author="EDUARDO FERNANDEZ PASCUAL" w:date="2024-03-05T13:26:00Z">
        <w:r w:rsidRPr="003407A9" w:rsidDel="002F5ACD">
          <w:delText>(N=12)</w:delText>
        </w:r>
      </w:del>
      <w:del w:id="997" w:author="EDUARDO FERNANDEZ PASCUAL" w:date="2024-03-05T13:25:00Z">
        <w:r w:rsidRPr="003407A9" w:rsidDel="002F5ACD">
          <w:delText xml:space="preserve"> for both storage treatments</w:delText>
        </w:r>
      </w:del>
      <w:r w:rsidRPr="003407A9">
        <w:t>.</w:t>
      </w:r>
    </w:p>
    <w:p w14:paraId="20D97BF4" w14:textId="5C9A2537" w:rsidR="006D223E" w:rsidRPr="003407A9" w:rsidRDefault="006D223E" w:rsidP="002D07AE">
      <w:pPr>
        <w:spacing w:line="360" w:lineRule="auto"/>
        <w:jc w:val="both"/>
      </w:pPr>
      <w:r w:rsidRPr="003407A9">
        <w:br w:type="page"/>
      </w:r>
    </w:p>
    <w:p w14:paraId="0500A21F" w14:textId="090600DB" w:rsidR="006D223E" w:rsidRPr="003407A9" w:rsidRDefault="00237902" w:rsidP="002D07AE">
      <w:pPr>
        <w:spacing w:line="360" w:lineRule="auto"/>
        <w:jc w:val="both"/>
      </w:pPr>
      <w:r>
        <w:rPr>
          <w:noProof/>
          <w:lang w:val="ca-ES" w:eastAsia="ca-ES"/>
        </w:rPr>
        <w:lastRenderedPageBreak/>
        <w:drawing>
          <wp:inline distT="0" distB="0" distL="0" distR="0" wp14:anchorId="465B7BE5" wp14:editId="388BE707">
            <wp:extent cx="5400040" cy="2700020"/>
            <wp:effectExtent l="0" t="0" r="0" b="5080"/>
            <wp:docPr id="1210901897"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01897" name="Imagen 2" descr="Gráfico, Gráfico de dispers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1147B036" w14:textId="6BCE7D19" w:rsidR="00675A18" w:rsidRDefault="00675A18" w:rsidP="002D07AE">
      <w:pPr>
        <w:spacing w:line="360" w:lineRule="auto"/>
        <w:jc w:val="both"/>
      </w:pPr>
      <w:commentRangeStart w:id="998"/>
      <w:commentRangeStart w:id="999"/>
      <w:commentRangeStart w:id="1000"/>
      <w:r w:rsidRPr="003407A9">
        <w:rPr>
          <w:b/>
          <w:bCs/>
        </w:rPr>
        <w:t xml:space="preserve">Figure </w:t>
      </w:r>
      <w:r w:rsidR="00097C04">
        <w:rPr>
          <w:b/>
          <w:bCs/>
        </w:rPr>
        <w:t>6</w:t>
      </w:r>
      <w:r w:rsidRPr="003407A9">
        <w:t xml:space="preserve">. </w:t>
      </w:r>
      <w:commentRangeEnd w:id="998"/>
      <w:r w:rsidR="00F33763">
        <w:rPr>
          <w:rStyle w:val="Refdecomentario"/>
        </w:rPr>
        <w:commentReference w:id="998"/>
      </w:r>
      <w:commentRangeEnd w:id="999"/>
      <w:r w:rsidR="009A5189">
        <w:rPr>
          <w:rStyle w:val="Refdecomentario"/>
        </w:rPr>
        <w:commentReference w:id="999"/>
      </w:r>
      <w:r w:rsidRPr="003407A9">
        <w:t xml:space="preserve">Germination base water potential as a function of subpopulation </w:t>
      </w:r>
      <w:r w:rsidR="00DB1B52">
        <w:t>seed mass</w:t>
      </w:r>
      <w:r w:rsidR="009A5189">
        <w:t xml:space="preserve"> measured in 12 subpopulations of</w:t>
      </w:r>
      <w:r w:rsidR="009A5189" w:rsidRPr="009A5189">
        <w:rPr>
          <w:i/>
          <w:iCs/>
        </w:rPr>
        <w:t xml:space="preserve"> Dianthus langeanus</w:t>
      </w:r>
      <w:r w:rsidR="009A5189">
        <w:t xml:space="preserve"> in NW Spain</w:t>
      </w:r>
      <w:r w:rsidR="002C17D3" w:rsidRPr="003407A9">
        <w:t xml:space="preserve">. Germination base water potential (Wb) was calculated using the hydro-time model. </w:t>
      </w:r>
      <w:r w:rsidR="008E69C5">
        <w:t>Seed mass</w:t>
      </w:r>
      <w:r w:rsidR="002C17D3" w:rsidRPr="003407A9">
        <w:t xml:space="preserve"> was measured </w:t>
      </w:r>
      <w:r w:rsidR="008E69C5">
        <w:t>per 10 individual seeds with precision scale</w:t>
      </w:r>
      <w:r w:rsidRPr="003407A9">
        <w:t xml:space="preserve">. P-values </w:t>
      </w:r>
      <w:r w:rsidR="002C17D3" w:rsidRPr="003407A9">
        <w:t xml:space="preserve">obtained </w:t>
      </w:r>
      <w:r w:rsidRPr="003407A9">
        <w:t xml:space="preserve">from </w:t>
      </w:r>
      <w:r w:rsidR="00376DED" w:rsidRPr="003407A9">
        <w:t>GLMM</w:t>
      </w:r>
      <w:r w:rsidR="002C17D3" w:rsidRPr="003407A9">
        <w:t>s</w:t>
      </w:r>
      <w:r w:rsidRPr="003407A9">
        <w:t xml:space="preserve"> as explained in </w:t>
      </w:r>
      <w:r w:rsidR="00376DED" w:rsidRPr="003407A9">
        <w:t>the m</w:t>
      </w:r>
      <w:r w:rsidRPr="003407A9">
        <w:t xml:space="preserve">ethods. </w:t>
      </w:r>
      <w:r w:rsidR="00EC6D4A">
        <w:t>Coloured points represent each subpopulation summit.</w:t>
      </w:r>
      <w:r w:rsidR="009A5189">
        <w:t xml:space="preserve"> </w:t>
      </w:r>
      <w:commentRangeEnd w:id="1000"/>
      <w:r w:rsidR="006B2595">
        <w:rPr>
          <w:rStyle w:val="Refdecomentario"/>
        </w:rPr>
        <w:commentReference w:id="1000"/>
      </w:r>
    </w:p>
    <w:p w14:paraId="57AD5BCD" w14:textId="77777777" w:rsidR="009A5189" w:rsidRPr="003407A9" w:rsidRDefault="009A5189" w:rsidP="002D07AE">
      <w:pPr>
        <w:spacing w:line="360" w:lineRule="auto"/>
        <w:jc w:val="both"/>
      </w:pPr>
    </w:p>
    <w:sectPr w:rsidR="009A5189" w:rsidRPr="003407A9" w:rsidSect="0071222C">
      <w:footerReference w:type="default" r:id="rId2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EDUARDO FERNANDEZ PASCUAL" w:date="2024-03-05T09:24:00Z" w:initials="EF">
    <w:p w14:paraId="1EC72787" w14:textId="77777777" w:rsidR="00291E15" w:rsidRDefault="00291E15" w:rsidP="00291E15">
      <w:pPr>
        <w:pStyle w:val="Textocomentario"/>
      </w:pPr>
      <w:r>
        <w:rPr>
          <w:rStyle w:val="Refdecomentario"/>
        </w:rPr>
        <w:annotationRef/>
      </w:r>
      <w:r>
        <w:t>Hay que indicar cuál corresponde a quién</w:t>
      </w:r>
    </w:p>
  </w:comment>
  <w:comment w:id="19" w:author="EDUARDO FERNANDEZ PASCUAL" w:date="2024-03-05T13:37:00Z" w:initials="EFP">
    <w:p w14:paraId="263C3826" w14:textId="77777777" w:rsidR="000B611B" w:rsidRDefault="000B611B" w:rsidP="000B611B">
      <w:pPr>
        <w:pStyle w:val="Textocomentario"/>
      </w:pPr>
      <w:r>
        <w:rPr>
          <w:rStyle w:val="Refdecomentario"/>
        </w:rPr>
        <w:annotationRef/>
      </w:r>
      <w:r>
        <w:t>Al final hay que limpiar el respositorio, hacerlo abierto, y linkarlo con Zenodo. Eso generará un DOI para el repositorio, que podemos citar aquí.</w:t>
      </w:r>
    </w:p>
  </w:comment>
  <w:comment w:id="158" w:author="Borja J-A" w:date="2024-02-13T13:28:00Z" w:initials="BJ">
    <w:p w14:paraId="73C95390" w14:textId="73F0EB6D" w:rsidR="00EF72A7" w:rsidRDefault="00EF72A7" w:rsidP="00EF72A7">
      <w:pPr>
        <w:pStyle w:val="Textocomentario"/>
      </w:pPr>
      <w:r>
        <w:rPr>
          <w:rStyle w:val="Refdecomentario"/>
        </w:rPr>
        <w:annotationRef/>
      </w:r>
      <w:r>
        <w:t>Here, I see necessary to conclude (and expand a little bit) something about the functional significance of the results (copying the sentence highlighted in the Discussion, for example).</w:t>
      </w:r>
    </w:p>
  </w:comment>
  <w:comment w:id="180" w:author="EDUARDO FERNANDEZ PASCUAL" w:date="2024-03-05T10:51:00Z" w:initials="EF">
    <w:p w14:paraId="64B0D39A" w14:textId="77777777" w:rsidR="00B231AD" w:rsidRDefault="00B231AD" w:rsidP="00B231AD">
      <w:pPr>
        <w:pStyle w:val="Textocomentario"/>
      </w:pPr>
      <w:r>
        <w:rPr>
          <w:rStyle w:val="Refdecomentario"/>
        </w:rPr>
        <w:annotationRef/>
      </w:r>
      <w:r>
        <w:t>Estas frases aquí en el primer párrafo dan demasiada importancia al asunto de la adaptación local vs. plasticidad fenotípica. Puesto que no vamos a poder resolver esta cuestión, hay que quitarlo de aquí. Se pueden reciclar para la discusión.</w:t>
      </w:r>
    </w:p>
  </w:comment>
  <w:comment w:id="303" w:author="EDUARDO FERNANDEZ PASCUAL" w:date="2024-03-05T10:42:00Z" w:initials="EF">
    <w:p w14:paraId="2996BC2A" w14:textId="77543A27" w:rsidR="00D1065E" w:rsidRDefault="00D1065E" w:rsidP="00D1065E">
      <w:pPr>
        <w:pStyle w:val="Textocomentario"/>
      </w:pPr>
      <w:r>
        <w:rPr>
          <w:rStyle w:val="Refdecomentario"/>
        </w:rPr>
        <w:annotationRef/>
      </w:r>
      <w:r>
        <w:t>Confirmar que son todas species level</w:t>
      </w:r>
    </w:p>
  </w:comment>
  <w:comment w:id="318" w:author="EDUARDO FERNANDEZ PASCUAL" w:date="2024-03-05T10:46:00Z" w:initials="EF">
    <w:p w14:paraId="0889B602" w14:textId="77777777" w:rsidR="00FE4917" w:rsidRDefault="00FE4917" w:rsidP="00FE4917">
      <w:pPr>
        <w:pStyle w:val="Textocomentario"/>
      </w:pPr>
      <w:r>
        <w:rPr>
          <w:rStyle w:val="Refdecomentario"/>
        </w:rPr>
        <w:annotationRef/>
      </w:r>
      <w:r>
        <w:t>Chequear si sigue sirviendo la referencia</w:t>
      </w:r>
    </w:p>
  </w:comment>
  <w:comment w:id="330" w:author="EDUARDO FERNANDEZ PASCUAL" w:date="2024-03-05T10:46:00Z" w:initials="EF">
    <w:p w14:paraId="40FB3C41" w14:textId="77777777" w:rsidR="00FE4917" w:rsidRDefault="00FE4917" w:rsidP="00FE4917">
      <w:pPr>
        <w:pStyle w:val="Textocomentario"/>
      </w:pPr>
      <w:r>
        <w:rPr>
          <w:rStyle w:val="Refdecomentario"/>
        </w:rPr>
        <w:annotationRef/>
      </w:r>
      <w:r>
        <w:t>Chequear si sigue sirviendo la referencia</w:t>
      </w:r>
    </w:p>
  </w:comment>
  <w:comment w:id="334" w:author="EDUARDO FERNANDEZ PASCUAL" w:date="2024-03-05T10:50:00Z" w:initials="EF">
    <w:p w14:paraId="60FFA0B8" w14:textId="77777777" w:rsidR="00EB6EDF" w:rsidRDefault="00026B56" w:rsidP="00EB6EDF">
      <w:pPr>
        <w:pStyle w:val="Textocomentario"/>
      </w:pPr>
      <w:r>
        <w:rPr>
          <w:rStyle w:val="Refdecomentario"/>
        </w:rPr>
        <w:annotationRef/>
      </w:r>
      <w:r w:rsidR="00EB6EDF">
        <w:t>Este párrafo es demasiado alpino-céntrico. Lo que estamos testando en un carácter de interés general, especialmente en water-limited ecosystems. Hay que hacer a este párrafo más general, y reducir la importancia del asunto alpino, que no deja de ser un ejemplo de ecosistema. O sea, hay que empezar el párrafo con las implicaciones que puede tener la “functional intraspecific variation in base water potential” para las plantas en general, luego para las plantas de water-limited ecosystems, y luego para las alpinas mediterráneas como ejemplo. Podemos aprovechar para desarrollar la idea que la water tolerance puede tener efectos en la fenología/timing de la germinación, en el éxito reproductivo (éxito de germinación y éxito del establecimiento de plántulas) y por tanto en último término efecto sobre la individual fitness.</w:t>
      </w:r>
    </w:p>
  </w:comment>
  <w:comment w:id="342" w:author="EDUARDO FERNANDEZ PASCUAL" w:date="2024-03-05T10:56:00Z" w:initials="EF">
    <w:p w14:paraId="3D6E899B" w14:textId="77A8E91F" w:rsidR="005F7727" w:rsidRDefault="000041A0" w:rsidP="005F7727">
      <w:pPr>
        <w:pStyle w:val="Textocomentario"/>
      </w:pPr>
      <w:r>
        <w:rPr>
          <w:rStyle w:val="Refdecomentario"/>
        </w:rPr>
        <w:annotationRef/>
      </w:r>
      <w:r w:rsidR="005F7727">
        <w:t>Revisar los tiempos verbales. En este párrafo la primera frase está en presente y la segunda en pasado. Cualquiera de los dos es válidos, pero tiene que ser consistente.</w:t>
      </w:r>
    </w:p>
  </w:comment>
  <w:comment w:id="388" w:author="EDUARDO FERNANDEZ PASCUAL" w:date="2024-03-05T11:01:00Z" w:initials="EF">
    <w:p w14:paraId="5447E532" w14:textId="77777777" w:rsidR="009D091F" w:rsidRDefault="009D091F" w:rsidP="009D091F">
      <w:pPr>
        <w:pStyle w:val="Textocomentario"/>
      </w:pPr>
      <w:r>
        <w:rPr>
          <w:rStyle w:val="Refdecomentario"/>
        </w:rPr>
        <w:annotationRef/>
      </w:r>
      <w:r>
        <w:t>La 2 y 3 hipótesis igual es mejor que no las presentemos como hipótesis, sino como secondary goals to control for factors that might affect base water potential</w:t>
      </w:r>
    </w:p>
  </w:comment>
  <w:comment w:id="472" w:author="EDUARDO FERNANDEZ PASCUAL" w:date="2024-03-05T11:58:00Z" w:initials="EF">
    <w:p w14:paraId="759F4BE3" w14:textId="77777777" w:rsidR="00B4254B" w:rsidRDefault="00B4254B" w:rsidP="00B4254B">
      <w:pPr>
        <w:pStyle w:val="Textocomentario"/>
      </w:pPr>
      <w:r>
        <w:rPr>
          <w:rStyle w:val="Refdecomentario"/>
        </w:rPr>
        <w:annotationRef/>
      </w:r>
      <w:r>
        <w:t>Los datos brutos irán en el repositorio de GitHub, que se hará abierto, y se enlazará con Zenodo.</w:t>
      </w:r>
    </w:p>
  </w:comment>
  <w:comment w:id="475" w:author="Borja J-A" w:date="2024-02-13T12:26:00Z" w:initials="BJ">
    <w:p w14:paraId="77853637" w14:textId="0F7D19C1" w:rsidR="008322C9" w:rsidRDefault="008322C9" w:rsidP="008322C9">
      <w:pPr>
        <w:pStyle w:val="Textocomentario"/>
      </w:pPr>
      <w:r>
        <w:rPr>
          <w:rStyle w:val="Refdecomentario"/>
        </w:rPr>
        <w:annotationRef/>
      </w:r>
      <w:r>
        <w:t>I would move this paragraph to the Results</w:t>
      </w:r>
    </w:p>
  </w:comment>
  <w:comment w:id="476" w:author="CLARA ESPINOSA DEL ALBA" w:date="2024-02-15T10:28:00Z" w:initials="CE">
    <w:p w14:paraId="28DB0F02" w14:textId="77777777" w:rsidR="00916B31" w:rsidRDefault="00CA2004" w:rsidP="00916B31">
      <w:pPr>
        <w:pStyle w:val="Textocomentario"/>
      </w:pPr>
      <w:r>
        <w:rPr>
          <w:rStyle w:val="Refdecomentario"/>
        </w:rPr>
        <w:annotationRef/>
      </w:r>
      <w:r w:rsidR="00916B31">
        <w:t>I would keep it here because is part of the description of the field sites. Also fits the figure scheme we propose</w:t>
      </w:r>
    </w:p>
  </w:comment>
  <w:comment w:id="477" w:author="EDUARDO FERNANDEZ PASCUAL" w:date="2024-03-05T09:35:00Z" w:initials="EF">
    <w:p w14:paraId="23724E4E" w14:textId="77777777" w:rsidR="00263E4D" w:rsidRDefault="00263E4D" w:rsidP="00263E4D">
      <w:pPr>
        <w:pStyle w:val="Textocomentario"/>
      </w:pPr>
      <w:r>
        <w:rPr>
          <w:rStyle w:val="Refdecomentario"/>
        </w:rPr>
        <w:annotationRef/>
      </w:r>
      <w:r>
        <w:t>I agree to keep it in the methods as a description of the sites</w:t>
      </w:r>
    </w:p>
  </w:comment>
  <w:comment w:id="479" w:author="CLARA ESPINOSA DEL ALBA" w:date="2024-02-15T10:37:00Z" w:initials="CE">
    <w:p w14:paraId="34112EFF" w14:textId="448BF789" w:rsidR="00A7486C" w:rsidRDefault="00A7486C" w:rsidP="00A7486C">
      <w:pPr>
        <w:pStyle w:val="Textocomentario"/>
      </w:pPr>
      <w:r>
        <w:rPr>
          <w:rStyle w:val="Refdecomentario"/>
        </w:rPr>
        <w:annotationRef/>
      </w:r>
      <w:r>
        <w:t>Borja comment: This is fine, but I expect concerns from the reviewers about that. This is a methodological weakness, we need to anticipate potential comments and explain it well in the Discussion.</w:t>
      </w:r>
    </w:p>
  </w:comment>
  <w:comment w:id="480" w:author="EDUARDO FERNANDEZ PASCUAL" w:date="2024-03-05T09:37:00Z" w:initials="EF">
    <w:p w14:paraId="30890E81" w14:textId="77777777" w:rsidR="004C53E1" w:rsidRDefault="004C53E1" w:rsidP="004C53E1">
      <w:pPr>
        <w:pStyle w:val="Textocomentario"/>
      </w:pPr>
      <w:r>
        <w:rPr>
          <w:rStyle w:val="Refdecomentario"/>
        </w:rPr>
        <w:annotationRef/>
      </w:r>
      <w:r>
        <w:t>Sí, creo que habría que (1) indicar aquí que se va a discutir en la discusión y (2) expandir un poco la justificación en la discusión</w:t>
      </w:r>
    </w:p>
  </w:comment>
  <w:comment w:id="484" w:author="EDUARDO FERNANDEZ PASCUAL" w:date="2024-03-05T12:03:00Z" w:initials="EF">
    <w:p w14:paraId="13D63CF0" w14:textId="77777777" w:rsidR="00A81903" w:rsidRDefault="00A81903" w:rsidP="00A81903">
      <w:pPr>
        <w:pStyle w:val="Textocomentario"/>
      </w:pPr>
      <w:r>
        <w:rPr>
          <w:rStyle w:val="Refdecomentario"/>
        </w:rPr>
        <w:annotationRef/>
      </w:r>
      <w:r>
        <w:t>Esta abreviatura se usa en algún otro sitio? SI no, no hace falta</w:t>
      </w:r>
    </w:p>
  </w:comment>
  <w:comment w:id="508" w:author="EDUARDO FERNANDEZ PASCUAL" w:date="2024-03-05T12:16:00Z" w:initials="EF">
    <w:p w14:paraId="6B9DC0BB" w14:textId="77777777" w:rsidR="00982560" w:rsidRDefault="0050560E" w:rsidP="00982560">
      <w:pPr>
        <w:pStyle w:val="Textocomentario"/>
      </w:pPr>
      <w:r>
        <w:rPr>
          <w:rStyle w:val="Refdecomentario"/>
        </w:rPr>
        <w:annotationRef/>
      </w:r>
      <w:r w:rsidR="00982560">
        <w:t>Escribirlo siempre igual (con guion vs sin guion vs sin espacio)</w:t>
      </w:r>
    </w:p>
  </w:comment>
  <w:comment w:id="517" w:author="EDUARDO FERNANDEZ PASCUAL" w:date="2024-03-05T12:18:00Z" w:initials="EF">
    <w:p w14:paraId="2166A78A" w14:textId="77777777" w:rsidR="00E14823" w:rsidRDefault="00E14823" w:rsidP="00E14823">
      <w:pPr>
        <w:pStyle w:val="Textocomentario"/>
      </w:pPr>
      <w:r>
        <w:rPr>
          <w:rStyle w:val="Refdecomentario"/>
        </w:rPr>
        <w:annotationRef/>
      </w:r>
      <w:r>
        <w:t>Si introducimos la abreviatura en el párrafo anterior hay que usarla consistentemente, p.ej. aquí habria que usarla</w:t>
      </w:r>
    </w:p>
  </w:comment>
  <w:comment w:id="788" w:author="Borja J-A" w:date="2024-02-13T13:03:00Z" w:initials="BJ">
    <w:p w14:paraId="5AECDF93" w14:textId="5B7FD877" w:rsidR="00037F0A" w:rsidRDefault="00131718" w:rsidP="00037F0A">
      <w:pPr>
        <w:pStyle w:val="Textocomentario"/>
      </w:pPr>
      <w:r>
        <w:rPr>
          <w:rStyle w:val="Refdecomentario"/>
        </w:rPr>
        <w:annotationRef/>
      </w:r>
      <w:r w:rsidR="00037F0A">
        <w:t>Probably “subpopulations” is not the best word for this. I would call a summit a subpopulation. Sampled plots are “different microclimatic conditions” within the same subpopulation. This would strength the idea of microclimatic gradients. I sugges changing in all the manuscript</w:t>
      </w:r>
    </w:p>
  </w:comment>
  <w:comment w:id="789" w:author="EDUARDO FERNANDEZ PASCUAL" w:date="2024-03-05T09:39:00Z" w:initials="EF">
    <w:p w14:paraId="23111F78" w14:textId="77777777" w:rsidR="005540B8" w:rsidRDefault="005540B8" w:rsidP="005540B8">
      <w:pPr>
        <w:pStyle w:val="Textocomentario"/>
      </w:pPr>
      <w:r>
        <w:rPr>
          <w:rStyle w:val="Refdecomentario"/>
        </w:rPr>
        <w:annotationRef/>
      </w:r>
      <w:r>
        <w:t>Agreed pero hay que buscar una palabra que nos sirva, no podemos usar “different microclimatic conditions” cada vez que nos refiramos a las “subpopulations”</w:t>
      </w:r>
    </w:p>
  </w:comment>
  <w:comment w:id="792" w:author="EDUARDO FERNANDEZ PASCUAL" w:date="2024-03-05T12:53:00Z" w:initials="EF">
    <w:p w14:paraId="1BFF66C8" w14:textId="77777777" w:rsidR="00174977" w:rsidRDefault="00174977" w:rsidP="00174977">
      <w:pPr>
        <w:pStyle w:val="Textocomentario"/>
      </w:pPr>
      <w:r>
        <w:rPr>
          <w:rStyle w:val="Refdecomentario"/>
        </w:rPr>
        <w:annotationRef/>
      </w:r>
      <w:r>
        <w:t>Esto que va sobre adaptación y plasticidad le pasa lo mismo que a las frases de la introducción, no puede ir tan arriba porque no lo testamos. Se puede mover todo a un parrafito de la discusión (más abajo) donde se aborde esta cuestión.</w:t>
      </w:r>
    </w:p>
  </w:comment>
  <w:comment w:id="801" w:author="Borja J-A" w:date="2024-02-13T13:07:00Z" w:initials="BJ">
    <w:p w14:paraId="658C7BBF" w14:textId="703D0C40" w:rsidR="007B680B" w:rsidRDefault="007B680B" w:rsidP="007B680B">
      <w:pPr>
        <w:pStyle w:val="Textocomentario"/>
      </w:pPr>
      <w:r>
        <w:rPr>
          <w:rStyle w:val="Refdecomentario"/>
        </w:rPr>
        <w:annotationRef/>
      </w:r>
      <w:r>
        <w:t>This is an importance sentence for the conclusions and the conclusive part of the abstract. But this sentence needs to be modified. As it reads now, it seems that Violle et al indicated that bwp is an important (seed trait) for individual fitness. But this is our conclusion. You don´t need to explain again what is (or not) a functional trait (you can take the Violle cite for the intro).</w:t>
      </w:r>
    </w:p>
  </w:comment>
  <w:comment w:id="803" w:author="CLARA ESPINOSA DEL ALBA" w:date="2024-01-22T16:53:00Z" w:initials="CE">
    <w:p w14:paraId="224939CC" w14:textId="074A1AD7" w:rsidR="00D834A7" w:rsidRDefault="00D834A7" w:rsidP="00D834A7">
      <w:pPr>
        <w:pStyle w:val="Textocomentario"/>
      </w:pPr>
      <w:r>
        <w:rPr>
          <w:rStyle w:val="Refdecomentario"/>
        </w:rPr>
        <w:annotationRef/>
      </w:r>
      <w:r>
        <w:t>@Edu he buscado por scholar y dice “doi not found”</w:t>
      </w:r>
    </w:p>
  </w:comment>
  <w:comment w:id="804" w:author="Diana María Cruz Tejada" w:date="2024-02-08T21:02:00Z" w:initials="DC">
    <w:p w14:paraId="58F7101F" w14:textId="77777777" w:rsidR="00C24554" w:rsidRDefault="00C24554" w:rsidP="00C24554">
      <w:pPr>
        <w:pStyle w:val="Textocomentario"/>
      </w:pPr>
      <w:r>
        <w:rPr>
          <w:rStyle w:val="Refdecomentario"/>
        </w:rPr>
        <w:annotationRef/>
      </w:r>
      <w:r w:rsidRPr="00C51647">
        <w:t>true</w:t>
      </w:r>
    </w:p>
  </w:comment>
  <w:comment w:id="805" w:author="EDUARDO FERNANDEZ PASCUAL" w:date="2024-03-05T09:27:00Z" w:initials="EF">
    <w:p w14:paraId="6A87812B" w14:textId="77777777" w:rsidR="00291E15" w:rsidRDefault="00291E15" w:rsidP="00291E15">
      <w:pPr>
        <w:pStyle w:val="Textocomentario"/>
      </w:pPr>
      <w:r>
        <w:rPr>
          <w:rStyle w:val="Refdecomentario"/>
        </w:rPr>
        <w:annotationRef/>
      </w:r>
      <w:r>
        <w:t>Pues no me acuerdo de qué referencia era… la podemos quitar, no es esencial.</w:t>
      </w:r>
    </w:p>
  </w:comment>
  <w:comment w:id="847" w:author="Borja J-A" w:date="2024-02-13T13:11:00Z" w:initials="BJ">
    <w:p w14:paraId="4CBD5CC5" w14:textId="03BAA3EC" w:rsidR="00FF1DC2" w:rsidRDefault="00FF1DC2" w:rsidP="00FF1DC2">
      <w:pPr>
        <w:pStyle w:val="Textocomentario"/>
      </w:pPr>
      <w:r>
        <w:rPr>
          <w:rStyle w:val="Refdecomentario"/>
        </w:rPr>
        <w:annotationRef/>
      </w:r>
      <w:r>
        <w:t>Shouldn´t be a different section here? The previous paragraphs discuss the results of the three hypotheses, but here there is a more general discussion. Maybe you can separate in two headings. Also, verify how the sequence aligns with the Intro.</w:t>
      </w:r>
    </w:p>
  </w:comment>
  <w:comment w:id="872" w:author="EDUARDO FERNANDEZ PASCUAL" w:date="2024-03-05T13:01:00Z" w:initials="EF">
    <w:p w14:paraId="0F814254" w14:textId="77777777" w:rsidR="00C17390" w:rsidRDefault="00C17390" w:rsidP="00C17390">
      <w:pPr>
        <w:pStyle w:val="Textocomentario"/>
      </w:pPr>
      <w:r>
        <w:rPr>
          <w:rStyle w:val="Refdecomentario"/>
        </w:rPr>
        <w:annotationRef/>
      </w:r>
      <w:r>
        <w:t>Aquí es donde hay que reciclar las frases de arriba</w:t>
      </w:r>
    </w:p>
  </w:comment>
  <w:comment w:id="877" w:author="EDUARDO FERNANDEZ PASCUAL" w:date="2024-03-05T09:29:00Z" w:initials="EF">
    <w:p w14:paraId="3E12BF0A" w14:textId="200BBF7A" w:rsidR="002D110A" w:rsidRDefault="00291E15" w:rsidP="002D110A">
      <w:pPr>
        <w:pStyle w:val="Textocomentario"/>
      </w:pPr>
      <w:r>
        <w:rPr>
          <w:rStyle w:val="Refdecomentario"/>
        </w:rPr>
        <w:annotationRef/>
      </w:r>
      <w:r w:rsidR="002D110A">
        <w:t>Este punto puedes desarrollarlo un poco más, reincidiendo en que testamos la relación agua-temperatura para los puntos que teníamos y que salió significativa, que el calor y el estrés hídrico están relacionados porque el calor aumenta la evapotranspiración, que en los sitios de calor hay también menos nieve y por tanto menos aporte de agua al suelo...</w:t>
      </w:r>
    </w:p>
  </w:comment>
  <w:comment w:id="879" w:author="Borja J-A" w:date="2024-02-13T13:17:00Z" w:initials="BJ">
    <w:p w14:paraId="2B93D8ED" w14:textId="48AC43AD" w:rsidR="002435F2" w:rsidRDefault="002435F2" w:rsidP="002435F2">
      <w:pPr>
        <w:pStyle w:val="Textocomentario"/>
      </w:pPr>
      <w:r>
        <w:rPr>
          <w:rStyle w:val="Refdecomentario"/>
        </w:rPr>
        <w:annotationRef/>
      </w:r>
      <w:r>
        <w:t>I don´t see this as a limitation, considering the final sampling</w:t>
      </w:r>
    </w:p>
  </w:comment>
  <w:comment w:id="880" w:author="CLARA ESPINOSA DEL ALBA" w:date="2024-02-15T12:17:00Z" w:initials="CE">
    <w:p w14:paraId="6D2CA394" w14:textId="77777777" w:rsidR="00133D4F" w:rsidRDefault="00133D4F" w:rsidP="00133D4F">
      <w:pPr>
        <w:pStyle w:val="Textocomentario"/>
      </w:pPr>
      <w:r>
        <w:rPr>
          <w:rStyle w:val="Refdecomentario"/>
        </w:rPr>
        <w:annotationRef/>
      </w:r>
      <w:r>
        <w:t>Fair enough I am good with deleting this part</w:t>
      </w:r>
    </w:p>
  </w:comment>
  <w:comment w:id="881" w:author="EDUARDO FERNANDEZ PASCUAL" w:date="2024-03-05T09:33:00Z" w:initials="EF">
    <w:p w14:paraId="2CECB6E8" w14:textId="77777777" w:rsidR="00FB6FD5" w:rsidRDefault="00FB6FD5" w:rsidP="00FB6FD5">
      <w:pPr>
        <w:pStyle w:val="Textocomentario"/>
      </w:pPr>
      <w:r>
        <w:rPr>
          <w:rStyle w:val="Refdecomentario"/>
        </w:rPr>
        <w:annotationRef/>
      </w:r>
      <w:r>
        <w:t>Yo tampoco creo que sea un problema, pero no pasa nada por dejarlo.</w:t>
      </w:r>
    </w:p>
  </w:comment>
  <w:comment w:id="886" w:author="Diana María Cruz Tejada" w:date="2024-02-08T21:31:00Z" w:initials="DC">
    <w:p w14:paraId="3296D516" w14:textId="4338304C" w:rsidR="0000029D" w:rsidRDefault="0000029D" w:rsidP="0000029D">
      <w:pPr>
        <w:pStyle w:val="Textocomentario"/>
      </w:pPr>
      <w:r>
        <w:rPr>
          <w:rStyle w:val="Refdecomentario"/>
        </w:rPr>
        <w:annotationRef/>
      </w:r>
      <w:r w:rsidRPr="00C51647">
        <w:t>I think this could be aalways a limitation in watever experiment., but if we have tested that there are no differences of using alternating or constant temperatures… should we mention this as a limitation?</w:t>
      </w:r>
    </w:p>
  </w:comment>
  <w:comment w:id="887" w:author="CLARA ESPINOSA DEL ALBA" w:date="2024-02-09T10:41:00Z" w:initials="CE">
    <w:p w14:paraId="77452C5E" w14:textId="77777777" w:rsidR="00436DFF" w:rsidRDefault="00436DFF" w:rsidP="00436DFF">
      <w:pPr>
        <w:pStyle w:val="Textocomentario"/>
      </w:pPr>
      <w:r>
        <w:rPr>
          <w:rStyle w:val="Refdecomentario"/>
        </w:rPr>
        <w:annotationRef/>
      </w:r>
      <w:r>
        <w:t>I am not sure</w:t>
      </w:r>
    </w:p>
  </w:comment>
  <w:comment w:id="888" w:author="Borja J-A" w:date="2024-02-13T13:18:00Z" w:initials="BJ">
    <w:p w14:paraId="020A2572" w14:textId="77777777" w:rsidR="00A91D4F" w:rsidRDefault="00A91D4F" w:rsidP="00A91D4F">
      <w:pPr>
        <w:pStyle w:val="Textocomentario"/>
      </w:pPr>
      <w:r>
        <w:rPr>
          <w:rStyle w:val="Refdecomentario"/>
        </w:rPr>
        <w:annotationRef/>
      </w:r>
      <w:r>
        <w:t>But it is important to interpret the results. I would keep it.</w:t>
      </w:r>
    </w:p>
  </w:comment>
  <w:comment w:id="889" w:author="Diana María Cruz Tejada" w:date="2024-02-08T21:32:00Z" w:initials="DC">
    <w:p w14:paraId="11018529" w14:textId="09D4932A" w:rsidR="0000029D" w:rsidRDefault="0000029D" w:rsidP="0000029D">
      <w:pPr>
        <w:pStyle w:val="Textocomentario"/>
      </w:pPr>
      <w:r>
        <w:rPr>
          <w:rStyle w:val="Refdecomentario"/>
        </w:rPr>
        <w:annotationRef/>
      </w:r>
      <w:r w:rsidRPr="00C51647">
        <w:t>Saying like this seems that we did everything wrong!</w:t>
      </w:r>
    </w:p>
  </w:comment>
  <w:comment w:id="890" w:author="CLARA ESPINOSA DEL ALBA" w:date="2024-02-09T10:44:00Z" w:initials="CE">
    <w:p w14:paraId="5DF030F1" w14:textId="77777777" w:rsidR="003666B9" w:rsidRDefault="00FA4E3D" w:rsidP="003666B9">
      <w:pPr>
        <w:pStyle w:val="Textocomentario"/>
      </w:pPr>
      <w:r>
        <w:rPr>
          <w:rStyle w:val="Refdecomentario"/>
        </w:rPr>
        <w:annotationRef/>
      </w:r>
      <w:r w:rsidR="003666B9">
        <w:t>I think is good to say that field assumptions based on lab results should be done carefully, but there is no consensus on the best way to test water stress in germination, where you need to see the radicle emerge</w:t>
      </w:r>
    </w:p>
  </w:comment>
  <w:comment w:id="891" w:author="EDUARDO FERNANDEZ PASCUAL" w:date="2024-03-05T09:33:00Z" w:initials="EF">
    <w:p w14:paraId="3909E161" w14:textId="77777777" w:rsidR="005D5AF0" w:rsidRDefault="005D5AF0" w:rsidP="005D5AF0">
      <w:pPr>
        <w:pStyle w:val="Textocomentario"/>
      </w:pPr>
      <w:r>
        <w:rPr>
          <w:rStyle w:val="Refdecomentario"/>
        </w:rPr>
        <w:annotationRef/>
      </w:r>
      <w:r>
        <w:t>I agree with Clara</w:t>
      </w:r>
    </w:p>
  </w:comment>
  <w:comment w:id="896" w:author="Borja J-A" w:date="2024-02-13T13:20:00Z" w:initials="BJ">
    <w:p w14:paraId="536AE744" w14:textId="2370DAE6" w:rsidR="009F63D5" w:rsidRDefault="009F63D5" w:rsidP="009F63D5">
      <w:pPr>
        <w:pStyle w:val="Textocomentario"/>
      </w:pPr>
      <w:r>
        <w:rPr>
          <w:rStyle w:val="Refdecomentario"/>
        </w:rPr>
        <w:annotationRef/>
      </w:r>
      <w:r>
        <w:t>This is nice, but we need a more conclusive end for this (last) section: major conclusions and major implications (going back to the start of the intro), and not only the future research...</w:t>
      </w:r>
    </w:p>
  </w:comment>
  <w:comment w:id="922" w:author="Borja J-A" w:date="2024-02-13T12:59:00Z" w:initials="BJ">
    <w:p w14:paraId="100B6AE6" w14:textId="00BBEFF6" w:rsidR="00382A37" w:rsidRPr="00C51647" w:rsidRDefault="00382A37" w:rsidP="00382A37">
      <w:pPr>
        <w:pStyle w:val="Textocomentario"/>
        <w:rPr>
          <w:lang w:val="es-ES"/>
        </w:rPr>
      </w:pPr>
      <w:r>
        <w:rPr>
          <w:rStyle w:val="Refdecomentario"/>
        </w:rPr>
        <w:annotationRef/>
      </w:r>
      <w:r w:rsidRPr="00C51647">
        <w:rPr>
          <w:lang w:val="es-ES"/>
        </w:rPr>
        <w:t>Llevar la tabla al Apéndice</w:t>
      </w:r>
    </w:p>
  </w:comment>
  <w:comment w:id="923" w:author="CLARA ESPINOSA DEL ALBA" w:date="2024-02-15T12:56:00Z" w:initials="CE">
    <w:p w14:paraId="5FDF36E9" w14:textId="77777777" w:rsidR="00A15430" w:rsidRPr="00C51647" w:rsidRDefault="00A15430" w:rsidP="00A15430">
      <w:pPr>
        <w:pStyle w:val="Textocomentario"/>
        <w:rPr>
          <w:lang w:val="es-ES"/>
        </w:rPr>
      </w:pPr>
      <w:r>
        <w:rPr>
          <w:rStyle w:val="Refdecomentario"/>
        </w:rPr>
        <w:annotationRef/>
      </w:r>
      <w:r w:rsidRPr="00C51647">
        <w:rPr>
          <w:lang w:val="es-ES"/>
        </w:rPr>
        <w:t>Prefiero en el texto porque permite ver que subpoblaciones están en que tratamientos a parte de los resultados de los modelos</w:t>
      </w:r>
    </w:p>
  </w:comment>
  <w:comment w:id="924" w:author="EDUARDO FERNANDEZ PASCUAL" w:date="2024-03-05T09:34:00Z" w:initials="EF">
    <w:p w14:paraId="1B11B01B" w14:textId="77777777" w:rsidR="00F97AE7" w:rsidRDefault="00F97AE7" w:rsidP="00F97AE7">
      <w:pPr>
        <w:pStyle w:val="Textocomentario"/>
      </w:pPr>
      <w:r>
        <w:rPr>
          <w:rStyle w:val="Refdecomentario"/>
        </w:rPr>
        <w:annotationRef/>
      </w:r>
      <w:r>
        <w:t>La tabla es importante porque al final estos son los functional traits que hemos medido para las populations. Es información útil para otros estudios e.g. meta-análisis</w:t>
      </w:r>
    </w:p>
  </w:comment>
  <w:comment w:id="928" w:author="CLARA ESPINOSA DEL ALBA" w:date="2024-01-24T13:25:00Z" w:initials="CEDA">
    <w:p w14:paraId="77F8A496" w14:textId="28419C29" w:rsidR="00B16D72" w:rsidRPr="00C51647" w:rsidRDefault="00B16D72" w:rsidP="00B16D72">
      <w:pPr>
        <w:pStyle w:val="Textocomentario"/>
        <w:rPr>
          <w:lang w:val="es-ES"/>
        </w:rPr>
      </w:pPr>
      <w:r>
        <w:rPr>
          <w:rStyle w:val="Refdecomentario"/>
        </w:rPr>
        <w:annotationRef/>
      </w:r>
      <w:r w:rsidRPr="00C51647">
        <w:rPr>
          <w:lang w:val="es-ES"/>
        </w:rPr>
        <w:t>Change image for electronic microscope</w:t>
      </w:r>
    </w:p>
  </w:comment>
  <w:comment w:id="929" w:author="Diana María Cruz Tejada" w:date="2024-02-08T21:35:00Z" w:initials="DC">
    <w:p w14:paraId="17C870BF" w14:textId="77777777" w:rsidR="006E09BE" w:rsidRPr="00C51647" w:rsidRDefault="006E09BE" w:rsidP="006E09BE">
      <w:pPr>
        <w:pStyle w:val="Textocomentario"/>
        <w:rPr>
          <w:lang w:val="es-ES"/>
        </w:rPr>
      </w:pPr>
      <w:r>
        <w:rPr>
          <w:rStyle w:val="Refdecomentario"/>
        </w:rPr>
        <w:annotationRef/>
      </w:r>
      <w:r>
        <w:rPr>
          <w:lang w:val="es-CO"/>
        </w:rPr>
        <w:t>Sigifica ponerle una escala a la foto de la semilla?</w:t>
      </w:r>
    </w:p>
  </w:comment>
  <w:comment w:id="930" w:author="CLARA ESPINOSA DEL ALBA" w:date="2024-02-09T10:49:00Z" w:initials="CE">
    <w:p w14:paraId="7080D9AD" w14:textId="77777777" w:rsidR="008F2253" w:rsidRPr="00C51647" w:rsidRDefault="008F2253" w:rsidP="008F2253">
      <w:pPr>
        <w:pStyle w:val="Textocomentario"/>
        <w:rPr>
          <w:lang w:val="es-ES"/>
        </w:rPr>
      </w:pPr>
      <w:r>
        <w:rPr>
          <w:rStyle w:val="Refdecomentario"/>
        </w:rPr>
        <w:annotationRef/>
      </w:r>
      <w:r w:rsidRPr="00C51647">
        <w:rPr>
          <w:lang w:val="es-ES"/>
        </w:rPr>
        <w:t>Poner una imagen de microscopio electrónico de barrido (con escala si)</w:t>
      </w:r>
    </w:p>
  </w:comment>
  <w:comment w:id="931" w:author="Borja J-A" w:date="2024-02-13T12:50:00Z" w:initials="BJ">
    <w:p w14:paraId="0B44817D" w14:textId="77777777" w:rsidR="009E4603" w:rsidRPr="00C51647" w:rsidRDefault="009E4603" w:rsidP="009E4603">
      <w:pPr>
        <w:pStyle w:val="Textocomentario"/>
        <w:rPr>
          <w:lang w:val="es-ES"/>
        </w:rPr>
      </w:pPr>
      <w:r>
        <w:rPr>
          <w:rStyle w:val="Refdecomentario"/>
        </w:rPr>
        <w:annotationRef/>
      </w:r>
      <w:r w:rsidRPr="00C51647">
        <w:rPr>
          <w:lang w:val="es-ES"/>
        </w:rPr>
        <w:t>Si se pone, entonces debería ser mucho más grande para fardar de foto...</w:t>
      </w:r>
    </w:p>
  </w:comment>
  <w:comment w:id="932" w:author="Diana María Cruz Tejada" w:date="2024-02-08T21:37:00Z" w:initials="DC">
    <w:p w14:paraId="5283EAE7" w14:textId="66BC25A5" w:rsidR="006E09BE" w:rsidRPr="00C51647" w:rsidRDefault="006E09BE" w:rsidP="006E09BE">
      <w:pPr>
        <w:pStyle w:val="Textocomentario"/>
        <w:rPr>
          <w:lang w:val="es-ES"/>
        </w:rPr>
      </w:pPr>
      <w:r>
        <w:rPr>
          <w:rStyle w:val="Refdecomentario"/>
        </w:rPr>
        <w:annotationRef/>
      </w:r>
      <w:r>
        <w:rPr>
          <w:lang w:val="es-CO"/>
        </w:rPr>
        <w:t>No se si sea innecesario, pero se le podria agregar la altura a cada uno de los puntos en la primera imagen?</w:t>
      </w:r>
    </w:p>
  </w:comment>
  <w:comment w:id="933" w:author="CLARA ESPINOSA DEL ALBA" w:date="2024-02-09T10:52:00Z" w:initials="CE">
    <w:p w14:paraId="77C74EB1" w14:textId="77777777" w:rsidR="00B07D71" w:rsidRPr="00C51647" w:rsidRDefault="00B07D71" w:rsidP="00B07D71">
      <w:pPr>
        <w:pStyle w:val="Textocomentario"/>
        <w:rPr>
          <w:lang w:val="es-ES"/>
        </w:rPr>
      </w:pPr>
      <w:r>
        <w:rPr>
          <w:rStyle w:val="Refdecomentario"/>
        </w:rPr>
        <w:annotationRef/>
      </w:r>
      <w:r w:rsidRPr="00C51647">
        <w:rPr>
          <w:lang w:val="es-ES"/>
        </w:rPr>
        <w:t>Yo creo que no es necesario pero a ver que opinan Edu y Borja</w:t>
      </w:r>
    </w:p>
  </w:comment>
  <w:comment w:id="934" w:author="Borja J-A" w:date="2024-02-13T12:52:00Z" w:initials="BJ">
    <w:p w14:paraId="461A4A38" w14:textId="77777777" w:rsidR="001D51BC" w:rsidRPr="00C51647" w:rsidRDefault="001D51BC" w:rsidP="001D51BC">
      <w:pPr>
        <w:pStyle w:val="Textocomentario"/>
        <w:rPr>
          <w:lang w:val="es-ES"/>
        </w:rPr>
      </w:pPr>
      <w:r>
        <w:rPr>
          <w:rStyle w:val="Refdecomentario"/>
        </w:rPr>
        <w:annotationRef/>
      </w:r>
      <w:r w:rsidRPr="00C51647">
        <w:rPr>
          <w:lang w:val="es-ES"/>
        </w:rPr>
        <w:t>Se puede añadir a la leyenda y poner más pequeños los nombres, o bien a la caption. Habría que poner también la barra de medidas en metros en los mapas para estimar las distancias...</w:t>
      </w:r>
    </w:p>
  </w:comment>
  <w:comment w:id="935" w:author="EDUARDO FERNANDEZ PASCUAL" w:date="2024-03-05T13:12:00Z" w:initials="EFP">
    <w:p w14:paraId="4B431E7F" w14:textId="77777777" w:rsidR="00D53A87" w:rsidRDefault="00D53A87" w:rsidP="00D53A87">
      <w:pPr>
        <w:pStyle w:val="Textocomentario"/>
      </w:pPr>
      <w:r>
        <w:rPr>
          <w:rStyle w:val="Refdecomentario"/>
        </w:rPr>
        <w:annotationRef/>
      </w:r>
      <w:r>
        <w:t>Se puede añadir a la leyenda como dice Borja, y hacer su letra más pequeña. La leyenda de summits mejor arriba del todo.</w:t>
      </w:r>
    </w:p>
  </w:comment>
  <w:comment w:id="949" w:author="Borja J-A" w:date="2024-02-13T12:54:00Z" w:initials="BJ">
    <w:p w14:paraId="107D172D" w14:textId="6E06DD42" w:rsidR="00A56ECF" w:rsidRPr="00C51647" w:rsidRDefault="00A56ECF" w:rsidP="00A56ECF">
      <w:pPr>
        <w:pStyle w:val="Textocomentario"/>
        <w:rPr>
          <w:lang w:val="es-ES"/>
        </w:rPr>
      </w:pPr>
      <w:r>
        <w:rPr>
          <w:rStyle w:val="Refdecomentario"/>
        </w:rPr>
        <w:annotationRef/>
      </w:r>
      <w:r w:rsidRPr="00C51647">
        <w:rPr>
          <w:lang w:val="es-ES"/>
        </w:rPr>
        <w:t>Se explica esto en el texto?</w:t>
      </w:r>
    </w:p>
  </w:comment>
  <w:comment w:id="950" w:author="EDUARDO FERNANDEZ PASCUAL" w:date="2024-03-05T13:23:00Z" w:initials="EFP">
    <w:p w14:paraId="574CFAB3" w14:textId="77777777" w:rsidR="00554969" w:rsidRDefault="00554969" w:rsidP="00554969">
      <w:pPr>
        <w:pStyle w:val="Textocomentario"/>
      </w:pPr>
      <w:r>
        <w:rPr>
          <w:rStyle w:val="Refdecomentario"/>
        </w:rPr>
        <w:annotationRef/>
      </w:r>
      <w:r>
        <w:t>Creo que ni hace falta, se puede quitar.</w:t>
      </w:r>
    </w:p>
  </w:comment>
  <w:comment w:id="954" w:author="EDUARDO FERNANDEZ PASCUAL" w:date="2024-03-05T13:23:00Z" w:initials="EFP">
    <w:p w14:paraId="13EC9898" w14:textId="569FB5B2" w:rsidR="00554969" w:rsidRDefault="00554969" w:rsidP="00554969">
      <w:pPr>
        <w:pStyle w:val="Textocomentario"/>
      </w:pPr>
      <w:r>
        <w:rPr>
          <w:rStyle w:val="Refdecomentario"/>
        </w:rPr>
        <w:annotationRef/>
      </w:r>
      <w:r>
        <w:t>La línea de tendencia mejor en negro, para que no se piense que el azul representa algo.</w:t>
      </w:r>
    </w:p>
  </w:comment>
  <w:comment w:id="958" w:author="Diana María Cruz Tejada" w:date="2024-02-08T21:42:00Z" w:initials="DC">
    <w:p w14:paraId="2BBA2079" w14:textId="4BF9FC18" w:rsidR="006A4E20" w:rsidRPr="00C51647" w:rsidRDefault="006A4E20" w:rsidP="006A4E20">
      <w:pPr>
        <w:pStyle w:val="Textocomentario"/>
        <w:rPr>
          <w:lang w:val="es-ES"/>
        </w:rPr>
      </w:pPr>
      <w:r>
        <w:rPr>
          <w:rStyle w:val="Refdecomentario"/>
        </w:rPr>
        <w:annotationRef/>
      </w:r>
      <w:r w:rsidRPr="00C51647">
        <w:t xml:space="preserve">Should we explain to what correspond each point?.. </w:t>
      </w:r>
      <w:r>
        <w:rPr>
          <w:lang w:val="es-CO"/>
        </w:rPr>
        <w:t>Es decir, son los summits pero son varios puntos de cada uno, no?</w:t>
      </w:r>
    </w:p>
  </w:comment>
  <w:comment w:id="959" w:author="CLARA ESPINOSA DEL ALBA" w:date="2024-02-09T10:54:00Z" w:initials="CE">
    <w:p w14:paraId="249ACFA9" w14:textId="77777777" w:rsidR="00F020DD" w:rsidRPr="00C51647" w:rsidRDefault="00F020DD" w:rsidP="00F020DD">
      <w:pPr>
        <w:pStyle w:val="Textocomentario"/>
        <w:rPr>
          <w:lang w:val="es-ES"/>
        </w:rPr>
      </w:pPr>
      <w:r>
        <w:rPr>
          <w:rStyle w:val="Refdecomentario"/>
        </w:rPr>
        <w:annotationRef/>
      </w:r>
      <w:r w:rsidRPr="00C51647">
        <w:rPr>
          <w:lang w:val="es-ES"/>
        </w:rPr>
        <w:t>Porque tenemos varios años de datos!</w:t>
      </w:r>
    </w:p>
  </w:comment>
  <w:comment w:id="960" w:author="EDUARDO FERNANDEZ PASCUAL" w:date="2024-03-05T13:20:00Z" w:initials="EFP">
    <w:p w14:paraId="5E60425B" w14:textId="77777777" w:rsidR="004B2015" w:rsidRDefault="004B2015" w:rsidP="004B2015">
      <w:pPr>
        <w:pStyle w:val="Textocomentario"/>
      </w:pPr>
      <w:r>
        <w:rPr>
          <w:rStyle w:val="Refdecomentario"/>
        </w:rPr>
        <w:annotationRef/>
      </w:r>
      <w:r>
        <w:t>Puedes quitar el título y la leyenda de la izquierda, ya cada panel lleva si es fresh o AR. Puedes poner a los paneles una A o B.</w:t>
      </w:r>
    </w:p>
  </w:comment>
  <w:comment w:id="973" w:author="EDUARDO FERNANDEZ PASCUAL" w:date="2024-03-05T13:24:00Z" w:initials="EFP">
    <w:p w14:paraId="19B6FCDE" w14:textId="77777777" w:rsidR="007B4808" w:rsidRDefault="007B4808" w:rsidP="007B4808">
      <w:pPr>
        <w:pStyle w:val="Textocomentario"/>
      </w:pPr>
      <w:r>
        <w:rPr>
          <w:rStyle w:val="Refdecomentario"/>
        </w:rPr>
        <w:annotationRef/>
      </w:r>
      <w:r>
        <w:t>Ojo, en las captions a veces se abrevia el género y a veces no, homogeneizar.</w:t>
      </w:r>
    </w:p>
  </w:comment>
  <w:comment w:id="976" w:author="EDUARDO FERNANDEZ PASCUAL" w:date="2024-03-05T13:30:00Z" w:initials="EFP">
    <w:p w14:paraId="75EBFD6A" w14:textId="77777777" w:rsidR="00217FC4" w:rsidRDefault="00217FC4" w:rsidP="00217FC4">
      <w:pPr>
        <w:pStyle w:val="Textocomentario"/>
      </w:pPr>
      <w:r>
        <w:rPr>
          <w:rStyle w:val="Refdecomentario"/>
        </w:rPr>
        <w:annotationRef/>
      </w:r>
      <w:r>
        <w:t>Poner bien el símbolo</w:t>
      </w:r>
    </w:p>
  </w:comment>
  <w:comment w:id="977" w:author="EDUARDO FERNANDEZ PASCUAL" w:date="2024-03-05T13:15:00Z" w:initials="EFP">
    <w:p w14:paraId="653AC500" w14:textId="4294AEF8" w:rsidR="00E74E60" w:rsidRDefault="00E74E60" w:rsidP="00E74E60">
      <w:pPr>
        <w:pStyle w:val="Textocomentario"/>
      </w:pPr>
      <w:r>
        <w:rPr>
          <w:rStyle w:val="Refdecomentario"/>
        </w:rPr>
        <w:annotationRef/>
      </w:r>
      <w:r>
        <w:t>Podrías intentar poner A y B en una fila, para que sea más fácil maquetar la figura.</w:t>
      </w:r>
    </w:p>
  </w:comment>
  <w:comment w:id="998" w:author="Borja J-A" w:date="2024-02-13T12:58:00Z" w:initials="BJ">
    <w:p w14:paraId="1A26713E" w14:textId="2850B676" w:rsidR="00F33763" w:rsidRPr="00C51647" w:rsidRDefault="00F33763" w:rsidP="00F33763">
      <w:pPr>
        <w:pStyle w:val="Textocomentario"/>
        <w:rPr>
          <w:lang w:val="es-ES"/>
        </w:rPr>
      </w:pPr>
      <w:r>
        <w:rPr>
          <w:rStyle w:val="Refdecomentario"/>
        </w:rPr>
        <w:annotationRef/>
      </w:r>
      <w:r w:rsidRPr="00C51647">
        <w:rPr>
          <w:lang w:val="es-ES"/>
        </w:rPr>
        <w:t>Se puede unir a la Figura 4 y ponerlas como (A) y (B). Al fin y al cabo la variable respuesta es la misma</w:t>
      </w:r>
    </w:p>
  </w:comment>
  <w:comment w:id="999" w:author="CLARA ESPINOSA DEL ALBA" w:date="2024-02-15T12:53:00Z" w:initials="CE">
    <w:p w14:paraId="06D201A8" w14:textId="77777777" w:rsidR="009A5189" w:rsidRPr="00C51647" w:rsidRDefault="009A5189" w:rsidP="009A5189">
      <w:pPr>
        <w:pStyle w:val="Textocomentario"/>
        <w:rPr>
          <w:lang w:val="es-ES"/>
        </w:rPr>
      </w:pPr>
      <w:r>
        <w:rPr>
          <w:rStyle w:val="Refdecomentario"/>
        </w:rPr>
        <w:annotationRef/>
      </w:r>
      <w:r w:rsidRPr="00C51647">
        <w:rPr>
          <w:lang w:val="es-ES"/>
        </w:rPr>
        <w:t>Me parece correcto pero entonces el orden de las figuras no se correspondra con el orden de nuestras predictions y el orden en resultados.</w:t>
      </w:r>
    </w:p>
  </w:comment>
  <w:comment w:id="1000" w:author="EDUARDO FERNANDEZ PASCUAL" w:date="2024-03-05T13:15:00Z" w:initials="EFP">
    <w:p w14:paraId="0026E9E1" w14:textId="77777777" w:rsidR="006B2595" w:rsidRDefault="006B2595" w:rsidP="006B2595">
      <w:pPr>
        <w:pStyle w:val="Textocomentario"/>
      </w:pPr>
      <w:r>
        <w:rPr>
          <w:rStyle w:val="Refdecomentario"/>
        </w:rPr>
        <w:annotationRef/>
      </w:r>
      <w:r>
        <w:t>Esta la quitaríam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C72787" w15:done="0"/>
  <w15:commentEx w15:paraId="263C3826" w15:done="0"/>
  <w15:commentEx w15:paraId="73C95390" w15:done="1"/>
  <w15:commentEx w15:paraId="64B0D39A" w15:done="0"/>
  <w15:commentEx w15:paraId="2996BC2A" w15:done="0"/>
  <w15:commentEx w15:paraId="0889B602" w15:done="0"/>
  <w15:commentEx w15:paraId="40FB3C41" w15:done="0"/>
  <w15:commentEx w15:paraId="60FFA0B8" w15:done="0"/>
  <w15:commentEx w15:paraId="3D6E899B" w15:done="0"/>
  <w15:commentEx w15:paraId="5447E532" w15:done="0"/>
  <w15:commentEx w15:paraId="759F4BE3" w15:done="0"/>
  <w15:commentEx w15:paraId="77853637" w15:done="0"/>
  <w15:commentEx w15:paraId="28DB0F02" w15:paraIdParent="77853637" w15:done="0"/>
  <w15:commentEx w15:paraId="23724E4E" w15:paraIdParent="77853637" w15:done="0"/>
  <w15:commentEx w15:paraId="34112EFF" w15:done="0"/>
  <w15:commentEx w15:paraId="30890E81" w15:paraIdParent="34112EFF" w15:done="0"/>
  <w15:commentEx w15:paraId="13D63CF0" w15:done="0"/>
  <w15:commentEx w15:paraId="6B9DC0BB" w15:done="0"/>
  <w15:commentEx w15:paraId="2166A78A" w15:done="0"/>
  <w15:commentEx w15:paraId="5AECDF93" w15:done="0"/>
  <w15:commentEx w15:paraId="23111F78" w15:paraIdParent="5AECDF93" w15:done="0"/>
  <w15:commentEx w15:paraId="1BFF66C8" w15:done="0"/>
  <w15:commentEx w15:paraId="658C7BBF" w15:done="1"/>
  <w15:commentEx w15:paraId="224939CC" w15:done="0"/>
  <w15:commentEx w15:paraId="58F7101F" w15:paraIdParent="224939CC" w15:done="0"/>
  <w15:commentEx w15:paraId="6A87812B" w15:paraIdParent="224939CC" w15:done="0"/>
  <w15:commentEx w15:paraId="4CBD5CC5" w15:done="1"/>
  <w15:commentEx w15:paraId="0F814254" w15:done="0"/>
  <w15:commentEx w15:paraId="3E12BF0A" w15:done="0"/>
  <w15:commentEx w15:paraId="2B93D8ED" w15:done="0"/>
  <w15:commentEx w15:paraId="6D2CA394" w15:paraIdParent="2B93D8ED" w15:done="0"/>
  <w15:commentEx w15:paraId="2CECB6E8" w15:paraIdParent="2B93D8ED" w15:done="0"/>
  <w15:commentEx w15:paraId="3296D516" w15:done="0"/>
  <w15:commentEx w15:paraId="77452C5E" w15:paraIdParent="3296D516" w15:done="0"/>
  <w15:commentEx w15:paraId="020A2572" w15:paraIdParent="3296D516" w15:done="0"/>
  <w15:commentEx w15:paraId="11018529" w15:done="0"/>
  <w15:commentEx w15:paraId="5DF030F1" w15:paraIdParent="11018529" w15:done="0"/>
  <w15:commentEx w15:paraId="3909E161" w15:paraIdParent="11018529" w15:done="0"/>
  <w15:commentEx w15:paraId="536AE744" w15:done="0"/>
  <w15:commentEx w15:paraId="100B6AE6" w15:done="0"/>
  <w15:commentEx w15:paraId="5FDF36E9" w15:paraIdParent="100B6AE6" w15:done="0"/>
  <w15:commentEx w15:paraId="1B11B01B" w15:paraIdParent="100B6AE6" w15:done="0"/>
  <w15:commentEx w15:paraId="77F8A496" w15:done="0"/>
  <w15:commentEx w15:paraId="17C870BF" w15:paraIdParent="77F8A496" w15:done="0"/>
  <w15:commentEx w15:paraId="7080D9AD" w15:paraIdParent="77F8A496" w15:done="0"/>
  <w15:commentEx w15:paraId="0B44817D" w15:paraIdParent="77F8A496" w15:done="0"/>
  <w15:commentEx w15:paraId="5283EAE7" w15:done="0"/>
  <w15:commentEx w15:paraId="77C74EB1" w15:paraIdParent="5283EAE7" w15:done="0"/>
  <w15:commentEx w15:paraId="461A4A38" w15:paraIdParent="5283EAE7" w15:done="0"/>
  <w15:commentEx w15:paraId="4B431E7F" w15:paraIdParent="5283EAE7" w15:done="0"/>
  <w15:commentEx w15:paraId="107D172D" w15:done="0"/>
  <w15:commentEx w15:paraId="574CFAB3" w15:paraIdParent="107D172D" w15:done="0"/>
  <w15:commentEx w15:paraId="13EC9898" w15:done="0"/>
  <w15:commentEx w15:paraId="2BBA2079" w15:done="0"/>
  <w15:commentEx w15:paraId="249ACFA9" w15:paraIdParent="2BBA2079" w15:done="0"/>
  <w15:commentEx w15:paraId="5E60425B" w15:done="0"/>
  <w15:commentEx w15:paraId="19B6FCDE" w15:done="0"/>
  <w15:commentEx w15:paraId="75EBFD6A" w15:done="0"/>
  <w15:commentEx w15:paraId="653AC500" w15:done="0"/>
  <w15:commentEx w15:paraId="1A26713E" w15:done="0"/>
  <w15:commentEx w15:paraId="06D201A8" w15:paraIdParent="1A26713E" w15:done="0"/>
  <w15:commentEx w15:paraId="0026E9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762C7F4" w16cex:dateUtc="2024-03-05T08:24:00Z"/>
  <w16cex:commentExtensible w16cex:durableId="78FF8D6A" w16cex:dateUtc="2024-03-05T12:37:00Z"/>
  <w16cex:commentExtensible w16cex:durableId="118EE8FD" w16cex:dateUtc="2024-02-13T12:28:00Z"/>
  <w16cex:commentExtensible w16cex:durableId="17E0D6CB" w16cex:dateUtc="2024-03-05T09:51:00Z"/>
  <w16cex:commentExtensible w16cex:durableId="35896D52" w16cex:dateUtc="2024-03-05T09:42:00Z"/>
  <w16cex:commentExtensible w16cex:durableId="3B81E686" w16cex:dateUtc="2024-03-05T09:46:00Z"/>
  <w16cex:commentExtensible w16cex:durableId="44240064" w16cex:dateUtc="2024-03-05T09:46:00Z"/>
  <w16cex:commentExtensible w16cex:durableId="504CC367" w16cex:dateUtc="2024-03-05T09:50:00Z"/>
  <w16cex:commentExtensible w16cex:durableId="3C95819D" w16cex:dateUtc="2024-03-05T09:56:00Z"/>
  <w16cex:commentExtensible w16cex:durableId="5DBA60B5" w16cex:dateUtc="2024-03-05T10:01:00Z"/>
  <w16cex:commentExtensible w16cex:durableId="531B0AF2" w16cex:dateUtc="2024-03-05T10:58:00Z"/>
  <w16cex:commentExtensible w16cex:durableId="03A2A092" w16cex:dateUtc="2024-02-13T11:26:00Z"/>
  <w16cex:commentExtensible w16cex:durableId="2968F340" w16cex:dateUtc="2024-02-15T09:28:00Z"/>
  <w16cex:commentExtensible w16cex:durableId="3258A30A" w16cex:dateUtc="2024-03-05T08:35:00Z"/>
  <w16cex:commentExtensible w16cex:durableId="53B3010D" w16cex:dateUtc="2024-02-15T09:37:00Z"/>
  <w16cex:commentExtensible w16cex:durableId="1578FED2" w16cex:dateUtc="2024-03-05T08:37:00Z"/>
  <w16cex:commentExtensible w16cex:durableId="0E30DDCD" w16cex:dateUtc="2024-03-05T11:03:00Z"/>
  <w16cex:commentExtensible w16cex:durableId="17B672E3" w16cex:dateUtc="2024-03-05T11:16:00Z"/>
  <w16cex:commentExtensible w16cex:durableId="5412877A" w16cex:dateUtc="2024-03-05T11:18:00Z"/>
  <w16cex:commentExtensible w16cex:durableId="72A74288" w16cex:dateUtc="2024-02-13T12:03:00Z"/>
  <w16cex:commentExtensible w16cex:durableId="6779D00E" w16cex:dateUtc="2024-03-05T08:39:00Z"/>
  <w16cex:commentExtensible w16cex:durableId="41FDA5F7" w16cex:dateUtc="2024-03-05T11:53:00Z"/>
  <w16cex:commentExtensible w16cex:durableId="256ED2C7" w16cex:dateUtc="2024-02-13T12:07:00Z"/>
  <w16cex:commentExtensible w16cex:durableId="28C7518C" w16cex:dateUtc="2024-01-22T15:53:00Z"/>
  <w16cex:commentExtensible w16cex:durableId="74A0E62D" w16cex:dateUtc="2024-02-08T21:02:00Z"/>
  <w16cex:commentExtensible w16cex:durableId="199F3C85" w16cex:dateUtc="2024-03-05T08:27:00Z"/>
  <w16cex:commentExtensible w16cex:durableId="67541A38" w16cex:dateUtc="2024-02-13T12:11:00Z"/>
  <w16cex:commentExtensible w16cex:durableId="2B763124" w16cex:dateUtc="2024-03-05T12:01:00Z"/>
  <w16cex:commentExtensible w16cex:durableId="2FBF9EA3" w16cex:dateUtc="2024-03-05T08:29:00Z"/>
  <w16cex:commentExtensible w16cex:durableId="52EB56FA" w16cex:dateUtc="2024-02-13T12:17:00Z"/>
  <w16cex:commentExtensible w16cex:durableId="356BC095" w16cex:dateUtc="2024-02-15T11:17:00Z"/>
  <w16cex:commentExtensible w16cex:durableId="0C8A41FC" w16cex:dateUtc="2024-03-05T08:33:00Z"/>
  <w16cex:commentExtensible w16cex:durableId="62A5E404" w16cex:dateUtc="2024-02-08T21:31:00Z"/>
  <w16cex:commentExtensible w16cex:durableId="5FE391FB" w16cex:dateUtc="2024-02-09T09:41:00Z"/>
  <w16cex:commentExtensible w16cex:durableId="0F37328C" w16cex:dateUtc="2024-02-13T12:18:00Z"/>
  <w16cex:commentExtensible w16cex:durableId="1A849F5B" w16cex:dateUtc="2024-02-08T21:32:00Z"/>
  <w16cex:commentExtensible w16cex:durableId="030F38A0" w16cex:dateUtc="2024-02-09T09:44:00Z"/>
  <w16cex:commentExtensible w16cex:durableId="34EB1D2E" w16cex:dateUtc="2024-03-05T08:33:00Z"/>
  <w16cex:commentExtensible w16cex:durableId="33322D66" w16cex:dateUtc="2024-02-13T12:20:00Z"/>
  <w16cex:commentExtensible w16cex:durableId="5A7BCF37" w16cex:dateUtc="2024-02-13T11:59:00Z"/>
  <w16cex:commentExtensible w16cex:durableId="647136F8" w16cex:dateUtc="2024-02-15T11:56:00Z"/>
  <w16cex:commentExtensible w16cex:durableId="19829AFD" w16cex:dateUtc="2024-03-05T08:34:00Z"/>
  <w16cex:commentExtensible w16cex:durableId="6C727C4A" w16cex:dateUtc="2024-01-24T12:25:00Z"/>
  <w16cex:commentExtensible w16cex:durableId="508AABEC" w16cex:dateUtc="2024-02-08T21:35:00Z"/>
  <w16cex:commentExtensible w16cex:durableId="4062200E" w16cex:dateUtc="2024-02-09T09:49:00Z"/>
  <w16cex:commentExtensible w16cex:durableId="44510CB3" w16cex:dateUtc="2024-02-13T11:50:00Z"/>
  <w16cex:commentExtensible w16cex:durableId="7310E2C0" w16cex:dateUtc="2024-02-08T21:37:00Z"/>
  <w16cex:commentExtensible w16cex:durableId="2EB8E2D1" w16cex:dateUtc="2024-02-09T09:52:00Z"/>
  <w16cex:commentExtensible w16cex:durableId="41324B1B" w16cex:dateUtc="2024-02-13T11:52:00Z"/>
  <w16cex:commentExtensible w16cex:durableId="5B0C8EB9" w16cex:dateUtc="2024-03-05T12:12:00Z"/>
  <w16cex:commentExtensible w16cex:durableId="1E42962D" w16cex:dateUtc="2024-02-13T11:54:00Z"/>
  <w16cex:commentExtensible w16cex:durableId="0CE9962E" w16cex:dateUtc="2024-03-05T12:23:00Z"/>
  <w16cex:commentExtensible w16cex:durableId="0238F5A7" w16cex:dateUtc="2024-03-05T12:23:00Z"/>
  <w16cex:commentExtensible w16cex:durableId="0120914D" w16cex:dateUtc="2024-02-08T21:42:00Z"/>
  <w16cex:commentExtensible w16cex:durableId="196AE417" w16cex:dateUtc="2024-02-09T09:54:00Z"/>
  <w16cex:commentExtensible w16cex:durableId="3DC2E5C1" w16cex:dateUtc="2024-03-05T12:20:00Z"/>
  <w16cex:commentExtensible w16cex:durableId="233CB9E2" w16cex:dateUtc="2024-03-05T12:24:00Z"/>
  <w16cex:commentExtensible w16cex:durableId="73F21C08" w16cex:dateUtc="2024-03-05T12:30:00Z"/>
  <w16cex:commentExtensible w16cex:durableId="7528C231" w16cex:dateUtc="2024-03-05T12:15:00Z"/>
  <w16cex:commentExtensible w16cex:durableId="51EBFDD3" w16cex:dateUtc="2024-02-13T11:58:00Z"/>
  <w16cex:commentExtensible w16cex:durableId="45578CEE" w16cex:dateUtc="2024-02-15T11:53:00Z"/>
  <w16cex:commentExtensible w16cex:durableId="7EAB3612" w16cex:dateUtc="2024-03-05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C72787" w16cid:durableId="6762C7F4"/>
  <w16cid:commentId w16cid:paraId="263C3826" w16cid:durableId="78FF8D6A"/>
  <w16cid:commentId w16cid:paraId="73C95390" w16cid:durableId="118EE8FD"/>
  <w16cid:commentId w16cid:paraId="64B0D39A" w16cid:durableId="17E0D6CB"/>
  <w16cid:commentId w16cid:paraId="2996BC2A" w16cid:durableId="35896D52"/>
  <w16cid:commentId w16cid:paraId="0889B602" w16cid:durableId="3B81E686"/>
  <w16cid:commentId w16cid:paraId="40FB3C41" w16cid:durableId="44240064"/>
  <w16cid:commentId w16cid:paraId="60FFA0B8" w16cid:durableId="504CC367"/>
  <w16cid:commentId w16cid:paraId="3D6E899B" w16cid:durableId="3C95819D"/>
  <w16cid:commentId w16cid:paraId="5447E532" w16cid:durableId="5DBA60B5"/>
  <w16cid:commentId w16cid:paraId="759F4BE3" w16cid:durableId="531B0AF2"/>
  <w16cid:commentId w16cid:paraId="77853637" w16cid:durableId="03A2A092"/>
  <w16cid:commentId w16cid:paraId="28DB0F02" w16cid:durableId="2968F340"/>
  <w16cid:commentId w16cid:paraId="23724E4E" w16cid:durableId="3258A30A"/>
  <w16cid:commentId w16cid:paraId="34112EFF" w16cid:durableId="53B3010D"/>
  <w16cid:commentId w16cid:paraId="30890E81" w16cid:durableId="1578FED2"/>
  <w16cid:commentId w16cid:paraId="13D63CF0" w16cid:durableId="0E30DDCD"/>
  <w16cid:commentId w16cid:paraId="6B9DC0BB" w16cid:durableId="17B672E3"/>
  <w16cid:commentId w16cid:paraId="2166A78A" w16cid:durableId="5412877A"/>
  <w16cid:commentId w16cid:paraId="5AECDF93" w16cid:durableId="72A74288"/>
  <w16cid:commentId w16cid:paraId="23111F78" w16cid:durableId="6779D00E"/>
  <w16cid:commentId w16cid:paraId="1BFF66C8" w16cid:durableId="41FDA5F7"/>
  <w16cid:commentId w16cid:paraId="658C7BBF" w16cid:durableId="256ED2C7"/>
  <w16cid:commentId w16cid:paraId="224939CC" w16cid:durableId="28C7518C"/>
  <w16cid:commentId w16cid:paraId="58F7101F" w16cid:durableId="74A0E62D"/>
  <w16cid:commentId w16cid:paraId="6A87812B" w16cid:durableId="199F3C85"/>
  <w16cid:commentId w16cid:paraId="4CBD5CC5" w16cid:durableId="67541A38"/>
  <w16cid:commentId w16cid:paraId="0F814254" w16cid:durableId="2B763124"/>
  <w16cid:commentId w16cid:paraId="3E12BF0A" w16cid:durableId="2FBF9EA3"/>
  <w16cid:commentId w16cid:paraId="2B93D8ED" w16cid:durableId="52EB56FA"/>
  <w16cid:commentId w16cid:paraId="6D2CA394" w16cid:durableId="356BC095"/>
  <w16cid:commentId w16cid:paraId="2CECB6E8" w16cid:durableId="0C8A41FC"/>
  <w16cid:commentId w16cid:paraId="3296D516" w16cid:durableId="62A5E404"/>
  <w16cid:commentId w16cid:paraId="77452C5E" w16cid:durableId="5FE391FB"/>
  <w16cid:commentId w16cid:paraId="020A2572" w16cid:durableId="0F37328C"/>
  <w16cid:commentId w16cid:paraId="11018529" w16cid:durableId="1A849F5B"/>
  <w16cid:commentId w16cid:paraId="5DF030F1" w16cid:durableId="030F38A0"/>
  <w16cid:commentId w16cid:paraId="3909E161" w16cid:durableId="34EB1D2E"/>
  <w16cid:commentId w16cid:paraId="536AE744" w16cid:durableId="33322D66"/>
  <w16cid:commentId w16cid:paraId="100B6AE6" w16cid:durableId="5A7BCF37"/>
  <w16cid:commentId w16cid:paraId="5FDF36E9" w16cid:durableId="647136F8"/>
  <w16cid:commentId w16cid:paraId="1B11B01B" w16cid:durableId="19829AFD"/>
  <w16cid:commentId w16cid:paraId="77F8A496" w16cid:durableId="6C727C4A"/>
  <w16cid:commentId w16cid:paraId="17C870BF" w16cid:durableId="508AABEC"/>
  <w16cid:commentId w16cid:paraId="7080D9AD" w16cid:durableId="4062200E"/>
  <w16cid:commentId w16cid:paraId="0B44817D" w16cid:durableId="44510CB3"/>
  <w16cid:commentId w16cid:paraId="5283EAE7" w16cid:durableId="7310E2C0"/>
  <w16cid:commentId w16cid:paraId="77C74EB1" w16cid:durableId="2EB8E2D1"/>
  <w16cid:commentId w16cid:paraId="461A4A38" w16cid:durableId="41324B1B"/>
  <w16cid:commentId w16cid:paraId="4B431E7F" w16cid:durableId="5B0C8EB9"/>
  <w16cid:commentId w16cid:paraId="107D172D" w16cid:durableId="1E42962D"/>
  <w16cid:commentId w16cid:paraId="574CFAB3" w16cid:durableId="0CE9962E"/>
  <w16cid:commentId w16cid:paraId="13EC9898" w16cid:durableId="0238F5A7"/>
  <w16cid:commentId w16cid:paraId="2BBA2079" w16cid:durableId="0120914D"/>
  <w16cid:commentId w16cid:paraId="249ACFA9" w16cid:durableId="196AE417"/>
  <w16cid:commentId w16cid:paraId="5E60425B" w16cid:durableId="3DC2E5C1"/>
  <w16cid:commentId w16cid:paraId="19B6FCDE" w16cid:durableId="233CB9E2"/>
  <w16cid:commentId w16cid:paraId="75EBFD6A" w16cid:durableId="73F21C08"/>
  <w16cid:commentId w16cid:paraId="653AC500" w16cid:durableId="7528C231"/>
  <w16cid:commentId w16cid:paraId="1A26713E" w16cid:durableId="51EBFDD3"/>
  <w16cid:commentId w16cid:paraId="06D201A8" w16cid:durableId="45578CEE"/>
  <w16cid:commentId w16cid:paraId="0026E9E1" w16cid:durableId="7EAB36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FEA40" w14:textId="77777777" w:rsidR="0071222C" w:rsidRDefault="0071222C" w:rsidP="00F436FD">
      <w:pPr>
        <w:spacing w:after="0" w:line="240" w:lineRule="auto"/>
      </w:pPr>
      <w:r>
        <w:separator/>
      </w:r>
    </w:p>
  </w:endnote>
  <w:endnote w:type="continuationSeparator" w:id="0">
    <w:p w14:paraId="121394DC" w14:textId="77777777" w:rsidR="0071222C" w:rsidRDefault="0071222C" w:rsidP="00F436FD">
      <w:pPr>
        <w:spacing w:after="0" w:line="240" w:lineRule="auto"/>
      </w:pPr>
      <w:r>
        <w:continuationSeparator/>
      </w:r>
    </w:p>
  </w:endnote>
  <w:endnote w:type="continuationNotice" w:id="1">
    <w:p w14:paraId="5498A3A3" w14:textId="77777777" w:rsidR="0071222C" w:rsidRDefault="007122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Content>
      <w:p w14:paraId="3C63E713" w14:textId="7C3E04C8" w:rsidR="00F436FD" w:rsidRDefault="00F436FD">
        <w:pPr>
          <w:pStyle w:val="Piedepgina"/>
          <w:jc w:val="center"/>
        </w:pPr>
        <w:r>
          <w:fldChar w:fldCharType="begin"/>
        </w:r>
        <w:r>
          <w:instrText>PAGE   \* MERGEFORMAT</w:instrText>
        </w:r>
        <w:r>
          <w:fldChar w:fldCharType="separate"/>
        </w:r>
        <w:r w:rsidR="00C51647" w:rsidRPr="00C51647">
          <w:rPr>
            <w:noProof/>
            <w:lang w:val="es-ES"/>
          </w:rPr>
          <w:t>21</w:t>
        </w:r>
        <w:r>
          <w:fldChar w:fldCharType="end"/>
        </w:r>
      </w:p>
    </w:sdtContent>
  </w:sdt>
  <w:p w14:paraId="7C2E278F" w14:textId="77777777" w:rsidR="00F436FD" w:rsidRDefault="00F436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A4D77" w14:textId="77777777" w:rsidR="0071222C" w:rsidRDefault="0071222C" w:rsidP="00F436FD">
      <w:pPr>
        <w:spacing w:after="0" w:line="240" w:lineRule="auto"/>
      </w:pPr>
      <w:r>
        <w:separator/>
      </w:r>
    </w:p>
  </w:footnote>
  <w:footnote w:type="continuationSeparator" w:id="0">
    <w:p w14:paraId="64E67988" w14:textId="77777777" w:rsidR="0071222C" w:rsidRDefault="0071222C" w:rsidP="00F436FD">
      <w:pPr>
        <w:spacing w:after="0" w:line="240" w:lineRule="auto"/>
      </w:pPr>
      <w:r>
        <w:continuationSeparator/>
      </w:r>
    </w:p>
  </w:footnote>
  <w:footnote w:type="continuationNotice" w:id="1">
    <w:p w14:paraId="0C852EF1" w14:textId="77777777" w:rsidR="0071222C" w:rsidRDefault="0071222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423994471">
    <w:abstractNumId w:val="3"/>
  </w:num>
  <w:num w:numId="2" w16cid:durableId="1455252609">
    <w:abstractNumId w:val="4"/>
  </w:num>
  <w:num w:numId="3" w16cid:durableId="55058814">
    <w:abstractNumId w:val="2"/>
  </w:num>
  <w:num w:numId="4" w16cid:durableId="875502540">
    <w:abstractNumId w:val="8"/>
  </w:num>
  <w:num w:numId="5" w16cid:durableId="702636239">
    <w:abstractNumId w:val="0"/>
  </w:num>
  <w:num w:numId="6" w16cid:durableId="1527712283">
    <w:abstractNumId w:val="7"/>
  </w:num>
  <w:num w:numId="7" w16cid:durableId="744910981">
    <w:abstractNumId w:val="5"/>
  </w:num>
  <w:num w:numId="8" w16cid:durableId="1884439430">
    <w:abstractNumId w:val="1"/>
  </w:num>
  <w:num w:numId="9" w16cid:durableId="6062814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Borja J-A">
    <w15:presenceInfo w15:providerId="Windows Live" w15:userId="f0a7a681c0fd0112"/>
  </w15:person>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255"/>
    <w:rsid w:val="00002A8C"/>
    <w:rsid w:val="00002F49"/>
    <w:rsid w:val="0000337F"/>
    <w:rsid w:val="00003697"/>
    <w:rsid w:val="00003EB4"/>
    <w:rsid w:val="000041A0"/>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61DC"/>
    <w:rsid w:val="000178E0"/>
    <w:rsid w:val="00021590"/>
    <w:rsid w:val="00021EEE"/>
    <w:rsid w:val="00022206"/>
    <w:rsid w:val="00022585"/>
    <w:rsid w:val="00022A25"/>
    <w:rsid w:val="000233CB"/>
    <w:rsid w:val="00023A98"/>
    <w:rsid w:val="00023C42"/>
    <w:rsid w:val="00024CAA"/>
    <w:rsid w:val="00026AC9"/>
    <w:rsid w:val="00026B56"/>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7BE"/>
    <w:rsid w:val="00042E0F"/>
    <w:rsid w:val="00045824"/>
    <w:rsid w:val="00046632"/>
    <w:rsid w:val="00046B3B"/>
    <w:rsid w:val="0004769D"/>
    <w:rsid w:val="0004787B"/>
    <w:rsid w:val="00047993"/>
    <w:rsid w:val="0005063B"/>
    <w:rsid w:val="000506EA"/>
    <w:rsid w:val="0005082C"/>
    <w:rsid w:val="000514E6"/>
    <w:rsid w:val="00051E6C"/>
    <w:rsid w:val="00054313"/>
    <w:rsid w:val="00054E4D"/>
    <w:rsid w:val="00056064"/>
    <w:rsid w:val="000562D1"/>
    <w:rsid w:val="000569F8"/>
    <w:rsid w:val="0005705C"/>
    <w:rsid w:val="00057CC5"/>
    <w:rsid w:val="000648C1"/>
    <w:rsid w:val="00064DA0"/>
    <w:rsid w:val="00064ED2"/>
    <w:rsid w:val="000657F8"/>
    <w:rsid w:val="00066207"/>
    <w:rsid w:val="00066DF7"/>
    <w:rsid w:val="00067218"/>
    <w:rsid w:val="00070AF5"/>
    <w:rsid w:val="00072CFD"/>
    <w:rsid w:val="000735CF"/>
    <w:rsid w:val="00073FEE"/>
    <w:rsid w:val="00074158"/>
    <w:rsid w:val="000742C5"/>
    <w:rsid w:val="0007532F"/>
    <w:rsid w:val="00076700"/>
    <w:rsid w:val="00077DAB"/>
    <w:rsid w:val="00077F53"/>
    <w:rsid w:val="000807A1"/>
    <w:rsid w:val="000811EF"/>
    <w:rsid w:val="00082D4C"/>
    <w:rsid w:val="00083938"/>
    <w:rsid w:val="00084DCD"/>
    <w:rsid w:val="0008557E"/>
    <w:rsid w:val="00085721"/>
    <w:rsid w:val="00086133"/>
    <w:rsid w:val="00086A08"/>
    <w:rsid w:val="00086BDC"/>
    <w:rsid w:val="0008729A"/>
    <w:rsid w:val="00091334"/>
    <w:rsid w:val="00093189"/>
    <w:rsid w:val="00094E89"/>
    <w:rsid w:val="000956C0"/>
    <w:rsid w:val="00095CCB"/>
    <w:rsid w:val="00096970"/>
    <w:rsid w:val="00096BF4"/>
    <w:rsid w:val="00097802"/>
    <w:rsid w:val="00097C04"/>
    <w:rsid w:val="000A0222"/>
    <w:rsid w:val="000A15DB"/>
    <w:rsid w:val="000A3A4B"/>
    <w:rsid w:val="000A3CB1"/>
    <w:rsid w:val="000A4FF9"/>
    <w:rsid w:val="000A5090"/>
    <w:rsid w:val="000A51FB"/>
    <w:rsid w:val="000A5F58"/>
    <w:rsid w:val="000A65A2"/>
    <w:rsid w:val="000A7F37"/>
    <w:rsid w:val="000B054E"/>
    <w:rsid w:val="000B0612"/>
    <w:rsid w:val="000B07BA"/>
    <w:rsid w:val="000B0932"/>
    <w:rsid w:val="000B130D"/>
    <w:rsid w:val="000B15C0"/>
    <w:rsid w:val="000B1A2A"/>
    <w:rsid w:val="000B247E"/>
    <w:rsid w:val="000B370F"/>
    <w:rsid w:val="000B3B1D"/>
    <w:rsid w:val="000B607F"/>
    <w:rsid w:val="000B611B"/>
    <w:rsid w:val="000B658C"/>
    <w:rsid w:val="000B7325"/>
    <w:rsid w:val="000C00D0"/>
    <w:rsid w:val="000C1D5E"/>
    <w:rsid w:val="000C23A4"/>
    <w:rsid w:val="000C3D3B"/>
    <w:rsid w:val="000C3EAB"/>
    <w:rsid w:val="000C427A"/>
    <w:rsid w:val="000C430A"/>
    <w:rsid w:val="000C47F0"/>
    <w:rsid w:val="000C773F"/>
    <w:rsid w:val="000D09E5"/>
    <w:rsid w:val="000D11F6"/>
    <w:rsid w:val="000D1B7A"/>
    <w:rsid w:val="000D1FED"/>
    <w:rsid w:val="000D2460"/>
    <w:rsid w:val="000D24FB"/>
    <w:rsid w:val="000D34CE"/>
    <w:rsid w:val="000D61DA"/>
    <w:rsid w:val="000D64BE"/>
    <w:rsid w:val="000D6C01"/>
    <w:rsid w:val="000D6E39"/>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A47"/>
    <w:rsid w:val="000F5C4B"/>
    <w:rsid w:val="000F5E9F"/>
    <w:rsid w:val="000F6852"/>
    <w:rsid w:val="000F771B"/>
    <w:rsid w:val="00100ECB"/>
    <w:rsid w:val="00101C98"/>
    <w:rsid w:val="00102943"/>
    <w:rsid w:val="00103488"/>
    <w:rsid w:val="00103812"/>
    <w:rsid w:val="001038A8"/>
    <w:rsid w:val="001040FE"/>
    <w:rsid w:val="00104EBE"/>
    <w:rsid w:val="001051D2"/>
    <w:rsid w:val="00105464"/>
    <w:rsid w:val="001055AD"/>
    <w:rsid w:val="001060FE"/>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B97"/>
    <w:rsid w:val="00120EA5"/>
    <w:rsid w:val="00121EC6"/>
    <w:rsid w:val="00123CDC"/>
    <w:rsid w:val="00123FF5"/>
    <w:rsid w:val="00125567"/>
    <w:rsid w:val="00125EEA"/>
    <w:rsid w:val="00125F10"/>
    <w:rsid w:val="00126118"/>
    <w:rsid w:val="001262AD"/>
    <w:rsid w:val="001265D3"/>
    <w:rsid w:val="00127AF9"/>
    <w:rsid w:val="00131116"/>
    <w:rsid w:val="00131718"/>
    <w:rsid w:val="00133D4F"/>
    <w:rsid w:val="001346D3"/>
    <w:rsid w:val="001348FB"/>
    <w:rsid w:val="0013517A"/>
    <w:rsid w:val="001354B9"/>
    <w:rsid w:val="00135BCD"/>
    <w:rsid w:val="00136BD2"/>
    <w:rsid w:val="00136BF7"/>
    <w:rsid w:val="00136DFB"/>
    <w:rsid w:val="00137268"/>
    <w:rsid w:val="001374DE"/>
    <w:rsid w:val="00137DFA"/>
    <w:rsid w:val="00141C21"/>
    <w:rsid w:val="00141FD4"/>
    <w:rsid w:val="00143028"/>
    <w:rsid w:val="00143588"/>
    <w:rsid w:val="00144D30"/>
    <w:rsid w:val="001455BE"/>
    <w:rsid w:val="001459B8"/>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B3"/>
    <w:rsid w:val="001576D5"/>
    <w:rsid w:val="0016001C"/>
    <w:rsid w:val="00162A03"/>
    <w:rsid w:val="001631D3"/>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35F"/>
    <w:rsid w:val="00174922"/>
    <w:rsid w:val="00174977"/>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A40"/>
    <w:rsid w:val="00191E9F"/>
    <w:rsid w:val="00191F73"/>
    <w:rsid w:val="001925E0"/>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1F9"/>
    <w:rsid w:val="001D4E18"/>
    <w:rsid w:val="001D51BC"/>
    <w:rsid w:val="001D579C"/>
    <w:rsid w:val="001D5F8E"/>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5F9B"/>
    <w:rsid w:val="002068BC"/>
    <w:rsid w:val="0021025F"/>
    <w:rsid w:val="0021242C"/>
    <w:rsid w:val="00212658"/>
    <w:rsid w:val="00213823"/>
    <w:rsid w:val="002143B7"/>
    <w:rsid w:val="00215C28"/>
    <w:rsid w:val="00216B59"/>
    <w:rsid w:val="00216D67"/>
    <w:rsid w:val="00217FC4"/>
    <w:rsid w:val="00220DBA"/>
    <w:rsid w:val="00221957"/>
    <w:rsid w:val="00221CB1"/>
    <w:rsid w:val="00222221"/>
    <w:rsid w:val="00222D5E"/>
    <w:rsid w:val="00223348"/>
    <w:rsid w:val="00223436"/>
    <w:rsid w:val="00223746"/>
    <w:rsid w:val="0022389F"/>
    <w:rsid w:val="00223D87"/>
    <w:rsid w:val="00223EE9"/>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727"/>
    <w:rsid w:val="00241824"/>
    <w:rsid w:val="00243540"/>
    <w:rsid w:val="002435F2"/>
    <w:rsid w:val="0024451B"/>
    <w:rsid w:val="0024527D"/>
    <w:rsid w:val="00245EC2"/>
    <w:rsid w:val="00246BC6"/>
    <w:rsid w:val="00247BF4"/>
    <w:rsid w:val="002510A0"/>
    <w:rsid w:val="00254429"/>
    <w:rsid w:val="0025517E"/>
    <w:rsid w:val="00255CB6"/>
    <w:rsid w:val="00256E80"/>
    <w:rsid w:val="00257513"/>
    <w:rsid w:val="00260CAF"/>
    <w:rsid w:val="00263E4D"/>
    <w:rsid w:val="00264BB4"/>
    <w:rsid w:val="00265928"/>
    <w:rsid w:val="00267E59"/>
    <w:rsid w:val="00270DE4"/>
    <w:rsid w:val="0027123A"/>
    <w:rsid w:val="00272597"/>
    <w:rsid w:val="00273F18"/>
    <w:rsid w:val="00274916"/>
    <w:rsid w:val="00274A17"/>
    <w:rsid w:val="00274EB9"/>
    <w:rsid w:val="002759A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61E0"/>
    <w:rsid w:val="002874A2"/>
    <w:rsid w:val="00287621"/>
    <w:rsid w:val="00290862"/>
    <w:rsid w:val="00291508"/>
    <w:rsid w:val="00291B06"/>
    <w:rsid w:val="00291E15"/>
    <w:rsid w:val="0029341A"/>
    <w:rsid w:val="00294068"/>
    <w:rsid w:val="00294832"/>
    <w:rsid w:val="00294834"/>
    <w:rsid w:val="002951D2"/>
    <w:rsid w:val="002953D4"/>
    <w:rsid w:val="00295FA2"/>
    <w:rsid w:val="00297632"/>
    <w:rsid w:val="00297CF9"/>
    <w:rsid w:val="002A03A8"/>
    <w:rsid w:val="002A0AE6"/>
    <w:rsid w:val="002A1A53"/>
    <w:rsid w:val="002A25C6"/>
    <w:rsid w:val="002A2D2A"/>
    <w:rsid w:val="002A369E"/>
    <w:rsid w:val="002A4326"/>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10A"/>
    <w:rsid w:val="002D1DC6"/>
    <w:rsid w:val="002D25CF"/>
    <w:rsid w:val="002D2B32"/>
    <w:rsid w:val="002D2C22"/>
    <w:rsid w:val="002D418A"/>
    <w:rsid w:val="002D423C"/>
    <w:rsid w:val="002D4282"/>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2EB"/>
    <w:rsid w:val="002E777F"/>
    <w:rsid w:val="002E7BF9"/>
    <w:rsid w:val="002F1265"/>
    <w:rsid w:val="002F27BC"/>
    <w:rsid w:val="002F3EA7"/>
    <w:rsid w:val="002F3ECB"/>
    <w:rsid w:val="002F4B59"/>
    <w:rsid w:val="002F4D6D"/>
    <w:rsid w:val="002F5ACD"/>
    <w:rsid w:val="002F6458"/>
    <w:rsid w:val="003000FD"/>
    <w:rsid w:val="00300329"/>
    <w:rsid w:val="00300DFE"/>
    <w:rsid w:val="00301157"/>
    <w:rsid w:val="00303EBB"/>
    <w:rsid w:val="003051ED"/>
    <w:rsid w:val="003054EE"/>
    <w:rsid w:val="00305FA7"/>
    <w:rsid w:val="00307F82"/>
    <w:rsid w:val="00310127"/>
    <w:rsid w:val="003110BE"/>
    <w:rsid w:val="0031128E"/>
    <w:rsid w:val="00311A0C"/>
    <w:rsid w:val="0031307F"/>
    <w:rsid w:val="003139B8"/>
    <w:rsid w:val="00314871"/>
    <w:rsid w:val="00315530"/>
    <w:rsid w:val="00316C21"/>
    <w:rsid w:val="00317A21"/>
    <w:rsid w:val="00317AF9"/>
    <w:rsid w:val="003204A4"/>
    <w:rsid w:val="003204BD"/>
    <w:rsid w:val="00320CCA"/>
    <w:rsid w:val="0032135F"/>
    <w:rsid w:val="0032199D"/>
    <w:rsid w:val="003222CB"/>
    <w:rsid w:val="003224FB"/>
    <w:rsid w:val="00322A26"/>
    <w:rsid w:val="00323B58"/>
    <w:rsid w:val="00324D6F"/>
    <w:rsid w:val="0032516F"/>
    <w:rsid w:val="003251DB"/>
    <w:rsid w:val="00325397"/>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82F"/>
    <w:rsid w:val="00376DED"/>
    <w:rsid w:val="003774AC"/>
    <w:rsid w:val="0037763F"/>
    <w:rsid w:val="0037766A"/>
    <w:rsid w:val="00377AC3"/>
    <w:rsid w:val="003807AB"/>
    <w:rsid w:val="0038203D"/>
    <w:rsid w:val="0038254B"/>
    <w:rsid w:val="0038277F"/>
    <w:rsid w:val="00382A37"/>
    <w:rsid w:val="00382DF7"/>
    <w:rsid w:val="003845EA"/>
    <w:rsid w:val="003846A7"/>
    <w:rsid w:val="00384758"/>
    <w:rsid w:val="003851DF"/>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A21"/>
    <w:rsid w:val="00395661"/>
    <w:rsid w:val="003957C5"/>
    <w:rsid w:val="00395E4C"/>
    <w:rsid w:val="00395FB8"/>
    <w:rsid w:val="003961D7"/>
    <w:rsid w:val="00396FDC"/>
    <w:rsid w:val="00397C12"/>
    <w:rsid w:val="003A0BAC"/>
    <w:rsid w:val="003A298B"/>
    <w:rsid w:val="003A2EA1"/>
    <w:rsid w:val="003A2EE6"/>
    <w:rsid w:val="003A3B62"/>
    <w:rsid w:val="003A3E16"/>
    <w:rsid w:val="003A4997"/>
    <w:rsid w:val="003A572B"/>
    <w:rsid w:val="003A68B3"/>
    <w:rsid w:val="003A738A"/>
    <w:rsid w:val="003B020D"/>
    <w:rsid w:val="003B08F1"/>
    <w:rsid w:val="003B23A6"/>
    <w:rsid w:val="003B24A6"/>
    <w:rsid w:val="003B3572"/>
    <w:rsid w:val="003B3A5B"/>
    <w:rsid w:val="003B3F1F"/>
    <w:rsid w:val="003B4FF3"/>
    <w:rsid w:val="003B5386"/>
    <w:rsid w:val="003B7E16"/>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654"/>
    <w:rsid w:val="003D6C32"/>
    <w:rsid w:val="003D6F3E"/>
    <w:rsid w:val="003D7049"/>
    <w:rsid w:val="003D7513"/>
    <w:rsid w:val="003D7638"/>
    <w:rsid w:val="003E0377"/>
    <w:rsid w:val="003E0A95"/>
    <w:rsid w:val="003E1100"/>
    <w:rsid w:val="003E12FD"/>
    <w:rsid w:val="003E2A64"/>
    <w:rsid w:val="003E2F5D"/>
    <w:rsid w:val="003E45B6"/>
    <w:rsid w:val="003E538A"/>
    <w:rsid w:val="003E5AC1"/>
    <w:rsid w:val="003E5CB0"/>
    <w:rsid w:val="003E757C"/>
    <w:rsid w:val="003F065B"/>
    <w:rsid w:val="003F0903"/>
    <w:rsid w:val="003F0A40"/>
    <w:rsid w:val="003F2A29"/>
    <w:rsid w:val="003F311E"/>
    <w:rsid w:val="003F3467"/>
    <w:rsid w:val="003F37ED"/>
    <w:rsid w:val="003F41A0"/>
    <w:rsid w:val="003F4A10"/>
    <w:rsid w:val="003F4FCB"/>
    <w:rsid w:val="003F5023"/>
    <w:rsid w:val="003F6D0B"/>
    <w:rsid w:val="004011FF"/>
    <w:rsid w:val="00401551"/>
    <w:rsid w:val="00401DCC"/>
    <w:rsid w:val="00401DED"/>
    <w:rsid w:val="00401EB1"/>
    <w:rsid w:val="00404FF8"/>
    <w:rsid w:val="00407BDE"/>
    <w:rsid w:val="00407C07"/>
    <w:rsid w:val="00411431"/>
    <w:rsid w:val="00411B5D"/>
    <w:rsid w:val="0041227D"/>
    <w:rsid w:val="004124FA"/>
    <w:rsid w:val="0041266F"/>
    <w:rsid w:val="00412843"/>
    <w:rsid w:val="00412DDA"/>
    <w:rsid w:val="00412E3F"/>
    <w:rsid w:val="00412FA8"/>
    <w:rsid w:val="004132C3"/>
    <w:rsid w:val="00414D0A"/>
    <w:rsid w:val="00415285"/>
    <w:rsid w:val="004154BA"/>
    <w:rsid w:val="00415C96"/>
    <w:rsid w:val="0041612A"/>
    <w:rsid w:val="00416A70"/>
    <w:rsid w:val="00417006"/>
    <w:rsid w:val="00417D2E"/>
    <w:rsid w:val="00417D34"/>
    <w:rsid w:val="00420144"/>
    <w:rsid w:val="00420520"/>
    <w:rsid w:val="00420DDE"/>
    <w:rsid w:val="004211BA"/>
    <w:rsid w:val="00421536"/>
    <w:rsid w:val="00422A12"/>
    <w:rsid w:val="0042344C"/>
    <w:rsid w:val="00424230"/>
    <w:rsid w:val="0042434E"/>
    <w:rsid w:val="0042467D"/>
    <w:rsid w:val="00426DDC"/>
    <w:rsid w:val="0042715C"/>
    <w:rsid w:val="00427425"/>
    <w:rsid w:val="00430028"/>
    <w:rsid w:val="004325A8"/>
    <w:rsid w:val="004345B0"/>
    <w:rsid w:val="00434A4D"/>
    <w:rsid w:val="0043513B"/>
    <w:rsid w:val="00435639"/>
    <w:rsid w:val="00436DFF"/>
    <w:rsid w:val="004404EB"/>
    <w:rsid w:val="00441513"/>
    <w:rsid w:val="004421A5"/>
    <w:rsid w:val="00442802"/>
    <w:rsid w:val="00442BF1"/>
    <w:rsid w:val="00442E56"/>
    <w:rsid w:val="004434FC"/>
    <w:rsid w:val="004435D3"/>
    <w:rsid w:val="00443768"/>
    <w:rsid w:val="00445956"/>
    <w:rsid w:val="00445E0A"/>
    <w:rsid w:val="00446E6B"/>
    <w:rsid w:val="00447157"/>
    <w:rsid w:val="00447FB4"/>
    <w:rsid w:val="004512FF"/>
    <w:rsid w:val="004521A0"/>
    <w:rsid w:val="00452DE4"/>
    <w:rsid w:val="00453893"/>
    <w:rsid w:val="004539C9"/>
    <w:rsid w:val="00454362"/>
    <w:rsid w:val="0045446F"/>
    <w:rsid w:val="00455073"/>
    <w:rsid w:val="00455E8D"/>
    <w:rsid w:val="00456182"/>
    <w:rsid w:val="00456F25"/>
    <w:rsid w:val="00461519"/>
    <w:rsid w:val="00461EB4"/>
    <w:rsid w:val="0046301F"/>
    <w:rsid w:val="00463D73"/>
    <w:rsid w:val="00464D56"/>
    <w:rsid w:val="0046523F"/>
    <w:rsid w:val="00465781"/>
    <w:rsid w:val="00465BEF"/>
    <w:rsid w:val="0046664F"/>
    <w:rsid w:val="004679EA"/>
    <w:rsid w:val="00467DE0"/>
    <w:rsid w:val="00467E54"/>
    <w:rsid w:val="00470240"/>
    <w:rsid w:val="00470B65"/>
    <w:rsid w:val="00471177"/>
    <w:rsid w:val="00471D7F"/>
    <w:rsid w:val="00472632"/>
    <w:rsid w:val="004728FD"/>
    <w:rsid w:val="00472973"/>
    <w:rsid w:val="004752A6"/>
    <w:rsid w:val="00475789"/>
    <w:rsid w:val="00475A64"/>
    <w:rsid w:val="00475E03"/>
    <w:rsid w:val="00476EF1"/>
    <w:rsid w:val="00477249"/>
    <w:rsid w:val="004772C2"/>
    <w:rsid w:val="00477C9C"/>
    <w:rsid w:val="004801BE"/>
    <w:rsid w:val="00481049"/>
    <w:rsid w:val="0048107D"/>
    <w:rsid w:val="0048161B"/>
    <w:rsid w:val="0048168F"/>
    <w:rsid w:val="004825E5"/>
    <w:rsid w:val="00482DBD"/>
    <w:rsid w:val="00482DC9"/>
    <w:rsid w:val="00483B30"/>
    <w:rsid w:val="00483B49"/>
    <w:rsid w:val="00483CEA"/>
    <w:rsid w:val="00484418"/>
    <w:rsid w:val="004848D7"/>
    <w:rsid w:val="00485445"/>
    <w:rsid w:val="00485456"/>
    <w:rsid w:val="00487070"/>
    <w:rsid w:val="004876DF"/>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015"/>
    <w:rsid w:val="004B2550"/>
    <w:rsid w:val="004B2DB9"/>
    <w:rsid w:val="004B496B"/>
    <w:rsid w:val="004B4AAD"/>
    <w:rsid w:val="004B5476"/>
    <w:rsid w:val="004B5AE3"/>
    <w:rsid w:val="004B6315"/>
    <w:rsid w:val="004B64E8"/>
    <w:rsid w:val="004B6B92"/>
    <w:rsid w:val="004B7A5E"/>
    <w:rsid w:val="004B7FA5"/>
    <w:rsid w:val="004C20B9"/>
    <w:rsid w:val="004C441C"/>
    <w:rsid w:val="004C4467"/>
    <w:rsid w:val="004C5097"/>
    <w:rsid w:val="004C529E"/>
    <w:rsid w:val="004C53E1"/>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193"/>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60E"/>
    <w:rsid w:val="00505A49"/>
    <w:rsid w:val="00505BC6"/>
    <w:rsid w:val="005065D8"/>
    <w:rsid w:val="00506C3C"/>
    <w:rsid w:val="00506DBA"/>
    <w:rsid w:val="0050702E"/>
    <w:rsid w:val="00507869"/>
    <w:rsid w:val="00507A46"/>
    <w:rsid w:val="00510003"/>
    <w:rsid w:val="005106A7"/>
    <w:rsid w:val="00511721"/>
    <w:rsid w:val="00512A9D"/>
    <w:rsid w:val="00512EB4"/>
    <w:rsid w:val="00514A33"/>
    <w:rsid w:val="005213B9"/>
    <w:rsid w:val="00521E2C"/>
    <w:rsid w:val="00522779"/>
    <w:rsid w:val="005242D9"/>
    <w:rsid w:val="00524E8A"/>
    <w:rsid w:val="00526365"/>
    <w:rsid w:val="00526D54"/>
    <w:rsid w:val="00526E75"/>
    <w:rsid w:val="00527413"/>
    <w:rsid w:val="00527C9C"/>
    <w:rsid w:val="00530105"/>
    <w:rsid w:val="00533CCB"/>
    <w:rsid w:val="00534FDC"/>
    <w:rsid w:val="00536B3A"/>
    <w:rsid w:val="00536C9D"/>
    <w:rsid w:val="005401E5"/>
    <w:rsid w:val="0054059F"/>
    <w:rsid w:val="005409C6"/>
    <w:rsid w:val="00540DD3"/>
    <w:rsid w:val="00540F03"/>
    <w:rsid w:val="00541D9B"/>
    <w:rsid w:val="005433F2"/>
    <w:rsid w:val="00543647"/>
    <w:rsid w:val="00546281"/>
    <w:rsid w:val="00547D00"/>
    <w:rsid w:val="005506AC"/>
    <w:rsid w:val="005509A6"/>
    <w:rsid w:val="00550F2A"/>
    <w:rsid w:val="0055100E"/>
    <w:rsid w:val="00551550"/>
    <w:rsid w:val="00552472"/>
    <w:rsid w:val="00553545"/>
    <w:rsid w:val="005540B8"/>
    <w:rsid w:val="00554969"/>
    <w:rsid w:val="00555D91"/>
    <w:rsid w:val="00556017"/>
    <w:rsid w:val="005561B8"/>
    <w:rsid w:val="0055693E"/>
    <w:rsid w:val="00557670"/>
    <w:rsid w:val="005607E6"/>
    <w:rsid w:val="005622E3"/>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2139"/>
    <w:rsid w:val="0057308D"/>
    <w:rsid w:val="0057396C"/>
    <w:rsid w:val="0057537C"/>
    <w:rsid w:val="005773D7"/>
    <w:rsid w:val="0057743F"/>
    <w:rsid w:val="005805F7"/>
    <w:rsid w:val="00580C97"/>
    <w:rsid w:val="00582C98"/>
    <w:rsid w:val="005831E2"/>
    <w:rsid w:val="00583376"/>
    <w:rsid w:val="00585363"/>
    <w:rsid w:val="00585AA8"/>
    <w:rsid w:val="00585B7F"/>
    <w:rsid w:val="00585C17"/>
    <w:rsid w:val="00586DAF"/>
    <w:rsid w:val="0058788E"/>
    <w:rsid w:val="00587E63"/>
    <w:rsid w:val="00587E81"/>
    <w:rsid w:val="005907F1"/>
    <w:rsid w:val="00590DA9"/>
    <w:rsid w:val="00592987"/>
    <w:rsid w:val="00592CF3"/>
    <w:rsid w:val="00594B56"/>
    <w:rsid w:val="005954E3"/>
    <w:rsid w:val="00595972"/>
    <w:rsid w:val="00596577"/>
    <w:rsid w:val="005966C8"/>
    <w:rsid w:val="00596825"/>
    <w:rsid w:val="005970FD"/>
    <w:rsid w:val="00597374"/>
    <w:rsid w:val="00597E85"/>
    <w:rsid w:val="00597F14"/>
    <w:rsid w:val="005A076E"/>
    <w:rsid w:val="005A1026"/>
    <w:rsid w:val="005A1035"/>
    <w:rsid w:val="005A1B26"/>
    <w:rsid w:val="005A3030"/>
    <w:rsid w:val="005A3C56"/>
    <w:rsid w:val="005A40E4"/>
    <w:rsid w:val="005A433A"/>
    <w:rsid w:val="005A4AAD"/>
    <w:rsid w:val="005A5C83"/>
    <w:rsid w:val="005A5E14"/>
    <w:rsid w:val="005A6399"/>
    <w:rsid w:val="005A7A51"/>
    <w:rsid w:val="005B00CF"/>
    <w:rsid w:val="005B0651"/>
    <w:rsid w:val="005B0CB6"/>
    <w:rsid w:val="005B1762"/>
    <w:rsid w:val="005B195B"/>
    <w:rsid w:val="005B1EE2"/>
    <w:rsid w:val="005C200F"/>
    <w:rsid w:val="005C29D7"/>
    <w:rsid w:val="005C38EB"/>
    <w:rsid w:val="005C45FA"/>
    <w:rsid w:val="005C4D1E"/>
    <w:rsid w:val="005C5CB6"/>
    <w:rsid w:val="005C6170"/>
    <w:rsid w:val="005C68C8"/>
    <w:rsid w:val="005C6E16"/>
    <w:rsid w:val="005C6E8F"/>
    <w:rsid w:val="005C7B06"/>
    <w:rsid w:val="005C7D56"/>
    <w:rsid w:val="005D00CF"/>
    <w:rsid w:val="005D0242"/>
    <w:rsid w:val="005D0785"/>
    <w:rsid w:val="005D1599"/>
    <w:rsid w:val="005D1748"/>
    <w:rsid w:val="005D20A6"/>
    <w:rsid w:val="005D380A"/>
    <w:rsid w:val="005D4588"/>
    <w:rsid w:val="005D5831"/>
    <w:rsid w:val="005D5AF0"/>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715"/>
    <w:rsid w:val="005E693A"/>
    <w:rsid w:val="005E6D22"/>
    <w:rsid w:val="005E7394"/>
    <w:rsid w:val="005E779D"/>
    <w:rsid w:val="005F118A"/>
    <w:rsid w:val="005F1E59"/>
    <w:rsid w:val="005F301C"/>
    <w:rsid w:val="005F3596"/>
    <w:rsid w:val="005F516D"/>
    <w:rsid w:val="005F5C10"/>
    <w:rsid w:val="005F6475"/>
    <w:rsid w:val="005F7323"/>
    <w:rsid w:val="005F751E"/>
    <w:rsid w:val="005F7540"/>
    <w:rsid w:val="005F7727"/>
    <w:rsid w:val="005F79C0"/>
    <w:rsid w:val="005F7BAD"/>
    <w:rsid w:val="00601EFA"/>
    <w:rsid w:val="006027DF"/>
    <w:rsid w:val="00603051"/>
    <w:rsid w:val="00603D27"/>
    <w:rsid w:val="00604239"/>
    <w:rsid w:val="006068A2"/>
    <w:rsid w:val="006071AA"/>
    <w:rsid w:val="00610560"/>
    <w:rsid w:val="00611266"/>
    <w:rsid w:val="006135EF"/>
    <w:rsid w:val="00614C56"/>
    <w:rsid w:val="00615C59"/>
    <w:rsid w:val="00616320"/>
    <w:rsid w:val="00617F10"/>
    <w:rsid w:val="00621B2F"/>
    <w:rsid w:val="00621D64"/>
    <w:rsid w:val="00622957"/>
    <w:rsid w:val="00622A21"/>
    <w:rsid w:val="00622F0C"/>
    <w:rsid w:val="006233BE"/>
    <w:rsid w:val="006233EA"/>
    <w:rsid w:val="00623C11"/>
    <w:rsid w:val="0062431F"/>
    <w:rsid w:val="006243D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1E4C"/>
    <w:rsid w:val="0064385C"/>
    <w:rsid w:val="00643DCA"/>
    <w:rsid w:val="0064530B"/>
    <w:rsid w:val="00645601"/>
    <w:rsid w:val="00646941"/>
    <w:rsid w:val="0065070B"/>
    <w:rsid w:val="00651508"/>
    <w:rsid w:val="00651D4D"/>
    <w:rsid w:val="00652F38"/>
    <w:rsid w:val="00653DB5"/>
    <w:rsid w:val="00654BAB"/>
    <w:rsid w:val="00655EAA"/>
    <w:rsid w:val="00656157"/>
    <w:rsid w:val="006561E2"/>
    <w:rsid w:val="0065695B"/>
    <w:rsid w:val="00660BE0"/>
    <w:rsid w:val="00660EFA"/>
    <w:rsid w:val="00661070"/>
    <w:rsid w:val="00661791"/>
    <w:rsid w:val="00661F23"/>
    <w:rsid w:val="00661FE2"/>
    <w:rsid w:val="00662737"/>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2D2A"/>
    <w:rsid w:val="00673365"/>
    <w:rsid w:val="00673918"/>
    <w:rsid w:val="00675A18"/>
    <w:rsid w:val="0067621E"/>
    <w:rsid w:val="0067627B"/>
    <w:rsid w:val="00677347"/>
    <w:rsid w:val="00677A92"/>
    <w:rsid w:val="00677BA3"/>
    <w:rsid w:val="00681263"/>
    <w:rsid w:val="006817D4"/>
    <w:rsid w:val="00681877"/>
    <w:rsid w:val="006818E9"/>
    <w:rsid w:val="006818EF"/>
    <w:rsid w:val="00681A8C"/>
    <w:rsid w:val="00681FCB"/>
    <w:rsid w:val="00682009"/>
    <w:rsid w:val="00683900"/>
    <w:rsid w:val="006845B5"/>
    <w:rsid w:val="00684EE4"/>
    <w:rsid w:val="0068503C"/>
    <w:rsid w:val="0068546B"/>
    <w:rsid w:val="006857C9"/>
    <w:rsid w:val="00685B37"/>
    <w:rsid w:val="00686976"/>
    <w:rsid w:val="00687F59"/>
    <w:rsid w:val="0069060F"/>
    <w:rsid w:val="00690746"/>
    <w:rsid w:val="006916E6"/>
    <w:rsid w:val="00691754"/>
    <w:rsid w:val="0069195C"/>
    <w:rsid w:val="006921C6"/>
    <w:rsid w:val="00692BC8"/>
    <w:rsid w:val="00692CD6"/>
    <w:rsid w:val="006952FA"/>
    <w:rsid w:val="00695D94"/>
    <w:rsid w:val="00695DA2"/>
    <w:rsid w:val="006961D8"/>
    <w:rsid w:val="00696AC9"/>
    <w:rsid w:val="00697E63"/>
    <w:rsid w:val="006A01F4"/>
    <w:rsid w:val="006A043B"/>
    <w:rsid w:val="006A1150"/>
    <w:rsid w:val="006A130F"/>
    <w:rsid w:val="006A1614"/>
    <w:rsid w:val="006A2270"/>
    <w:rsid w:val="006A367F"/>
    <w:rsid w:val="006A3BFE"/>
    <w:rsid w:val="006A4E20"/>
    <w:rsid w:val="006A6026"/>
    <w:rsid w:val="006A69DE"/>
    <w:rsid w:val="006B02CF"/>
    <w:rsid w:val="006B0331"/>
    <w:rsid w:val="006B143D"/>
    <w:rsid w:val="006B185A"/>
    <w:rsid w:val="006B1B6C"/>
    <w:rsid w:val="006B2595"/>
    <w:rsid w:val="006B2FEC"/>
    <w:rsid w:val="006B33D3"/>
    <w:rsid w:val="006B343F"/>
    <w:rsid w:val="006B4C06"/>
    <w:rsid w:val="006B52DA"/>
    <w:rsid w:val="006B57E2"/>
    <w:rsid w:val="006B5E66"/>
    <w:rsid w:val="006B7192"/>
    <w:rsid w:val="006B7596"/>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DD5"/>
    <w:rsid w:val="006D1ABD"/>
    <w:rsid w:val="006D1D20"/>
    <w:rsid w:val="006D1ECF"/>
    <w:rsid w:val="006D223E"/>
    <w:rsid w:val="006D2F9B"/>
    <w:rsid w:val="006D4776"/>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DAC"/>
    <w:rsid w:val="006E2E1B"/>
    <w:rsid w:val="006E59F6"/>
    <w:rsid w:val="006E5F73"/>
    <w:rsid w:val="006E6137"/>
    <w:rsid w:val="006E69E2"/>
    <w:rsid w:val="006E70F8"/>
    <w:rsid w:val="006E7318"/>
    <w:rsid w:val="006F0010"/>
    <w:rsid w:val="006F10CA"/>
    <w:rsid w:val="006F1483"/>
    <w:rsid w:val="006F19B6"/>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11570"/>
    <w:rsid w:val="0071222C"/>
    <w:rsid w:val="007126BF"/>
    <w:rsid w:val="00716C3D"/>
    <w:rsid w:val="00716D42"/>
    <w:rsid w:val="00716E91"/>
    <w:rsid w:val="00717B20"/>
    <w:rsid w:val="00720EE9"/>
    <w:rsid w:val="00721DBE"/>
    <w:rsid w:val="00722455"/>
    <w:rsid w:val="00722C70"/>
    <w:rsid w:val="00722EEC"/>
    <w:rsid w:val="0072455A"/>
    <w:rsid w:val="00724CB9"/>
    <w:rsid w:val="00726A2D"/>
    <w:rsid w:val="00727144"/>
    <w:rsid w:val="00727C95"/>
    <w:rsid w:val="00730140"/>
    <w:rsid w:val="00731F4F"/>
    <w:rsid w:val="007330B4"/>
    <w:rsid w:val="00733D0F"/>
    <w:rsid w:val="00734B5B"/>
    <w:rsid w:val="0073601B"/>
    <w:rsid w:val="0073638D"/>
    <w:rsid w:val="00736D1B"/>
    <w:rsid w:val="00737879"/>
    <w:rsid w:val="0074171A"/>
    <w:rsid w:val="00741988"/>
    <w:rsid w:val="00743009"/>
    <w:rsid w:val="00743772"/>
    <w:rsid w:val="007446DB"/>
    <w:rsid w:val="00745FF1"/>
    <w:rsid w:val="007465BC"/>
    <w:rsid w:val="007509F8"/>
    <w:rsid w:val="00750DF0"/>
    <w:rsid w:val="00751939"/>
    <w:rsid w:val="007542BA"/>
    <w:rsid w:val="007544A2"/>
    <w:rsid w:val="007557D5"/>
    <w:rsid w:val="00756D98"/>
    <w:rsid w:val="00756EA6"/>
    <w:rsid w:val="00757718"/>
    <w:rsid w:val="0075782F"/>
    <w:rsid w:val="00760876"/>
    <w:rsid w:val="00761216"/>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3AF5"/>
    <w:rsid w:val="0079421B"/>
    <w:rsid w:val="007953EF"/>
    <w:rsid w:val="00795665"/>
    <w:rsid w:val="00796687"/>
    <w:rsid w:val="00797450"/>
    <w:rsid w:val="00797B47"/>
    <w:rsid w:val="00797D42"/>
    <w:rsid w:val="00797DEF"/>
    <w:rsid w:val="007A0AB2"/>
    <w:rsid w:val="007A0D7D"/>
    <w:rsid w:val="007A3D03"/>
    <w:rsid w:val="007A3D70"/>
    <w:rsid w:val="007A45A6"/>
    <w:rsid w:val="007A5222"/>
    <w:rsid w:val="007A5434"/>
    <w:rsid w:val="007A5ECB"/>
    <w:rsid w:val="007A6975"/>
    <w:rsid w:val="007A7DFA"/>
    <w:rsid w:val="007B08EC"/>
    <w:rsid w:val="007B1808"/>
    <w:rsid w:val="007B19CE"/>
    <w:rsid w:val="007B25BD"/>
    <w:rsid w:val="007B2628"/>
    <w:rsid w:val="007B3F61"/>
    <w:rsid w:val="007B4808"/>
    <w:rsid w:val="007B4AAE"/>
    <w:rsid w:val="007B4B90"/>
    <w:rsid w:val="007B5D3C"/>
    <w:rsid w:val="007B680B"/>
    <w:rsid w:val="007B69E6"/>
    <w:rsid w:val="007B6B05"/>
    <w:rsid w:val="007C0F72"/>
    <w:rsid w:val="007C0F93"/>
    <w:rsid w:val="007C2621"/>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0E5D"/>
    <w:rsid w:val="007E17BB"/>
    <w:rsid w:val="007E1997"/>
    <w:rsid w:val="007E35DE"/>
    <w:rsid w:val="007E3991"/>
    <w:rsid w:val="007E3C72"/>
    <w:rsid w:val="007E486B"/>
    <w:rsid w:val="007E6D59"/>
    <w:rsid w:val="007E7249"/>
    <w:rsid w:val="007E7BBE"/>
    <w:rsid w:val="007F0446"/>
    <w:rsid w:val="007F1D14"/>
    <w:rsid w:val="007F2991"/>
    <w:rsid w:val="007F2A29"/>
    <w:rsid w:val="007F4C31"/>
    <w:rsid w:val="007F5272"/>
    <w:rsid w:val="007F68FE"/>
    <w:rsid w:val="007F7693"/>
    <w:rsid w:val="007F7BC9"/>
    <w:rsid w:val="0080038A"/>
    <w:rsid w:val="00800BB3"/>
    <w:rsid w:val="00801F2C"/>
    <w:rsid w:val="00803651"/>
    <w:rsid w:val="008039E6"/>
    <w:rsid w:val="00804E21"/>
    <w:rsid w:val="00805DEB"/>
    <w:rsid w:val="0080631C"/>
    <w:rsid w:val="00806788"/>
    <w:rsid w:val="00806CA6"/>
    <w:rsid w:val="00807ADB"/>
    <w:rsid w:val="008119A4"/>
    <w:rsid w:val="00812A5F"/>
    <w:rsid w:val="00813665"/>
    <w:rsid w:val="008136FC"/>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0DF4"/>
    <w:rsid w:val="00862A27"/>
    <w:rsid w:val="00862CB7"/>
    <w:rsid w:val="00862FA3"/>
    <w:rsid w:val="00863279"/>
    <w:rsid w:val="00865454"/>
    <w:rsid w:val="0086574D"/>
    <w:rsid w:val="00866305"/>
    <w:rsid w:val="0086750D"/>
    <w:rsid w:val="00870DB2"/>
    <w:rsid w:val="0087102B"/>
    <w:rsid w:val="00871690"/>
    <w:rsid w:val="00871EBD"/>
    <w:rsid w:val="00873910"/>
    <w:rsid w:val="008745B7"/>
    <w:rsid w:val="008752E7"/>
    <w:rsid w:val="00876E14"/>
    <w:rsid w:val="0088106A"/>
    <w:rsid w:val="00881D28"/>
    <w:rsid w:val="00882243"/>
    <w:rsid w:val="00882503"/>
    <w:rsid w:val="0088256E"/>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7AC3"/>
    <w:rsid w:val="008B161B"/>
    <w:rsid w:val="008B2BC9"/>
    <w:rsid w:val="008B2D7F"/>
    <w:rsid w:val="008B3D65"/>
    <w:rsid w:val="008B459E"/>
    <w:rsid w:val="008B4A91"/>
    <w:rsid w:val="008B55EB"/>
    <w:rsid w:val="008B6481"/>
    <w:rsid w:val="008B737F"/>
    <w:rsid w:val="008B7483"/>
    <w:rsid w:val="008C1106"/>
    <w:rsid w:val="008C2B99"/>
    <w:rsid w:val="008C2CF9"/>
    <w:rsid w:val="008C3C88"/>
    <w:rsid w:val="008C3FCF"/>
    <w:rsid w:val="008C4724"/>
    <w:rsid w:val="008C4ECD"/>
    <w:rsid w:val="008C5A85"/>
    <w:rsid w:val="008C5EAF"/>
    <w:rsid w:val="008C6BC2"/>
    <w:rsid w:val="008C731B"/>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11C1"/>
    <w:rsid w:val="00902022"/>
    <w:rsid w:val="009022F5"/>
    <w:rsid w:val="009024D0"/>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5C79"/>
    <w:rsid w:val="00916B31"/>
    <w:rsid w:val="00916DBA"/>
    <w:rsid w:val="00920355"/>
    <w:rsid w:val="00920595"/>
    <w:rsid w:val="00921067"/>
    <w:rsid w:val="0092121A"/>
    <w:rsid w:val="00921C76"/>
    <w:rsid w:val="009221FF"/>
    <w:rsid w:val="00922FD6"/>
    <w:rsid w:val="0092494D"/>
    <w:rsid w:val="00927159"/>
    <w:rsid w:val="0093060E"/>
    <w:rsid w:val="00930B60"/>
    <w:rsid w:val="00930CCF"/>
    <w:rsid w:val="00932868"/>
    <w:rsid w:val="0093394D"/>
    <w:rsid w:val="0093575D"/>
    <w:rsid w:val="00936948"/>
    <w:rsid w:val="009374DB"/>
    <w:rsid w:val="0093767A"/>
    <w:rsid w:val="009407A0"/>
    <w:rsid w:val="00940CAA"/>
    <w:rsid w:val="00941147"/>
    <w:rsid w:val="009419E8"/>
    <w:rsid w:val="0094268B"/>
    <w:rsid w:val="00943A5A"/>
    <w:rsid w:val="009443CD"/>
    <w:rsid w:val="00944875"/>
    <w:rsid w:val="00944C3B"/>
    <w:rsid w:val="0094530E"/>
    <w:rsid w:val="00945D8A"/>
    <w:rsid w:val="00947C68"/>
    <w:rsid w:val="00950E42"/>
    <w:rsid w:val="0095140F"/>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22C2"/>
    <w:rsid w:val="00972EF6"/>
    <w:rsid w:val="00973D9B"/>
    <w:rsid w:val="00973FCC"/>
    <w:rsid w:val="0097414F"/>
    <w:rsid w:val="00974DFD"/>
    <w:rsid w:val="00976418"/>
    <w:rsid w:val="0098001B"/>
    <w:rsid w:val="0098069C"/>
    <w:rsid w:val="009809E6"/>
    <w:rsid w:val="0098123D"/>
    <w:rsid w:val="00981A0C"/>
    <w:rsid w:val="00982560"/>
    <w:rsid w:val="00982FF4"/>
    <w:rsid w:val="009839B4"/>
    <w:rsid w:val="00983C96"/>
    <w:rsid w:val="00984518"/>
    <w:rsid w:val="0098493E"/>
    <w:rsid w:val="00984D09"/>
    <w:rsid w:val="00985262"/>
    <w:rsid w:val="009854FD"/>
    <w:rsid w:val="0098558E"/>
    <w:rsid w:val="0098581D"/>
    <w:rsid w:val="009860C5"/>
    <w:rsid w:val="0098651D"/>
    <w:rsid w:val="00987BCF"/>
    <w:rsid w:val="0099019B"/>
    <w:rsid w:val="00990DE9"/>
    <w:rsid w:val="009915AF"/>
    <w:rsid w:val="0099207C"/>
    <w:rsid w:val="00993764"/>
    <w:rsid w:val="0099385C"/>
    <w:rsid w:val="00993CA1"/>
    <w:rsid w:val="00993CC8"/>
    <w:rsid w:val="0099413D"/>
    <w:rsid w:val="00994559"/>
    <w:rsid w:val="00995260"/>
    <w:rsid w:val="009955A3"/>
    <w:rsid w:val="00996081"/>
    <w:rsid w:val="009968B7"/>
    <w:rsid w:val="00997479"/>
    <w:rsid w:val="009979AB"/>
    <w:rsid w:val="00997FB9"/>
    <w:rsid w:val="009A0102"/>
    <w:rsid w:val="009A0115"/>
    <w:rsid w:val="009A0203"/>
    <w:rsid w:val="009A04DC"/>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34D5"/>
    <w:rsid w:val="009B399F"/>
    <w:rsid w:val="009B3A1B"/>
    <w:rsid w:val="009B3DC5"/>
    <w:rsid w:val="009B4319"/>
    <w:rsid w:val="009B5118"/>
    <w:rsid w:val="009B647A"/>
    <w:rsid w:val="009B6660"/>
    <w:rsid w:val="009B6D67"/>
    <w:rsid w:val="009C088F"/>
    <w:rsid w:val="009C0BA3"/>
    <w:rsid w:val="009C0D58"/>
    <w:rsid w:val="009C0E64"/>
    <w:rsid w:val="009C142F"/>
    <w:rsid w:val="009C26E6"/>
    <w:rsid w:val="009C3913"/>
    <w:rsid w:val="009C3927"/>
    <w:rsid w:val="009D07E4"/>
    <w:rsid w:val="009D091F"/>
    <w:rsid w:val="009D0B6A"/>
    <w:rsid w:val="009D0D73"/>
    <w:rsid w:val="009D2480"/>
    <w:rsid w:val="009D2490"/>
    <w:rsid w:val="009D24C6"/>
    <w:rsid w:val="009D35F4"/>
    <w:rsid w:val="009D3D96"/>
    <w:rsid w:val="009D3E45"/>
    <w:rsid w:val="009D4D87"/>
    <w:rsid w:val="009D5B99"/>
    <w:rsid w:val="009D667F"/>
    <w:rsid w:val="009D69F2"/>
    <w:rsid w:val="009D6BCE"/>
    <w:rsid w:val="009D6BEF"/>
    <w:rsid w:val="009E0037"/>
    <w:rsid w:val="009E0D3A"/>
    <w:rsid w:val="009E1664"/>
    <w:rsid w:val="009E1DE1"/>
    <w:rsid w:val="009E28D2"/>
    <w:rsid w:val="009E4603"/>
    <w:rsid w:val="009E6081"/>
    <w:rsid w:val="009E6375"/>
    <w:rsid w:val="009E6FD9"/>
    <w:rsid w:val="009F06D6"/>
    <w:rsid w:val="009F0D96"/>
    <w:rsid w:val="009F2271"/>
    <w:rsid w:val="009F2379"/>
    <w:rsid w:val="009F36FC"/>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6B7"/>
    <w:rsid w:val="00A02E99"/>
    <w:rsid w:val="00A032B7"/>
    <w:rsid w:val="00A03351"/>
    <w:rsid w:val="00A03390"/>
    <w:rsid w:val="00A041C3"/>
    <w:rsid w:val="00A05515"/>
    <w:rsid w:val="00A0684F"/>
    <w:rsid w:val="00A0765E"/>
    <w:rsid w:val="00A07ABE"/>
    <w:rsid w:val="00A07E74"/>
    <w:rsid w:val="00A10BBC"/>
    <w:rsid w:val="00A10E3D"/>
    <w:rsid w:val="00A10E7A"/>
    <w:rsid w:val="00A1132B"/>
    <w:rsid w:val="00A11407"/>
    <w:rsid w:val="00A11D71"/>
    <w:rsid w:val="00A11DAA"/>
    <w:rsid w:val="00A133EA"/>
    <w:rsid w:val="00A13525"/>
    <w:rsid w:val="00A13963"/>
    <w:rsid w:val="00A13C86"/>
    <w:rsid w:val="00A1471D"/>
    <w:rsid w:val="00A15422"/>
    <w:rsid w:val="00A15430"/>
    <w:rsid w:val="00A1562D"/>
    <w:rsid w:val="00A15D39"/>
    <w:rsid w:val="00A169FD"/>
    <w:rsid w:val="00A16A86"/>
    <w:rsid w:val="00A173B6"/>
    <w:rsid w:val="00A17B52"/>
    <w:rsid w:val="00A17F4D"/>
    <w:rsid w:val="00A202DC"/>
    <w:rsid w:val="00A21528"/>
    <w:rsid w:val="00A21712"/>
    <w:rsid w:val="00A229F2"/>
    <w:rsid w:val="00A2380D"/>
    <w:rsid w:val="00A244A6"/>
    <w:rsid w:val="00A24584"/>
    <w:rsid w:val="00A2477A"/>
    <w:rsid w:val="00A25A6B"/>
    <w:rsid w:val="00A260B7"/>
    <w:rsid w:val="00A27181"/>
    <w:rsid w:val="00A27CD5"/>
    <w:rsid w:val="00A27FD6"/>
    <w:rsid w:val="00A3050B"/>
    <w:rsid w:val="00A3062A"/>
    <w:rsid w:val="00A308AA"/>
    <w:rsid w:val="00A31D0B"/>
    <w:rsid w:val="00A31D4A"/>
    <w:rsid w:val="00A32648"/>
    <w:rsid w:val="00A32D47"/>
    <w:rsid w:val="00A33A08"/>
    <w:rsid w:val="00A3468E"/>
    <w:rsid w:val="00A34D78"/>
    <w:rsid w:val="00A35AC0"/>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1D76"/>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B18"/>
    <w:rsid w:val="00A65FC5"/>
    <w:rsid w:val="00A668CC"/>
    <w:rsid w:val="00A66D8B"/>
    <w:rsid w:val="00A66DB1"/>
    <w:rsid w:val="00A67D7B"/>
    <w:rsid w:val="00A67F84"/>
    <w:rsid w:val="00A71490"/>
    <w:rsid w:val="00A71C6F"/>
    <w:rsid w:val="00A72143"/>
    <w:rsid w:val="00A7377D"/>
    <w:rsid w:val="00A73D0C"/>
    <w:rsid w:val="00A744DA"/>
    <w:rsid w:val="00A7486C"/>
    <w:rsid w:val="00A74AFC"/>
    <w:rsid w:val="00A750B6"/>
    <w:rsid w:val="00A75153"/>
    <w:rsid w:val="00A75CF9"/>
    <w:rsid w:val="00A76559"/>
    <w:rsid w:val="00A77DAD"/>
    <w:rsid w:val="00A77F71"/>
    <w:rsid w:val="00A80841"/>
    <w:rsid w:val="00A8148C"/>
    <w:rsid w:val="00A817C7"/>
    <w:rsid w:val="00A81903"/>
    <w:rsid w:val="00A81C91"/>
    <w:rsid w:val="00A81FBD"/>
    <w:rsid w:val="00A82AD2"/>
    <w:rsid w:val="00A82F8F"/>
    <w:rsid w:val="00A83FE0"/>
    <w:rsid w:val="00A84E30"/>
    <w:rsid w:val="00A84F49"/>
    <w:rsid w:val="00A8529D"/>
    <w:rsid w:val="00A86252"/>
    <w:rsid w:val="00A86C02"/>
    <w:rsid w:val="00A86C98"/>
    <w:rsid w:val="00A8767B"/>
    <w:rsid w:val="00A908F7"/>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E98"/>
    <w:rsid w:val="00AB1F38"/>
    <w:rsid w:val="00AB2145"/>
    <w:rsid w:val="00AB3581"/>
    <w:rsid w:val="00AB444A"/>
    <w:rsid w:val="00AB5F36"/>
    <w:rsid w:val="00AC1477"/>
    <w:rsid w:val="00AC17DE"/>
    <w:rsid w:val="00AC1A6C"/>
    <w:rsid w:val="00AC1FEB"/>
    <w:rsid w:val="00AC23E6"/>
    <w:rsid w:val="00AC281D"/>
    <w:rsid w:val="00AC29B6"/>
    <w:rsid w:val="00AC2A1E"/>
    <w:rsid w:val="00AC360B"/>
    <w:rsid w:val="00AC3708"/>
    <w:rsid w:val="00AC4EC8"/>
    <w:rsid w:val="00AC501A"/>
    <w:rsid w:val="00AC62CD"/>
    <w:rsid w:val="00AC69E7"/>
    <w:rsid w:val="00AC7532"/>
    <w:rsid w:val="00AC7EC6"/>
    <w:rsid w:val="00AD0087"/>
    <w:rsid w:val="00AD26E2"/>
    <w:rsid w:val="00AD270C"/>
    <w:rsid w:val="00AD2F18"/>
    <w:rsid w:val="00AD320D"/>
    <w:rsid w:val="00AD461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EB5"/>
    <w:rsid w:val="00AE569F"/>
    <w:rsid w:val="00AE5D7B"/>
    <w:rsid w:val="00AE5ED8"/>
    <w:rsid w:val="00AE7E71"/>
    <w:rsid w:val="00AF1450"/>
    <w:rsid w:val="00AF329C"/>
    <w:rsid w:val="00AF445A"/>
    <w:rsid w:val="00AF4FE8"/>
    <w:rsid w:val="00AF60ED"/>
    <w:rsid w:val="00AF68E0"/>
    <w:rsid w:val="00AF7845"/>
    <w:rsid w:val="00AF7CDF"/>
    <w:rsid w:val="00B00198"/>
    <w:rsid w:val="00B00CF4"/>
    <w:rsid w:val="00B014CD"/>
    <w:rsid w:val="00B01C5C"/>
    <w:rsid w:val="00B01D06"/>
    <w:rsid w:val="00B03417"/>
    <w:rsid w:val="00B034C6"/>
    <w:rsid w:val="00B035D0"/>
    <w:rsid w:val="00B04652"/>
    <w:rsid w:val="00B049DD"/>
    <w:rsid w:val="00B05158"/>
    <w:rsid w:val="00B05D39"/>
    <w:rsid w:val="00B05D3A"/>
    <w:rsid w:val="00B06589"/>
    <w:rsid w:val="00B071C7"/>
    <w:rsid w:val="00B07430"/>
    <w:rsid w:val="00B07D71"/>
    <w:rsid w:val="00B10DB5"/>
    <w:rsid w:val="00B1117E"/>
    <w:rsid w:val="00B1132D"/>
    <w:rsid w:val="00B11695"/>
    <w:rsid w:val="00B119F4"/>
    <w:rsid w:val="00B12FDF"/>
    <w:rsid w:val="00B147FA"/>
    <w:rsid w:val="00B15D00"/>
    <w:rsid w:val="00B15EAA"/>
    <w:rsid w:val="00B164C7"/>
    <w:rsid w:val="00B16D72"/>
    <w:rsid w:val="00B17693"/>
    <w:rsid w:val="00B17BC2"/>
    <w:rsid w:val="00B17EE1"/>
    <w:rsid w:val="00B205FA"/>
    <w:rsid w:val="00B2078E"/>
    <w:rsid w:val="00B22B00"/>
    <w:rsid w:val="00B231A0"/>
    <w:rsid w:val="00B231AD"/>
    <w:rsid w:val="00B232F0"/>
    <w:rsid w:val="00B23A64"/>
    <w:rsid w:val="00B241EE"/>
    <w:rsid w:val="00B24845"/>
    <w:rsid w:val="00B24F33"/>
    <w:rsid w:val="00B30632"/>
    <w:rsid w:val="00B31866"/>
    <w:rsid w:val="00B31C4B"/>
    <w:rsid w:val="00B32176"/>
    <w:rsid w:val="00B334EF"/>
    <w:rsid w:val="00B33D8D"/>
    <w:rsid w:val="00B34B2B"/>
    <w:rsid w:val="00B36431"/>
    <w:rsid w:val="00B36829"/>
    <w:rsid w:val="00B37166"/>
    <w:rsid w:val="00B372E0"/>
    <w:rsid w:val="00B375A2"/>
    <w:rsid w:val="00B405BD"/>
    <w:rsid w:val="00B4067D"/>
    <w:rsid w:val="00B40B23"/>
    <w:rsid w:val="00B4254B"/>
    <w:rsid w:val="00B4265A"/>
    <w:rsid w:val="00B430D4"/>
    <w:rsid w:val="00B443A2"/>
    <w:rsid w:val="00B44605"/>
    <w:rsid w:val="00B44637"/>
    <w:rsid w:val="00B4480E"/>
    <w:rsid w:val="00B45961"/>
    <w:rsid w:val="00B45CE8"/>
    <w:rsid w:val="00B46BBF"/>
    <w:rsid w:val="00B47ED4"/>
    <w:rsid w:val="00B500F2"/>
    <w:rsid w:val="00B50B41"/>
    <w:rsid w:val="00B5180E"/>
    <w:rsid w:val="00B51D94"/>
    <w:rsid w:val="00B53D31"/>
    <w:rsid w:val="00B5475D"/>
    <w:rsid w:val="00B54827"/>
    <w:rsid w:val="00B5517B"/>
    <w:rsid w:val="00B55C6E"/>
    <w:rsid w:val="00B56943"/>
    <w:rsid w:val="00B57E65"/>
    <w:rsid w:val="00B60498"/>
    <w:rsid w:val="00B60C32"/>
    <w:rsid w:val="00B61AA3"/>
    <w:rsid w:val="00B61B52"/>
    <w:rsid w:val="00B61F23"/>
    <w:rsid w:val="00B6261A"/>
    <w:rsid w:val="00B62A46"/>
    <w:rsid w:val="00B63458"/>
    <w:rsid w:val="00B63B08"/>
    <w:rsid w:val="00B63EA9"/>
    <w:rsid w:val="00B642A1"/>
    <w:rsid w:val="00B64437"/>
    <w:rsid w:val="00B64674"/>
    <w:rsid w:val="00B65792"/>
    <w:rsid w:val="00B6645D"/>
    <w:rsid w:val="00B67CBC"/>
    <w:rsid w:val="00B70205"/>
    <w:rsid w:val="00B70ECB"/>
    <w:rsid w:val="00B717F2"/>
    <w:rsid w:val="00B7205A"/>
    <w:rsid w:val="00B72E17"/>
    <w:rsid w:val="00B73172"/>
    <w:rsid w:val="00B73C7B"/>
    <w:rsid w:val="00B73D22"/>
    <w:rsid w:val="00B73FDA"/>
    <w:rsid w:val="00B7417A"/>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F6A"/>
    <w:rsid w:val="00B92E3D"/>
    <w:rsid w:val="00B93600"/>
    <w:rsid w:val="00B94696"/>
    <w:rsid w:val="00B94A6D"/>
    <w:rsid w:val="00B95219"/>
    <w:rsid w:val="00B9635F"/>
    <w:rsid w:val="00B9647B"/>
    <w:rsid w:val="00B97949"/>
    <w:rsid w:val="00B979CE"/>
    <w:rsid w:val="00B97BAA"/>
    <w:rsid w:val="00BA00E3"/>
    <w:rsid w:val="00BA2FA5"/>
    <w:rsid w:val="00BA3107"/>
    <w:rsid w:val="00BA3781"/>
    <w:rsid w:val="00BA3B89"/>
    <w:rsid w:val="00BA46D4"/>
    <w:rsid w:val="00BA4EE7"/>
    <w:rsid w:val="00BA5C03"/>
    <w:rsid w:val="00BA68C6"/>
    <w:rsid w:val="00BA6B66"/>
    <w:rsid w:val="00BA7E22"/>
    <w:rsid w:val="00BB09BF"/>
    <w:rsid w:val="00BB0FEA"/>
    <w:rsid w:val="00BB10CB"/>
    <w:rsid w:val="00BB202A"/>
    <w:rsid w:val="00BB2F46"/>
    <w:rsid w:val="00BB4999"/>
    <w:rsid w:val="00BB58B6"/>
    <w:rsid w:val="00BB5C2F"/>
    <w:rsid w:val="00BB74AA"/>
    <w:rsid w:val="00BB7C3A"/>
    <w:rsid w:val="00BC0FDC"/>
    <w:rsid w:val="00BC291C"/>
    <w:rsid w:val="00BC3B66"/>
    <w:rsid w:val="00BC43E4"/>
    <w:rsid w:val="00BC49B5"/>
    <w:rsid w:val="00BC5765"/>
    <w:rsid w:val="00BC589F"/>
    <w:rsid w:val="00BC5E84"/>
    <w:rsid w:val="00BC6FBD"/>
    <w:rsid w:val="00BC7FD9"/>
    <w:rsid w:val="00BC7FE7"/>
    <w:rsid w:val="00BD1007"/>
    <w:rsid w:val="00BD252F"/>
    <w:rsid w:val="00BD2619"/>
    <w:rsid w:val="00BD2F50"/>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0AE0"/>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928"/>
    <w:rsid w:val="00C02DF2"/>
    <w:rsid w:val="00C034CD"/>
    <w:rsid w:val="00C03F76"/>
    <w:rsid w:val="00C05169"/>
    <w:rsid w:val="00C059A7"/>
    <w:rsid w:val="00C05FC9"/>
    <w:rsid w:val="00C06A77"/>
    <w:rsid w:val="00C06E8A"/>
    <w:rsid w:val="00C075CA"/>
    <w:rsid w:val="00C1175B"/>
    <w:rsid w:val="00C14326"/>
    <w:rsid w:val="00C143DF"/>
    <w:rsid w:val="00C15C36"/>
    <w:rsid w:val="00C1639E"/>
    <w:rsid w:val="00C16F6A"/>
    <w:rsid w:val="00C16F9A"/>
    <w:rsid w:val="00C17390"/>
    <w:rsid w:val="00C1789C"/>
    <w:rsid w:val="00C2035D"/>
    <w:rsid w:val="00C203C0"/>
    <w:rsid w:val="00C20FB4"/>
    <w:rsid w:val="00C2188C"/>
    <w:rsid w:val="00C22EBD"/>
    <w:rsid w:val="00C23F6D"/>
    <w:rsid w:val="00C24554"/>
    <w:rsid w:val="00C25093"/>
    <w:rsid w:val="00C25274"/>
    <w:rsid w:val="00C26866"/>
    <w:rsid w:val="00C26A02"/>
    <w:rsid w:val="00C27DCE"/>
    <w:rsid w:val="00C30752"/>
    <w:rsid w:val="00C3084F"/>
    <w:rsid w:val="00C313D3"/>
    <w:rsid w:val="00C329A1"/>
    <w:rsid w:val="00C33D49"/>
    <w:rsid w:val="00C34162"/>
    <w:rsid w:val="00C35529"/>
    <w:rsid w:val="00C356C4"/>
    <w:rsid w:val="00C3739D"/>
    <w:rsid w:val="00C418D4"/>
    <w:rsid w:val="00C423F2"/>
    <w:rsid w:val="00C4393D"/>
    <w:rsid w:val="00C44289"/>
    <w:rsid w:val="00C45F1A"/>
    <w:rsid w:val="00C4736A"/>
    <w:rsid w:val="00C47D86"/>
    <w:rsid w:val="00C506C1"/>
    <w:rsid w:val="00C51647"/>
    <w:rsid w:val="00C51909"/>
    <w:rsid w:val="00C51A9F"/>
    <w:rsid w:val="00C51EB6"/>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2C80"/>
    <w:rsid w:val="00C93520"/>
    <w:rsid w:val="00C93704"/>
    <w:rsid w:val="00C9386F"/>
    <w:rsid w:val="00C95DC5"/>
    <w:rsid w:val="00C96405"/>
    <w:rsid w:val="00C977AC"/>
    <w:rsid w:val="00CA07BE"/>
    <w:rsid w:val="00CA0E0D"/>
    <w:rsid w:val="00CA101D"/>
    <w:rsid w:val="00CA2004"/>
    <w:rsid w:val="00CA4037"/>
    <w:rsid w:val="00CA4DCC"/>
    <w:rsid w:val="00CA50D9"/>
    <w:rsid w:val="00CA5225"/>
    <w:rsid w:val="00CA5590"/>
    <w:rsid w:val="00CA57BE"/>
    <w:rsid w:val="00CB0DA0"/>
    <w:rsid w:val="00CB12E2"/>
    <w:rsid w:val="00CB1327"/>
    <w:rsid w:val="00CB2169"/>
    <w:rsid w:val="00CB270C"/>
    <w:rsid w:val="00CB2B26"/>
    <w:rsid w:val="00CB3A78"/>
    <w:rsid w:val="00CB3EDF"/>
    <w:rsid w:val="00CB4CD3"/>
    <w:rsid w:val="00CB50E1"/>
    <w:rsid w:val="00CB5C4A"/>
    <w:rsid w:val="00CB7DAD"/>
    <w:rsid w:val="00CC07A7"/>
    <w:rsid w:val="00CC09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30"/>
    <w:rsid w:val="00CD6741"/>
    <w:rsid w:val="00CD69E7"/>
    <w:rsid w:val="00CD7220"/>
    <w:rsid w:val="00CE026B"/>
    <w:rsid w:val="00CE0AE3"/>
    <w:rsid w:val="00CE0FF2"/>
    <w:rsid w:val="00CE226D"/>
    <w:rsid w:val="00CE2C05"/>
    <w:rsid w:val="00CE30EB"/>
    <w:rsid w:val="00CE4D03"/>
    <w:rsid w:val="00CE59E9"/>
    <w:rsid w:val="00CE6CD4"/>
    <w:rsid w:val="00CE742C"/>
    <w:rsid w:val="00CE7F7F"/>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7C94"/>
    <w:rsid w:val="00D07DE2"/>
    <w:rsid w:val="00D1065E"/>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851"/>
    <w:rsid w:val="00D26998"/>
    <w:rsid w:val="00D26A70"/>
    <w:rsid w:val="00D30FBF"/>
    <w:rsid w:val="00D32549"/>
    <w:rsid w:val="00D331B0"/>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1448"/>
    <w:rsid w:val="00D52435"/>
    <w:rsid w:val="00D5342D"/>
    <w:rsid w:val="00D53A87"/>
    <w:rsid w:val="00D53E3C"/>
    <w:rsid w:val="00D55012"/>
    <w:rsid w:val="00D55D30"/>
    <w:rsid w:val="00D564E8"/>
    <w:rsid w:val="00D56858"/>
    <w:rsid w:val="00D572EC"/>
    <w:rsid w:val="00D575AB"/>
    <w:rsid w:val="00D576ED"/>
    <w:rsid w:val="00D5780F"/>
    <w:rsid w:val="00D60204"/>
    <w:rsid w:val="00D6229F"/>
    <w:rsid w:val="00D6230A"/>
    <w:rsid w:val="00D6256B"/>
    <w:rsid w:val="00D627EE"/>
    <w:rsid w:val="00D62CF4"/>
    <w:rsid w:val="00D63B03"/>
    <w:rsid w:val="00D6499F"/>
    <w:rsid w:val="00D64E0B"/>
    <w:rsid w:val="00D65431"/>
    <w:rsid w:val="00D65736"/>
    <w:rsid w:val="00D66D69"/>
    <w:rsid w:val="00D70B25"/>
    <w:rsid w:val="00D712EC"/>
    <w:rsid w:val="00D715AD"/>
    <w:rsid w:val="00D71A40"/>
    <w:rsid w:val="00D7231E"/>
    <w:rsid w:val="00D72942"/>
    <w:rsid w:val="00D7416E"/>
    <w:rsid w:val="00D74B64"/>
    <w:rsid w:val="00D757D5"/>
    <w:rsid w:val="00D75ABE"/>
    <w:rsid w:val="00D802B4"/>
    <w:rsid w:val="00D80598"/>
    <w:rsid w:val="00D81704"/>
    <w:rsid w:val="00D829B7"/>
    <w:rsid w:val="00D834A7"/>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A7C"/>
    <w:rsid w:val="00DB0369"/>
    <w:rsid w:val="00DB06CE"/>
    <w:rsid w:val="00DB07C0"/>
    <w:rsid w:val="00DB18BA"/>
    <w:rsid w:val="00DB196C"/>
    <w:rsid w:val="00DB1B52"/>
    <w:rsid w:val="00DB1FF9"/>
    <w:rsid w:val="00DB2064"/>
    <w:rsid w:val="00DB3214"/>
    <w:rsid w:val="00DB3647"/>
    <w:rsid w:val="00DB3EE2"/>
    <w:rsid w:val="00DB472C"/>
    <w:rsid w:val="00DB4FD9"/>
    <w:rsid w:val="00DB5185"/>
    <w:rsid w:val="00DB5A3D"/>
    <w:rsid w:val="00DB652F"/>
    <w:rsid w:val="00DC08EA"/>
    <w:rsid w:val="00DC0E7B"/>
    <w:rsid w:val="00DC1546"/>
    <w:rsid w:val="00DC1CAC"/>
    <w:rsid w:val="00DC3DD7"/>
    <w:rsid w:val="00DC4CF9"/>
    <w:rsid w:val="00DC4D3D"/>
    <w:rsid w:val="00DC5A7C"/>
    <w:rsid w:val="00DC5CE3"/>
    <w:rsid w:val="00DC5D55"/>
    <w:rsid w:val="00DC641D"/>
    <w:rsid w:val="00DC6C09"/>
    <w:rsid w:val="00DC7D15"/>
    <w:rsid w:val="00DD04B2"/>
    <w:rsid w:val="00DD12B9"/>
    <w:rsid w:val="00DD17C4"/>
    <w:rsid w:val="00DD27B8"/>
    <w:rsid w:val="00DD37AA"/>
    <w:rsid w:val="00DD3A2C"/>
    <w:rsid w:val="00DD3ABE"/>
    <w:rsid w:val="00DD3F90"/>
    <w:rsid w:val="00DD471B"/>
    <w:rsid w:val="00DD4F33"/>
    <w:rsid w:val="00DD4F62"/>
    <w:rsid w:val="00DE0140"/>
    <w:rsid w:val="00DE0318"/>
    <w:rsid w:val="00DE04E9"/>
    <w:rsid w:val="00DE079E"/>
    <w:rsid w:val="00DE0D95"/>
    <w:rsid w:val="00DE139C"/>
    <w:rsid w:val="00DE1610"/>
    <w:rsid w:val="00DE1B0A"/>
    <w:rsid w:val="00DE2B36"/>
    <w:rsid w:val="00DE3183"/>
    <w:rsid w:val="00DE31D9"/>
    <w:rsid w:val="00DE336A"/>
    <w:rsid w:val="00DE455D"/>
    <w:rsid w:val="00DE4C2A"/>
    <w:rsid w:val="00DE4F5E"/>
    <w:rsid w:val="00DE5076"/>
    <w:rsid w:val="00DE543D"/>
    <w:rsid w:val="00DE62F6"/>
    <w:rsid w:val="00DE6FA6"/>
    <w:rsid w:val="00DE6FFC"/>
    <w:rsid w:val="00DE7326"/>
    <w:rsid w:val="00DE76B5"/>
    <w:rsid w:val="00DF1506"/>
    <w:rsid w:val="00DF23DD"/>
    <w:rsid w:val="00DF2513"/>
    <w:rsid w:val="00DF2873"/>
    <w:rsid w:val="00DF2D11"/>
    <w:rsid w:val="00DF3854"/>
    <w:rsid w:val="00DF38F3"/>
    <w:rsid w:val="00DF520D"/>
    <w:rsid w:val="00DF54BA"/>
    <w:rsid w:val="00DF5899"/>
    <w:rsid w:val="00DF660B"/>
    <w:rsid w:val="00DF7418"/>
    <w:rsid w:val="00E00553"/>
    <w:rsid w:val="00E01751"/>
    <w:rsid w:val="00E023A1"/>
    <w:rsid w:val="00E02CDF"/>
    <w:rsid w:val="00E036BE"/>
    <w:rsid w:val="00E03C44"/>
    <w:rsid w:val="00E04636"/>
    <w:rsid w:val="00E04C75"/>
    <w:rsid w:val="00E05A95"/>
    <w:rsid w:val="00E068F5"/>
    <w:rsid w:val="00E06E4A"/>
    <w:rsid w:val="00E07616"/>
    <w:rsid w:val="00E07D4C"/>
    <w:rsid w:val="00E10224"/>
    <w:rsid w:val="00E103A5"/>
    <w:rsid w:val="00E10C6D"/>
    <w:rsid w:val="00E12693"/>
    <w:rsid w:val="00E134B5"/>
    <w:rsid w:val="00E13B66"/>
    <w:rsid w:val="00E13C93"/>
    <w:rsid w:val="00E14823"/>
    <w:rsid w:val="00E15C82"/>
    <w:rsid w:val="00E162A1"/>
    <w:rsid w:val="00E163A9"/>
    <w:rsid w:val="00E16642"/>
    <w:rsid w:val="00E16B1A"/>
    <w:rsid w:val="00E173A0"/>
    <w:rsid w:val="00E178D6"/>
    <w:rsid w:val="00E17AF3"/>
    <w:rsid w:val="00E20A29"/>
    <w:rsid w:val="00E21272"/>
    <w:rsid w:val="00E217EF"/>
    <w:rsid w:val="00E22923"/>
    <w:rsid w:val="00E229BE"/>
    <w:rsid w:val="00E22BDE"/>
    <w:rsid w:val="00E2358E"/>
    <w:rsid w:val="00E239BD"/>
    <w:rsid w:val="00E244A6"/>
    <w:rsid w:val="00E24B3A"/>
    <w:rsid w:val="00E2549C"/>
    <w:rsid w:val="00E2581E"/>
    <w:rsid w:val="00E26B98"/>
    <w:rsid w:val="00E2755C"/>
    <w:rsid w:val="00E30668"/>
    <w:rsid w:val="00E30969"/>
    <w:rsid w:val="00E31AE3"/>
    <w:rsid w:val="00E31F65"/>
    <w:rsid w:val="00E32D77"/>
    <w:rsid w:val="00E34B65"/>
    <w:rsid w:val="00E37898"/>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892"/>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4E60"/>
    <w:rsid w:val="00E75081"/>
    <w:rsid w:val="00E75BAB"/>
    <w:rsid w:val="00E7603A"/>
    <w:rsid w:val="00E80D5B"/>
    <w:rsid w:val="00E819FD"/>
    <w:rsid w:val="00E83981"/>
    <w:rsid w:val="00E83EC8"/>
    <w:rsid w:val="00E84F81"/>
    <w:rsid w:val="00E85022"/>
    <w:rsid w:val="00E85B87"/>
    <w:rsid w:val="00E861C9"/>
    <w:rsid w:val="00E86B57"/>
    <w:rsid w:val="00E86E12"/>
    <w:rsid w:val="00E87CD7"/>
    <w:rsid w:val="00E87F96"/>
    <w:rsid w:val="00E90211"/>
    <w:rsid w:val="00E907DD"/>
    <w:rsid w:val="00E91E1F"/>
    <w:rsid w:val="00E928B3"/>
    <w:rsid w:val="00E9451C"/>
    <w:rsid w:val="00E94626"/>
    <w:rsid w:val="00E9466D"/>
    <w:rsid w:val="00E94A88"/>
    <w:rsid w:val="00E9530D"/>
    <w:rsid w:val="00E95919"/>
    <w:rsid w:val="00E95D06"/>
    <w:rsid w:val="00E97096"/>
    <w:rsid w:val="00EA0C92"/>
    <w:rsid w:val="00EA1EB0"/>
    <w:rsid w:val="00EA2727"/>
    <w:rsid w:val="00EA37EE"/>
    <w:rsid w:val="00EA40CF"/>
    <w:rsid w:val="00EA4576"/>
    <w:rsid w:val="00EA4852"/>
    <w:rsid w:val="00EA5112"/>
    <w:rsid w:val="00EA515D"/>
    <w:rsid w:val="00EA5308"/>
    <w:rsid w:val="00EA6C48"/>
    <w:rsid w:val="00EA756C"/>
    <w:rsid w:val="00EA793F"/>
    <w:rsid w:val="00EB0600"/>
    <w:rsid w:val="00EB0BFA"/>
    <w:rsid w:val="00EB130C"/>
    <w:rsid w:val="00EB397E"/>
    <w:rsid w:val="00EB3AA5"/>
    <w:rsid w:val="00EB6B6C"/>
    <w:rsid w:val="00EB6EDF"/>
    <w:rsid w:val="00EB7210"/>
    <w:rsid w:val="00EC0BBE"/>
    <w:rsid w:val="00EC15E1"/>
    <w:rsid w:val="00EC1C8D"/>
    <w:rsid w:val="00EC1EF1"/>
    <w:rsid w:val="00EC1F1E"/>
    <w:rsid w:val="00EC2092"/>
    <w:rsid w:val="00EC237A"/>
    <w:rsid w:val="00EC46AC"/>
    <w:rsid w:val="00EC552C"/>
    <w:rsid w:val="00EC6ACA"/>
    <w:rsid w:val="00EC6D4A"/>
    <w:rsid w:val="00EC7A9E"/>
    <w:rsid w:val="00ED13FC"/>
    <w:rsid w:val="00ED173D"/>
    <w:rsid w:val="00ED1791"/>
    <w:rsid w:val="00ED1C53"/>
    <w:rsid w:val="00ED3489"/>
    <w:rsid w:val="00ED355B"/>
    <w:rsid w:val="00ED3BDB"/>
    <w:rsid w:val="00ED4BDD"/>
    <w:rsid w:val="00ED51D2"/>
    <w:rsid w:val="00ED5FB8"/>
    <w:rsid w:val="00ED6198"/>
    <w:rsid w:val="00EE29CC"/>
    <w:rsid w:val="00EE2B1C"/>
    <w:rsid w:val="00EE398E"/>
    <w:rsid w:val="00EE4D37"/>
    <w:rsid w:val="00EE51FF"/>
    <w:rsid w:val="00EE5407"/>
    <w:rsid w:val="00EE5B77"/>
    <w:rsid w:val="00EE6E6B"/>
    <w:rsid w:val="00EE7A6E"/>
    <w:rsid w:val="00EF04BA"/>
    <w:rsid w:val="00EF08C7"/>
    <w:rsid w:val="00EF09CF"/>
    <w:rsid w:val="00EF2B4A"/>
    <w:rsid w:val="00EF314C"/>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92B"/>
    <w:rsid w:val="00F11A98"/>
    <w:rsid w:val="00F13A34"/>
    <w:rsid w:val="00F13F12"/>
    <w:rsid w:val="00F144F4"/>
    <w:rsid w:val="00F14CEB"/>
    <w:rsid w:val="00F16416"/>
    <w:rsid w:val="00F21112"/>
    <w:rsid w:val="00F22226"/>
    <w:rsid w:val="00F22DC7"/>
    <w:rsid w:val="00F238B1"/>
    <w:rsid w:val="00F241A0"/>
    <w:rsid w:val="00F24782"/>
    <w:rsid w:val="00F2482B"/>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A8"/>
    <w:rsid w:val="00F37348"/>
    <w:rsid w:val="00F4176D"/>
    <w:rsid w:val="00F41BF4"/>
    <w:rsid w:val="00F423B9"/>
    <w:rsid w:val="00F42FB2"/>
    <w:rsid w:val="00F436FD"/>
    <w:rsid w:val="00F44014"/>
    <w:rsid w:val="00F4499A"/>
    <w:rsid w:val="00F466E1"/>
    <w:rsid w:val="00F47696"/>
    <w:rsid w:val="00F47EFE"/>
    <w:rsid w:val="00F5009E"/>
    <w:rsid w:val="00F5107A"/>
    <w:rsid w:val="00F517A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317"/>
    <w:rsid w:val="00F65B7B"/>
    <w:rsid w:val="00F66105"/>
    <w:rsid w:val="00F66A1A"/>
    <w:rsid w:val="00F66A88"/>
    <w:rsid w:val="00F66DD8"/>
    <w:rsid w:val="00F70211"/>
    <w:rsid w:val="00F703E4"/>
    <w:rsid w:val="00F710A5"/>
    <w:rsid w:val="00F71DF2"/>
    <w:rsid w:val="00F731B8"/>
    <w:rsid w:val="00F7339C"/>
    <w:rsid w:val="00F7375B"/>
    <w:rsid w:val="00F73DCF"/>
    <w:rsid w:val="00F7734A"/>
    <w:rsid w:val="00F775DE"/>
    <w:rsid w:val="00F77DD7"/>
    <w:rsid w:val="00F77F4A"/>
    <w:rsid w:val="00F80A0F"/>
    <w:rsid w:val="00F8434A"/>
    <w:rsid w:val="00F850DE"/>
    <w:rsid w:val="00F8572C"/>
    <w:rsid w:val="00F85E55"/>
    <w:rsid w:val="00F85EE4"/>
    <w:rsid w:val="00F878A2"/>
    <w:rsid w:val="00F9002E"/>
    <w:rsid w:val="00F905E8"/>
    <w:rsid w:val="00F91395"/>
    <w:rsid w:val="00F9176E"/>
    <w:rsid w:val="00F92829"/>
    <w:rsid w:val="00F94356"/>
    <w:rsid w:val="00F94837"/>
    <w:rsid w:val="00F94D14"/>
    <w:rsid w:val="00F956E7"/>
    <w:rsid w:val="00F956E9"/>
    <w:rsid w:val="00F95BC4"/>
    <w:rsid w:val="00F96964"/>
    <w:rsid w:val="00F96C3D"/>
    <w:rsid w:val="00F97AE7"/>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B6FD5"/>
    <w:rsid w:val="00FC0355"/>
    <w:rsid w:val="00FC0F41"/>
    <w:rsid w:val="00FC2903"/>
    <w:rsid w:val="00FC3071"/>
    <w:rsid w:val="00FC3DCF"/>
    <w:rsid w:val="00FC5813"/>
    <w:rsid w:val="00FC5BD4"/>
    <w:rsid w:val="00FC5BEC"/>
    <w:rsid w:val="00FC7D53"/>
    <w:rsid w:val="00FD06D9"/>
    <w:rsid w:val="00FD0D45"/>
    <w:rsid w:val="00FD128D"/>
    <w:rsid w:val="00FD12F2"/>
    <w:rsid w:val="00FD174D"/>
    <w:rsid w:val="00FD1E2C"/>
    <w:rsid w:val="00FD2502"/>
    <w:rsid w:val="00FD274F"/>
    <w:rsid w:val="00FD2C3F"/>
    <w:rsid w:val="00FD2E54"/>
    <w:rsid w:val="00FD3A05"/>
    <w:rsid w:val="00FD3E6B"/>
    <w:rsid w:val="00FD42B8"/>
    <w:rsid w:val="00FD4402"/>
    <w:rsid w:val="00FD5748"/>
    <w:rsid w:val="00FD686C"/>
    <w:rsid w:val="00FD76E4"/>
    <w:rsid w:val="00FD7797"/>
    <w:rsid w:val="00FD77B8"/>
    <w:rsid w:val="00FD78DF"/>
    <w:rsid w:val="00FD7FE4"/>
    <w:rsid w:val="00FE00D3"/>
    <w:rsid w:val="00FE05ED"/>
    <w:rsid w:val="00FE0A3F"/>
    <w:rsid w:val="00FE11DB"/>
    <w:rsid w:val="00FE13F1"/>
    <w:rsid w:val="00FE33CE"/>
    <w:rsid w:val="00FE3409"/>
    <w:rsid w:val="00FE3BE5"/>
    <w:rsid w:val="00FE4917"/>
    <w:rsid w:val="00FE4D74"/>
    <w:rsid w:val="00FE505C"/>
    <w:rsid w:val="00FE51A9"/>
    <w:rsid w:val="00FE52D3"/>
    <w:rsid w:val="00FE67BE"/>
    <w:rsid w:val="00FE756D"/>
    <w:rsid w:val="00FE7F93"/>
    <w:rsid w:val="00FF04A2"/>
    <w:rsid w:val="00FF0852"/>
    <w:rsid w:val="00FF0BE6"/>
    <w:rsid w:val="00FF1154"/>
    <w:rsid w:val="00FF1DC2"/>
    <w:rsid w:val="00FF2187"/>
    <w:rsid w:val="00FF21B2"/>
    <w:rsid w:val="00FF25C7"/>
    <w:rsid w:val="00FF2BDD"/>
    <w:rsid w:val="00FF40B2"/>
    <w:rsid w:val="00FF5080"/>
    <w:rsid w:val="00FF6875"/>
    <w:rsid w:val="00FF6B1B"/>
    <w:rsid w:val="00FF6F68"/>
    <w:rsid w:val="00FF761C"/>
    <w:rsid w:val="00FF79B3"/>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Mencinsinresolver3">
    <w:name w:val="Mención sin resolver3"/>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3-3220-1619"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espinosaclara@uniovi.es"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rcid.org/0000-0002-4743-9577"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6601-9597"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1120-9B7F-4F91-AD69-2B2D2D90E5E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541</TotalTime>
  <Pages>29</Pages>
  <Words>47306</Words>
  <Characters>260186</Characters>
  <Application>Microsoft Office Word</Application>
  <DocSecurity>0</DocSecurity>
  <Lines>2168</Lines>
  <Paragraphs>6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EDUARDO FERNANDEZ PASCUAL</cp:lastModifiedBy>
  <cp:revision>361</cp:revision>
  <cp:lastPrinted>2024-01-22T16:16:00Z</cp:lastPrinted>
  <dcterms:created xsi:type="dcterms:W3CDTF">2024-02-15T07:44:00Z</dcterms:created>
  <dcterms:modified xsi:type="dcterms:W3CDTF">2024-03-0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